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1E302B">
      <w:pPr>
        <w:spacing w:after="120"/>
        <w:ind w:firstLine="720"/>
      </w:pPr>
      <w:r w:rsidRPr="00B86AC9">
        <w:t>Pada bab ini penulis menguraikan hasil dari implementasi dan uji coba sistem. Bab ini terdiri dari pengumpulan data, pengemban</w:t>
      </w:r>
      <w:r w:rsidR="00EE31DF">
        <w:t xml:space="preserve">gan model, </w:t>
      </w:r>
      <w:r w:rsidR="001E302B">
        <w:t>pengembangan sistem</w:t>
      </w:r>
      <w:r w:rsidRPr="00B86AC9">
        <w:t xml:space="preserve">, rancangan eksperimen, </w:t>
      </w:r>
      <w:r w:rsidR="001E302B">
        <w:t>hasil ekspe</w:t>
      </w:r>
      <w:r w:rsidR="00886432">
        <w:t>rimen, analisis hasil eksperime</w:t>
      </w:r>
      <w:r w:rsidR="003D6A94">
        <w:t>n</w:t>
      </w:r>
      <w:r w:rsidR="00886432">
        <w:t>, perbandingan dengan penelitian terkait</w:t>
      </w:r>
      <w:r w:rsidR="00AF2482">
        <w:t>.</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342480" w:rsidP="00126AE3">
      <w:pPr>
        <w:autoSpaceDE w:val="0"/>
        <w:autoSpaceDN w:val="0"/>
        <w:adjustRightInd w:val="0"/>
        <w:spacing w:after="120"/>
        <w:ind w:firstLine="720"/>
        <w:rPr>
          <w:lang w:val="id-ID"/>
        </w:rPr>
      </w:pPr>
      <w:r>
        <w:t xml:space="preserve">Data yang menjadi masukan untuk sistem ini adalah </w:t>
      </w:r>
      <w:r w:rsidR="00126AE3">
        <w:rPr>
          <w:rFonts w:eastAsia="Calibri"/>
          <w:color w:val="000000"/>
          <w:lang w:eastAsia="id-ID"/>
        </w:rPr>
        <w:t xml:space="preserve">adalah data dengan jenis </w:t>
      </w:r>
      <w:r w:rsidR="00126AE3">
        <w:rPr>
          <w:rFonts w:eastAsia="Calibri"/>
          <w:i/>
          <w:iCs/>
          <w:color w:val="000000"/>
          <w:lang w:eastAsia="id-ID"/>
        </w:rPr>
        <w:t xml:space="preserve">time series </w:t>
      </w:r>
      <w:r w:rsidR="00126AE3">
        <w:rPr>
          <w:rFonts w:eastAsia="Calibri"/>
          <w:color w:val="000000"/>
          <w:lang w:eastAsia="id-ID"/>
        </w:rPr>
        <w:t xml:space="preserve">yang bersifat eksak </w:t>
      </w:r>
      <w:r>
        <w:t xml:space="preserve">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w:t>
      </w:r>
      <w:r w:rsidR="00126AE3">
        <w:t>,</w:t>
      </w:r>
      <w:r w:rsidR="00126AE3" w:rsidRPr="00126AE3">
        <w:rPr>
          <w:rFonts w:eastAsia="Calibri"/>
          <w:color w:val="000000"/>
          <w:lang w:eastAsia="id-ID"/>
        </w:rPr>
        <w:t xml:space="preserve"> </w:t>
      </w:r>
      <w:r w:rsidR="00126AE3">
        <w:rPr>
          <w:rFonts w:eastAsia="Calibri"/>
          <w:color w:val="000000"/>
          <w:lang w:eastAsia="id-ID"/>
        </w:rPr>
        <w:t xml:space="preserve">dimana penempatan parameter </w:t>
      </w:r>
      <w:r w:rsidR="00126AE3">
        <w:rPr>
          <w:rFonts w:eastAsia="Calibri"/>
          <w:i/>
          <w:iCs/>
          <w:color w:val="000000"/>
          <w:lang w:eastAsia="id-ID"/>
        </w:rPr>
        <w:t>date</w:t>
      </w:r>
      <w:r w:rsidR="00126AE3">
        <w:rPr>
          <w:rFonts w:eastAsia="Calibri"/>
          <w:color w:val="000000"/>
          <w:lang w:eastAsia="id-ID"/>
        </w:rPr>
        <w:t xml:space="preserve"> </w:t>
      </w:r>
      <w:r w:rsidR="00126AE3">
        <w:rPr>
          <w:rFonts w:eastAsia="Calibri"/>
          <w:i/>
          <w:iCs/>
          <w:color w:val="000000"/>
          <w:lang w:eastAsia="id-ID"/>
        </w:rPr>
        <w:t>time</w:t>
      </w:r>
      <w:r w:rsidR="00126AE3">
        <w:rPr>
          <w:rFonts w:eastAsia="Calibri"/>
          <w:color w:val="000000"/>
          <w:lang w:eastAsia="id-ID"/>
        </w:rPr>
        <w:t xml:space="preserve"> ini berada pada kolom pertama.</w:t>
      </w:r>
      <w:r>
        <w:t>. S</w:t>
      </w:r>
      <w:r w:rsidR="0022142E">
        <w:rPr>
          <w:lang w:val="en-ID"/>
        </w:rPr>
        <w:t xml:space="preserve">elain itu juga digunakan beberapa data dari penelitian sebelumnya, guna untuk membandingkan hasil dari sistem yang akan dikembangkan dengan sistem yang dikembangkan sebelumnya. </w:t>
      </w:r>
      <w:r w:rsidR="00126AE3">
        <w:rPr>
          <w:rFonts w:eastAsia="Calibri"/>
          <w:color w:val="000000"/>
          <w:lang w:eastAsia="id-ID"/>
        </w:rPr>
        <w:t xml:space="preserve">Sehingga digunakan beberapa contoh data yang memenuhi kriteria yang sudah dijelaskan sebelumnya yakni </w:t>
      </w:r>
      <w:r w:rsidR="00126AE3" w:rsidRPr="0022142E">
        <w:rPr>
          <w:lang w:val="en-ID"/>
        </w:rPr>
        <w:t xml:space="preserve">data historis nilai tukar mata uang asing </w:t>
      </w:r>
      <w:r w:rsidR="00126AE3">
        <w:rPr>
          <w:lang w:val="en-ID"/>
        </w:rPr>
        <w:t xml:space="preserve">terhadap </w:t>
      </w:r>
      <w:r w:rsidR="00126AE3" w:rsidRPr="0022142E">
        <w:rPr>
          <w:lang w:val="en-ID"/>
        </w:rPr>
        <w:t>rupiah (kurs), data klimatologi, data kualitas udara</w:t>
      </w:r>
      <w:r w:rsidR="00126AE3">
        <w:rPr>
          <w:lang w:val="en-ID"/>
        </w:rPr>
        <w:t>, dan data partikel udara Kota Beijing</w:t>
      </w:r>
      <w:r w:rsidR="00126AE3" w:rsidRPr="0022142E">
        <w:rPr>
          <w:lang w:val="en-ID"/>
        </w:rPr>
        <w:t>.</w:t>
      </w:r>
      <w:r w:rsidR="00126AE3">
        <w:rPr>
          <w:lang w:val="en-ID"/>
        </w:rPr>
        <w:t xml:space="preserve"> Untuk lebih lengkapnya, pemaparan data secara detil akan disampai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32362D">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w:t>
      </w:r>
      <w:r w:rsidR="0032362D" w:rsidRPr="0032362D">
        <w:rPr>
          <w:lang w:val="en-ID"/>
        </w:rPr>
        <w:t xml:space="preserve">Oktober </w:t>
      </w:r>
      <w:r w:rsidR="006D0FD2">
        <w:rPr>
          <w:lang w:val="en-ID"/>
        </w:rPr>
        <w:t xml:space="preserve">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w:t>
      </w:r>
      <w:r w:rsidR="0032362D">
        <w:rPr>
          <w:lang w:val="en-ID"/>
        </w:rPr>
        <w:t>215</w:t>
      </w:r>
      <w:r w:rsidR="006D0FD2">
        <w:rPr>
          <w:lang w:val="en-ID"/>
        </w:rPr>
        <w:t xml:space="preserve"> baris</w:t>
      </w:r>
      <w:r w:rsidR="00C5381B">
        <w:rPr>
          <w:lang w:val="en-ID"/>
        </w:rPr>
        <w:t xml:space="preserve">. Untuk mengakses data yang tersedia, penulis mengunjungi situs </w:t>
      </w:r>
      <w:r w:rsidR="001151B7">
        <w:rPr>
          <w:lang w:val="en-ID"/>
        </w:rPr>
        <w:t xml:space="preserve">Kemenag RI lalu memilih menu statistik yang berada pada bagian bawah situs, lalu penulis memilih menu nilai tukar rupiah dan memilih menu export to excel, atau bisa diakses melalui </w:t>
      </w:r>
      <w:r w:rsidR="001151B7">
        <w:rPr>
          <w:lang w:val="en-ID"/>
        </w:rPr>
        <w:lastRenderedPageBreak/>
        <w:t>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w:t>
      </w:r>
      <w:r w:rsidR="00BB1BDD">
        <w:rPr>
          <w:noProof/>
        </w:rPr>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86439</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03346</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30</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46622</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6103</w:t>
            </w:r>
          </w:p>
        </w:tc>
      </w:tr>
    </w:tbl>
    <w:p w:rsidR="00B61E44" w:rsidRDefault="00B61E44" w:rsidP="00B61E44"/>
    <w:p w:rsidR="00AE53FB" w:rsidRDefault="00AF28B5" w:rsidP="00A47883">
      <w:pPr>
        <w:pStyle w:val="Heading3"/>
        <w:numPr>
          <w:ilvl w:val="0"/>
          <w:numId w:val="4"/>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Data ini merupakan data yang digunakan pada penelitian sebelumna, yaitu DWP yang dibahas pada bab 2 sebelumnya</w:t>
      </w:r>
      <w:r w:rsidR="00370376">
        <w:t xml:space="preserve"> </w:t>
      </w:r>
      <w:r w:rsidR="00370376">
        <w:fldChar w:fldCharType="begin" w:fldLock="1"/>
      </w:r>
      <w:r w:rsidR="0006243A">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0376">
        <w:fldChar w:fldCharType="separate"/>
      </w:r>
      <w:r w:rsidR="00370376" w:rsidRPr="00370376">
        <w:rPr>
          <w:noProof/>
        </w:rPr>
        <w:t>(Putra et al., 2017)</w:t>
      </w:r>
      <w:r w:rsidR="00370376">
        <w:fldChar w:fldCharType="end"/>
      </w:r>
      <w:r w:rsidR="001B4B1D">
        <w:t>.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sidR="00370376">
        <w:rPr>
          <w:rFonts w:cs="Times New Roman"/>
          <w:color w:val="000000" w:themeColor="text1"/>
          <w:szCs w:val="24"/>
        </w:rPr>
        <w:br/>
      </w:r>
      <w:r>
        <w:rPr>
          <w:rFonts w:cs="Times New Roman"/>
          <w:color w:val="000000" w:themeColor="text1"/>
          <w:szCs w:val="24"/>
        </w:rPr>
        <w:t>(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F111C7">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F111C7">
        <w:rPr>
          <w:rFonts w:cs="Times New Roman"/>
          <w:color w:val="000000" w:themeColor="text1"/>
          <w:szCs w:val="24"/>
        </w:rPr>
        <w:t xml:space="preserve"> </w:t>
      </w:r>
      <w:r w:rsidR="00F111C7">
        <w:rPr>
          <w:rStyle w:val="FootnoteReference"/>
          <w:rFonts w:cs="Times New Roman"/>
          <w:color w:val="000000" w:themeColor="text1"/>
          <w:szCs w:val="24"/>
        </w:rPr>
        <w:fldChar w:fldCharType="begin" w:fldLock="1"/>
      </w:r>
      <w:r w:rsidR="000D0F14">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F111C7">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F111C7">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2</w:t>
      </w:r>
      <w:r w:rsidR="00BB1BDD">
        <w:rPr>
          <w:noProof/>
        </w:rPr>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370376" w:rsidRDefault="00370376"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F111C7">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FB5671" w:rsidRDefault="005A70EC"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3</w:t>
      </w:r>
      <w:r w:rsidR="00BB1BDD">
        <w:rPr>
          <w:noProof/>
        </w:rPr>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342480">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342480">
      <w:pPr>
        <w:pStyle w:val="Heading3"/>
        <w:numPr>
          <w:ilvl w:val="0"/>
          <w:numId w:val="4"/>
        </w:numPr>
        <w:spacing w:before="240"/>
      </w:pPr>
      <w:r>
        <w:t xml:space="preserve">Data </w:t>
      </w:r>
      <w:r w:rsidR="00DF597E">
        <w:t>Partikel Udara Kota Beijing</w:t>
      </w:r>
    </w:p>
    <w:p w:rsidR="00DF597E" w:rsidRDefault="00DF597E" w:rsidP="00227273">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kota Beijing</w:t>
      </w:r>
      <w:r>
        <w:t xml:space="preserve">. Data ini berisikan nilai-nilai partikel yang terkandung dalam udara dengan rentang per </w:t>
      </w:r>
      <w:r w:rsidR="00FE5B67">
        <w:t>jam selama dua</w:t>
      </w:r>
      <w:r w:rsidR="00227273">
        <w:t xml:space="preserve"> tahun penuh</w:t>
      </w:r>
      <w:r>
        <w:t xml:space="preserve"> mulai dari tanggal 0</w:t>
      </w:r>
      <w:r w:rsidR="00301AF0">
        <w:t>1</w:t>
      </w:r>
      <w:r>
        <w:t xml:space="preserve"> </w:t>
      </w:r>
      <w:r w:rsidR="00301AF0">
        <w:t>Januari</w:t>
      </w:r>
      <w:r>
        <w:t xml:space="preserve"> </w:t>
      </w:r>
      <w:r w:rsidR="00301AF0">
        <w:t>2010 00:00</w:t>
      </w:r>
      <w:r>
        <w:t xml:space="preserve"> sampai dengan </w:t>
      </w:r>
      <w:r w:rsidR="00301AF0">
        <w:t>31</w:t>
      </w:r>
      <w:r>
        <w:t xml:space="preserve"> </w:t>
      </w:r>
      <w:r w:rsidR="00227273">
        <w:t>Desember</w:t>
      </w:r>
      <w:r>
        <w:t xml:space="preserve"> </w:t>
      </w:r>
      <w:r w:rsidR="00227273">
        <w:t>2011</w:t>
      </w:r>
      <w:r w:rsidR="00301AF0">
        <w:t xml:space="preserve"> 23:00</w:t>
      </w:r>
      <w:r>
        <w:t xml:space="preserve"> sebanyak </w:t>
      </w:r>
      <w:r w:rsidR="00227273">
        <w:t>17521</w:t>
      </w:r>
      <w:r>
        <w:t xml:space="preserve"> baris data. Parameter-parameter yang terdapat pada data ini diantaranya:</w:t>
      </w:r>
    </w:p>
    <w:p w:rsidR="00FE5B67" w:rsidRDefault="00FE5B67" w:rsidP="009A3C1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DF597E" w:rsidRPr="00301AF0" w:rsidRDefault="00DF597E"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atau akumulasi jam hujan</w:t>
      </w:r>
    </w:p>
    <w:p w:rsidR="00DF597E" w:rsidRDefault="00856FE3" w:rsidP="00BD4C8A">
      <w:pPr>
        <w:spacing w:after="120"/>
        <w:ind w:firstLine="633"/>
      </w:pPr>
      <w:r>
        <w:t>Tabel 4.4</w:t>
      </w:r>
      <w:r w:rsidR="00DF597E" w:rsidRPr="00FB5671">
        <w:t xml:space="preserve"> merupakan kutipan data yang digunakan selama penelitian, untuk </w:t>
      </w:r>
      <w:r w:rsidR="00BD4C8A">
        <w:t>17521</w:t>
      </w:r>
      <w:r>
        <w:t xml:space="preserve"> </w:t>
      </w:r>
      <w:r w:rsidR="00DF597E" w:rsidRPr="00FB5671">
        <w:t>baris data secara lengkap dapat dilihat pada lampiran.</w:t>
      </w:r>
    </w:p>
    <w:p w:rsidR="00342480" w:rsidRDefault="00342480" w:rsidP="00BD4C8A">
      <w:pPr>
        <w:spacing w:after="120"/>
        <w:ind w:firstLine="633"/>
      </w:pPr>
    </w:p>
    <w:p w:rsidR="00856FE3" w:rsidRDefault="0081449F"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4</w:t>
      </w:r>
      <w:r w:rsidR="00BB1BDD">
        <w:rPr>
          <w:noProof/>
        </w:rPr>
        <w:fldChar w:fldCharType="end"/>
      </w:r>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9C0E10">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sidR="009C0E10">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72A07">
      <w:pPr>
        <w:pStyle w:val="Heading2"/>
        <w:numPr>
          <w:ilvl w:val="0"/>
          <w:numId w:val="2"/>
        </w:numPr>
        <w:rPr>
          <w:i/>
        </w:rPr>
      </w:pPr>
      <w:r w:rsidRPr="00D06743">
        <w:t>Model</w:t>
      </w:r>
      <w:r w:rsidR="00C818C3">
        <w:t xml:space="preserve"> Sistem</w:t>
      </w:r>
      <w:r w:rsidRPr="00D06743">
        <w:t xml:space="preserve"> </w:t>
      </w:r>
      <w:r w:rsidRPr="00D06743">
        <w:rPr>
          <w:i/>
        </w:rPr>
        <w:t>Data-to-</w:t>
      </w:r>
      <w:r w:rsidRPr="00D06743">
        <w:t xml:space="preserve">text </w:t>
      </w:r>
    </w:p>
    <w:p w:rsidR="002E29F8" w:rsidRDefault="00D06743" w:rsidP="00A72A07">
      <w:pPr>
        <w:ind w:firstLine="720"/>
      </w:pPr>
      <w:r>
        <w:t>Model sistem</w:t>
      </w:r>
      <w:r w:rsidRPr="00D06743">
        <w:rPr>
          <w:i/>
        </w:rPr>
        <w:t xml:space="preserve"> Data-to-Text</w:t>
      </w:r>
      <w:r w:rsidR="00A72A07">
        <w:rPr>
          <w:i/>
        </w:rPr>
        <w:t xml:space="preserve"> </w:t>
      </w:r>
      <w:r w:rsidR="00A72A07">
        <w:rPr>
          <w:iCs/>
        </w:rPr>
        <w:t>(D2T)</w:t>
      </w:r>
      <w:r w:rsidRPr="00D06743">
        <w:rPr>
          <w:i/>
        </w:rPr>
        <w:t xml:space="preserve"> </w:t>
      </w:r>
      <w:r w:rsidR="005D5C73">
        <w:t>pada penelitian ini</w:t>
      </w:r>
      <w:r w:rsidR="009E6468">
        <w:t xml:space="preserve"> mengacu </w:t>
      </w:r>
      <w:r w:rsidR="005D5C73">
        <w:t>pada</w:t>
      </w:r>
      <w:r w:rsidR="009E6468">
        <w:t xml:space="preserve"> arsitektur si</w:t>
      </w:r>
      <w:r w:rsidR="005D5C73">
        <w:t>s</w:t>
      </w:r>
      <w:r w:rsidR="009E6468">
        <w:t xml:space="preserve">tem </w:t>
      </w:r>
      <w:r w:rsidR="00A72A07">
        <w:rPr>
          <w:iCs/>
        </w:rPr>
        <w:t>D2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1F507D">
        <w:rPr>
          <w:i/>
        </w:rPr>
        <w:t>unspecific</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1F507D">
      <w:pPr>
        <w:ind w:firstLine="720"/>
      </w:pPr>
      <w:r>
        <w:t xml:space="preserve">Keluaran  yang dihasilkan </w:t>
      </w:r>
      <w:r w:rsidR="00701E91">
        <w:t xml:space="preserve">oleh sistem ini </w:t>
      </w:r>
      <w:r>
        <w:t xml:space="preserve">berupa </w:t>
      </w:r>
      <w:r w:rsidR="001F507D">
        <w:t>teks</w:t>
      </w:r>
      <w:r>
        <w:t xml:space="preserve">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B61AA6" w:rsidRDefault="00C141FB" w:rsidP="00B61AA6">
      <w:pPr>
        <w:ind w:firstLine="720"/>
      </w:pPr>
      <w:r>
        <w:t>Model penelitian pada g</w:t>
      </w:r>
      <w:r w:rsidR="00CA58CA">
        <w:t xml:space="preserve">ambar 4.1 memperlihatkan perbedaan yang terdapat pada penelitian ini </w:t>
      </w:r>
      <w:r w:rsidR="00A35C12">
        <w:t>yaitu terdapatnya b</w:t>
      </w:r>
      <w:r w:rsidR="00CA58CA">
        <w:t xml:space="preserve">agian </w:t>
      </w:r>
      <w:r w:rsidR="001F507D">
        <w:rPr>
          <w:i/>
        </w:rPr>
        <w:t>Unspecific</w:t>
      </w:r>
      <w:r w:rsidR="00CA58CA">
        <w:rPr>
          <w:i/>
        </w:rPr>
        <w:t xml:space="preserve"> Data Handler</w:t>
      </w:r>
      <w:r w:rsidR="00CA58CA">
        <w:t xml:space="preserve"> dan pengaplikasian </w:t>
      </w:r>
      <w:r w:rsidR="00CA58CA">
        <w:rPr>
          <w:i/>
        </w:rPr>
        <w:t xml:space="preserve">Machine Learning </w:t>
      </w:r>
      <w:r w:rsidR="00CA58CA">
        <w:t xml:space="preserve">dan </w:t>
      </w:r>
      <w:r w:rsidR="00CA58CA">
        <w:rPr>
          <w:i/>
        </w:rPr>
        <w:t>Fuzzy Rule-based</w:t>
      </w:r>
      <w:r w:rsidR="00CA58CA">
        <w:t xml:space="preserve"> pada bagian </w:t>
      </w:r>
      <w:r w:rsidR="00CA58CA">
        <w:rPr>
          <w:i/>
        </w:rPr>
        <w:t xml:space="preserve">Signal Analysis </w:t>
      </w:r>
      <w:r w:rsidR="00CA58CA">
        <w:t xml:space="preserve">dan </w:t>
      </w:r>
      <w:r w:rsidR="00CA58CA">
        <w:rPr>
          <w:i/>
        </w:rPr>
        <w:t>Data Interpretation</w:t>
      </w:r>
      <w:r w:rsidR="00CA58CA">
        <w:t xml:space="preserve">. Saat pertama kali data masuk, data akan diproses pada bagian </w:t>
      </w:r>
      <w:r w:rsidR="001F507D">
        <w:rPr>
          <w:i/>
        </w:rPr>
        <w:t>Unspecific</w:t>
      </w:r>
      <w:r w:rsidR="00CA58CA">
        <w:rPr>
          <w:i/>
        </w:rPr>
        <w:t xml:space="preserve"> Data Handler</w:t>
      </w:r>
      <w:r w:rsidR="00A35C12">
        <w:t>, bagian ini akan mengelompokan apakah data</w:t>
      </w:r>
      <w:r w:rsidR="00CA58CA">
        <w:t xml:space="preserve"> memiliki informasi berupa </w:t>
      </w:r>
      <w:r w:rsidR="00CA58CA">
        <w:rPr>
          <w:i/>
        </w:rPr>
        <w:t xml:space="preserve">header </w:t>
      </w:r>
      <w:r w:rsidR="00CA58CA">
        <w:t xml:space="preserve">atau tidak, lalu sistem akan secara otomatis melihat apakah sudah terdapat </w:t>
      </w:r>
      <w:r w:rsidR="00B61AA6" w:rsidRPr="00B61AA6">
        <w:rPr>
          <w:i/>
          <w:iCs/>
        </w:rPr>
        <w:t>data description</w:t>
      </w:r>
      <w:r w:rsidR="00CA58CA" w:rsidRPr="00B61AA6">
        <w:rPr>
          <w:i/>
          <w:iCs/>
        </w:rPr>
        <w:t xml:space="preserve"> </w:t>
      </w:r>
      <w:r w:rsidR="00CA58CA">
        <w:t>untuk setiap parameter</w:t>
      </w:r>
      <w:r w:rsidR="00A35C12">
        <w:t xml:space="preserve"> sesuai dengan </w:t>
      </w:r>
      <w:r w:rsidR="00A35C12">
        <w:rPr>
          <w:i/>
        </w:rPr>
        <w:t>header</w:t>
      </w:r>
      <w:r w:rsidR="00A35C12">
        <w:t xml:space="preserve"> parameter tersebut</w:t>
      </w:r>
      <w:r w:rsidR="00B61AA6">
        <w:t xml:space="preserve"> atau tidak</w:t>
      </w:r>
      <w:r w:rsidR="00CA58CA">
        <w:t xml:space="preserve">, jika tidak terdapat </w:t>
      </w:r>
      <w:r w:rsidR="00B61AA6" w:rsidRPr="00B61AA6">
        <w:rPr>
          <w:i/>
          <w:iCs/>
        </w:rPr>
        <w:t>data description</w:t>
      </w:r>
      <w:r w:rsidR="00CA58CA">
        <w:t xml:space="preserve"> </w:t>
      </w:r>
      <w:r w:rsidR="00CA58CA">
        <w:lastRenderedPageBreak/>
        <w:t xml:space="preserve">maka sistem akan membuat </w:t>
      </w:r>
      <w:r w:rsidR="00B61AA6" w:rsidRPr="00B61AA6">
        <w:rPr>
          <w:i/>
          <w:iCs/>
        </w:rPr>
        <w:t>data description</w:t>
      </w:r>
      <w:r w:rsidR="00CA58CA">
        <w:t xml:space="preserve"> dengan nilai </w:t>
      </w:r>
      <w:r w:rsidR="00CA58CA">
        <w:rPr>
          <w:i/>
        </w:rPr>
        <w:t>default</w:t>
      </w:r>
      <w:r w:rsidR="00372260">
        <w:rPr>
          <w:i/>
        </w:rPr>
        <w:t xml:space="preserve"> </w:t>
      </w:r>
      <w:r w:rsidR="00372260">
        <w:rPr>
          <w:iCs/>
        </w:rPr>
        <w:t xml:space="preserve">sehingga sistem dapat memproses data </w:t>
      </w:r>
      <w:r w:rsidR="001F507D">
        <w:rPr>
          <w:i/>
        </w:rPr>
        <w:t>unspecific</w:t>
      </w:r>
      <w:r w:rsidR="00B61AA6">
        <w:rPr>
          <w:iCs/>
        </w:rPr>
        <w:t xml:space="preserve"> yang terdapat pada dataset</w:t>
      </w:r>
      <w:r w:rsidR="00CA58CA">
        <w:t>.</w:t>
      </w:r>
    </w:p>
    <w:p w:rsidR="002E29F8" w:rsidRPr="004C1DAA" w:rsidRDefault="004C1DAA" w:rsidP="004C1DAA">
      <w:pPr>
        <w:spacing w:before="120"/>
        <w:jc w:val="center"/>
      </w:pPr>
      <w:r w:rsidRPr="004C1DAA">
        <w:rPr>
          <w:noProof/>
        </w:rPr>
        <w:drawing>
          <wp:inline distT="0" distB="0" distL="0" distR="0" wp14:anchorId="36DDE564" wp14:editId="79B5FF39">
            <wp:extent cx="5039995" cy="6135370"/>
            <wp:effectExtent l="0" t="0" r="8255" b="0"/>
            <wp:docPr id="3" name="Picture 3"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odel D2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995" cy="6135370"/>
                    </a:xfrm>
                    <a:prstGeom prst="rect">
                      <a:avLst/>
                    </a:prstGeom>
                    <a:noFill/>
                    <a:ln>
                      <a:noFill/>
                    </a:ln>
                  </pic:spPr>
                </pic:pic>
              </a:graphicData>
            </a:graphic>
          </wp:inline>
        </w:drawing>
      </w:r>
      <w:r w:rsidR="00B61AA6">
        <w:rPr>
          <w:noProof/>
        </w:rPr>
        <w:br/>
      </w:r>
      <w:r w:rsidR="00BB7961">
        <w:t>Gambar 4.</w:t>
      </w:r>
      <w:r w:rsidR="00BB1BDD">
        <w:fldChar w:fldCharType="begin"/>
      </w:r>
      <w:r w:rsidR="00BB1BDD">
        <w:instrText xml:space="preserve"> SEQ Gambar_4. \* ARABIC </w:instrText>
      </w:r>
      <w:r w:rsidR="00BB1BDD">
        <w:fldChar w:fldCharType="separate"/>
      </w:r>
      <w:r w:rsidR="00134EF3">
        <w:rPr>
          <w:noProof/>
        </w:rPr>
        <w:t>1</w:t>
      </w:r>
      <w:r w:rsidR="00BB1BDD">
        <w:rPr>
          <w:noProof/>
        </w:rPr>
        <w:fldChar w:fldCharType="end"/>
      </w:r>
      <w:r w:rsidR="00BB7961">
        <w:t xml:space="preserve"> </w:t>
      </w:r>
      <w:r w:rsidR="00BB7961" w:rsidRPr="00BB7961">
        <w:t xml:space="preserve">Model </w:t>
      </w:r>
      <w:r w:rsidR="00BB7961" w:rsidRPr="000639BF">
        <w:rPr>
          <w:i/>
        </w:rPr>
        <w:t>Data-to-text</w:t>
      </w:r>
      <w:r w:rsidR="00BB7961" w:rsidRPr="00BB7961">
        <w:t xml:space="preserve"> </w:t>
      </w:r>
      <w:r w:rsidR="00BB7961">
        <w:t xml:space="preserve">untuk Data </w:t>
      </w:r>
      <w:r w:rsidR="001F507D">
        <w:rPr>
          <w:i/>
        </w:rPr>
        <w:t>Unspecific</w:t>
      </w:r>
    </w:p>
    <w:p w:rsidR="002207B5" w:rsidRDefault="002207B5" w:rsidP="00F111C7">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D91567" w:rsidRPr="00D91567" w:rsidRDefault="00D91567" w:rsidP="00F111C7">
      <w:pPr>
        <w:spacing w:after="120"/>
        <w:ind w:firstLine="720"/>
        <w:contextualSpacing/>
      </w:pPr>
      <w:r w:rsidRPr="00C8020E">
        <w:t xml:space="preserve">Sub-proses </w:t>
      </w:r>
      <w:r>
        <w:t xml:space="preserve">dari model </w:t>
      </w:r>
      <w:r w:rsidR="002207B5">
        <w:t>sistem D2T yang akan dibangun</w:t>
      </w:r>
      <w:r w:rsidRPr="00C8020E">
        <w:t xml:space="preserve"> akan dibahas pada sub-bab </w:t>
      </w:r>
      <w:r w:rsidR="00AB398F">
        <w:t>selanjutnya.</w:t>
      </w:r>
    </w:p>
    <w:p w:rsidR="007D26B1" w:rsidRDefault="003E4A3D" w:rsidP="009D3889">
      <w:pPr>
        <w:pStyle w:val="Heading3"/>
        <w:numPr>
          <w:ilvl w:val="0"/>
          <w:numId w:val="7"/>
        </w:numPr>
        <w:spacing w:before="240"/>
        <w:rPr>
          <w:iCs/>
        </w:rPr>
      </w:pPr>
      <w:r>
        <w:t xml:space="preserve">Model Proses </w:t>
      </w:r>
      <w:r w:rsidR="001F507D" w:rsidRPr="00B61AA6">
        <w:rPr>
          <w:i/>
          <w:iCs/>
        </w:rPr>
        <w:t>Unspecific</w:t>
      </w:r>
      <w:r w:rsidR="00B61AA6">
        <w:rPr>
          <w:i/>
          <w:iCs/>
        </w:rPr>
        <w:t xml:space="preserve"> Data Handling</w:t>
      </w:r>
    </w:p>
    <w:p w:rsidR="00126C8A" w:rsidRDefault="003E4A3D" w:rsidP="003F5716">
      <w:pPr>
        <w:ind w:firstLine="720"/>
        <w:contextualSpacing/>
        <w:rPr>
          <w:iCs/>
        </w:rPr>
      </w:pPr>
      <w:r>
        <w:t xml:space="preserve">Proses </w:t>
      </w:r>
      <w:r w:rsidR="001F507D">
        <w:rPr>
          <w:i/>
        </w:rPr>
        <w:t>Unspecific</w:t>
      </w:r>
      <w:r>
        <w:rPr>
          <w:i/>
        </w:rPr>
        <w:t xml:space="preserve"> Data </w:t>
      </w:r>
      <w:r w:rsidR="00B61AA6">
        <w:rPr>
          <w:i/>
          <w:iCs/>
        </w:rPr>
        <w:t>Handling</w:t>
      </w:r>
      <w:r w:rsidR="00B61AA6">
        <w:rPr>
          <w:iCs/>
        </w:rPr>
        <w:t xml:space="preserve"> </w:t>
      </w:r>
      <w:r w:rsidR="00194B65">
        <w:rPr>
          <w:iCs/>
        </w:rPr>
        <w:t>bertujuan untuk</w:t>
      </w:r>
      <w:r w:rsidR="008F7257">
        <w:rPr>
          <w:iCs/>
        </w:rPr>
        <w:t xml:space="preserve"> pengolahan dan pemrosesan data</w:t>
      </w:r>
      <w:r w:rsidR="000712E9">
        <w:rPr>
          <w:iCs/>
        </w:rPr>
        <w:t xml:space="preserve">, tahapan ini bertujuan </w:t>
      </w:r>
      <w:r w:rsidR="0070534D">
        <w:rPr>
          <w:iCs/>
        </w:rPr>
        <w:t>untuk menentukan interpretasi data</w:t>
      </w:r>
      <w:r w:rsidR="00B61AA6">
        <w:rPr>
          <w:iCs/>
        </w:rPr>
        <w:t xml:space="preserve"> dan penggunaan rule untuk data </w:t>
      </w:r>
      <w:r w:rsidR="001F507D">
        <w:rPr>
          <w:i/>
          <w:iCs/>
        </w:rPr>
        <w:t>unspecific</w:t>
      </w:r>
      <w:r w:rsidR="0070534D">
        <w:rPr>
          <w:i/>
          <w:iCs/>
        </w:rPr>
        <w:t xml:space="preserve"> </w:t>
      </w:r>
      <w:r w:rsidR="008F7257">
        <w:rPr>
          <w:iCs/>
        </w:rPr>
        <w:t>sebelum digunakan untuk proses selanjutnya.</w:t>
      </w:r>
      <w:r w:rsidR="004A68B7">
        <w:rPr>
          <w:iCs/>
        </w:rPr>
        <w:t xml:space="preserve"> Suatu data dikatakan </w:t>
      </w:r>
      <w:r w:rsidR="004A68B7">
        <w:rPr>
          <w:i/>
        </w:rPr>
        <w:t>unspecific</w:t>
      </w:r>
      <w:r w:rsidR="004A68B7">
        <w:rPr>
          <w:iCs/>
        </w:rPr>
        <w:t xml:space="preserve"> jika data tersebut tidak memiliki cara pentinterpretasian.</w:t>
      </w:r>
      <w:r w:rsidR="008F7257">
        <w:rPr>
          <w:iCs/>
        </w:rPr>
        <w:t xml:space="preserve"> </w:t>
      </w:r>
      <w:r w:rsidR="007213B1">
        <w:rPr>
          <w:iCs/>
        </w:rPr>
        <w:t>Jika</w:t>
      </w:r>
      <w:r w:rsidR="00007360">
        <w:rPr>
          <w:iCs/>
        </w:rPr>
        <w:t xml:space="preserve"> pada penelitian</w:t>
      </w:r>
      <w:r w:rsidR="007213B1">
        <w:rPr>
          <w:iCs/>
        </w:rPr>
        <w:t xml:space="preserve"> sebelumnya, sistem D2T hanya mampu menerima masukan berupa data yang terbatas pada suatu bidang</w:t>
      </w:r>
      <w:r w:rsidR="004A68B7">
        <w:rPr>
          <w:iCs/>
        </w:rPr>
        <w:t xml:space="preserve"> atau </w:t>
      </w:r>
      <w:r w:rsidR="004A68B7">
        <w:rPr>
          <w:i/>
        </w:rPr>
        <w:t>specific</w:t>
      </w:r>
      <w:r w:rsidR="007213B1">
        <w:rPr>
          <w:iCs/>
        </w:rPr>
        <w:t>, seperti data klimatologi</w:t>
      </w:r>
      <w:r w:rsidR="0006243A">
        <w:rPr>
          <w:iCs/>
        </w:rPr>
        <w:t xml:space="preserve"> </w:t>
      </w:r>
      <w:r w:rsidR="0006243A">
        <w:rPr>
          <w:iCs/>
        </w:rPr>
        <w:fldChar w:fldCharType="begin" w:fldLock="1"/>
      </w:r>
      <w:r w:rsidR="00730D71">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06243A">
        <w:rPr>
          <w:iCs/>
        </w:rPr>
        <w:fldChar w:fldCharType="separate"/>
      </w:r>
      <w:r w:rsidR="0006243A" w:rsidRPr="0006243A">
        <w:rPr>
          <w:iCs/>
          <w:noProof/>
        </w:rPr>
        <w:t>(Putra et al., 2017)</w:t>
      </w:r>
      <w:r w:rsidR="0006243A">
        <w:rPr>
          <w:iCs/>
        </w:rPr>
        <w:fldChar w:fldCharType="end"/>
      </w:r>
      <w:r w:rsidR="007213B1">
        <w:rPr>
          <w:iCs/>
        </w:rPr>
        <w:t xml:space="preserve">, keuangan, dan lain-lain. </w:t>
      </w:r>
      <w:r w:rsidR="00007360">
        <w:rPr>
          <w:iCs/>
        </w:rPr>
        <w:t xml:space="preserve"> Maka pada pen</w:t>
      </w:r>
      <w:r w:rsidR="0006243A">
        <w:rPr>
          <w:iCs/>
        </w:rPr>
        <w:t>elitian ini</w:t>
      </w:r>
      <w:r w:rsidR="00007360">
        <w:rPr>
          <w:iCs/>
        </w:rPr>
        <w:t>,</w:t>
      </w:r>
      <w:r w:rsidR="007213B1">
        <w:rPr>
          <w:iCs/>
        </w:rPr>
        <w:t xml:space="preserve"> sistem D2T yang </w:t>
      </w:r>
      <w:r w:rsidR="0006243A">
        <w:rPr>
          <w:iCs/>
        </w:rPr>
        <w:t>dikembangkan</w:t>
      </w:r>
      <w:r w:rsidR="007213B1">
        <w:rPr>
          <w:iCs/>
        </w:rPr>
        <w:t xml:space="preserve"> mampu</w:t>
      </w:r>
      <w:r w:rsidR="009D3889">
        <w:rPr>
          <w:iCs/>
        </w:rPr>
        <w:t xml:space="preserve"> menerima berbagai inputan data</w:t>
      </w:r>
      <w:r w:rsidR="007213B1">
        <w:rPr>
          <w:iCs/>
        </w:rPr>
        <w:t xml:space="preserve"> dari bidang apapun</w:t>
      </w:r>
      <w:r w:rsidR="0006243A">
        <w:rPr>
          <w:iCs/>
        </w:rPr>
        <w:t xml:space="preserve"> atau</w:t>
      </w:r>
      <w:r w:rsidR="0070534D">
        <w:rPr>
          <w:iCs/>
        </w:rPr>
        <w:t xml:space="preserve"> data</w:t>
      </w:r>
      <w:r w:rsidR="0006243A">
        <w:rPr>
          <w:iCs/>
        </w:rPr>
        <w:t xml:space="preserve"> </w:t>
      </w:r>
      <w:r w:rsidR="0006243A">
        <w:rPr>
          <w:i/>
        </w:rPr>
        <w:t>unspecific</w:t>
      </w:r>
      <w:r w:rsidR="007213B1">
        <w:rPr>
          <w:iCs/>
        </w:rPr>
        <w:t>,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w:t>
      </w:r>
      <w:r w:rsidR="004A68B7">
        <w:rPr>
          <w:iCs/>
        </w:rPr>
        <w:t xml:space="preserve">dan cara penginterpretasian </w:t>
      </w:r>
      <w:r w:rsidR="007213B1">
        <w:rPr>
          <w:iCs/>
        </w:rPr>
        <w:t xml:space="preserve">sekalipun. </w:t>
      </w:r>
      <w:r w:rsidR="003F5716">
        <w:rPr>
          <w:rFonts w:eastAsiaTheme="majorEastAsia" w:cstheme="majorBidi"/>
          <w:szCs w:val="26"/>
        </w:rPr>
        <w:t>Untuk lebih jelasnya, input, proses, dan ouput pada tahap ini adalah sebagai berikut:</w:t>
      </w:r>
    </w:p>
    <w:p w:rsidR="003F5716" w:rsidRDefault="003F5716" w:rsidP="003F5716">
      <w:pPr>
        <w:pStyle w:val="ListParagraph"/>
        <w:numPr>
          <w:ilvl w:val="0"/>
          <w:numId w:val="3"/>
        </w:numPr>
      </w:pPr>
      <w:r w:rsidRPr="00C8020E">
        <w:t>Input</w:t>
      </w:r>
      <w:r>
        <w:tab/>
      </w:r>
      <w:r w:rsidRPr="00C8020E">
        <w:t xml:space="preserve">: </w:t>
      </w:r>
      <w:r>
        <w:rPr>
          <w:i/>
        </w:rPr>
        <w:t xml:space="preserve">Dataset </w:t>
      </w:r>
    </w:p>
    <w:p w:rsidR="003F5716" w:rsidRPr="003F5716" w:rsidRDefault="003F5716" w:rsidP="003F5716">
      <w:pPr>
        <w:pStyle w:val="ListParagraph"/>
        <w:numPr>
          <w:ilvl w:val="0"/>
          <w:numId w:val="3"/>
        </w:numPr>
        <w:rPr>
          <w:i/>
        </w:rPr>
      </w:pPr>
      <w:r w:rsidRPr="00C8020E">
        <w:t>Proses</w:t>
      </w:r>
      <w:r>
        <w:tab/>
      </w:r>
      <w:r w:rsidRPr="00C8020E">
        <w:t xml:space="preserve">: </w:t>
      </w:r>
      <w:r w:rsidRPr="003F5716">
        <w:rPr>
          <w:i/>
        </w:rPr>
        <w:t>Unspecific Data Handling</w:t>
      </w:r>
    </w:p>
    <w:p w:rsidR="003F5716" w:rsidRPr="003F5716" w:rsidRDefault="003F5716" w:rsidP="003F5716">
      <w:pPr>
        <w:pStyle w:val="ListParagraph"/>
        <w:numPr>
          <w:ilvl w:val="0"/>
          <w:numId w:val="3"/>
        </w:numPr>
      </w:pPr>
      <w:r w:rsidRPr="00C8020E">
        <w:t>Output</w:t>
      </w:r>
      <w:r>
        <w:tab/>
      </w:r>
      <w:r w:rsidRPr="00C8020E">
        <w:t xml:space="preserve">: </w:t>
      </w:r>
      <w:r>
        <w:rPr>
          <w:i/>
        </w:rPr>
        <w:t>Dataset with Header, Data Description.</w:t>
      </w:r>
      <w:r w:rsidRPr="00C8020E">
        <w:t xml:space="preserve">  </w:t>
      </w:r>
    </w:p>
    <w:p w:rsidR="00FB6CB3" w:rsidRDefault="008F7257" w:rsidP="00730D71">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ata</w:t>
      </w:r>
      <w:r w:rsidR="00A6656D">
        <w:rPr>
          <w:iCs/>
        </w:rPr>
        <w:t>u tidak. J</w:t>
      </w:r>
      <w:r>
        <w:rPr>
          <w:iCs/>
        </w:rPr>
        <w:t xml:space="preserve">ika </w:t>
      </w:r>
      <w:r w:rsidR="00A6656D">
        <w:rPr>
          <w:iCs/>
        </w:rPr>
        <w:t>semua atau beberapa</w:t>
      </w:r>
      <w:r>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w:t>
      </w:r>
      <w:r w:rsidR="0006243A">
        <w:rPr>
          <w:iCs/>
        </w:rPr>
        <w:t>“</w:t>
      </w:r>
      <w:r w:rsidR="00A6656D">
        <w:rPr>
          <w:iCs/>
        </w:rPr>
        <w:t>DateTime</w:t>
      </w:r>
      <w:r w:rsidR="0006243A">
        <w:rPr>
          <w:iCs/>
        </w:rPr>
        <w:t>”</w:t>
      </w:r>
      <w:r w:rsidR="007A1B93">
        <w:rPr>
          <w:iCs/>
        </w:rPr>
        <w:t xml:space="preserve">. </w:t>
      </w:r>
      <w:r w:rsidR="0006243A">
        <w:rPr>
          <w:iCs/>
        </w:rPr>
        <w:t>Sedangkan untuk</w:t>
      </w:r>
      <w:r w:rsidR="007A1B93">
        <w:rPr>
          <w:iCs/>
        </w:rPr>
        <w:t xml:space="preserve">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FB6CB3" w:rsidRPr="00FB6CB3" w:rsidRDefault="00FB6CB3" w:rsidP="00FB6CB3">
      <w:pPr>
        <w:rPr>
          <w:iCs/>
        </w:rPr>
      </w:pPr>
      <w:r>
        <w:rPr>
          <w:iCs/>
          <w:noProof/>
        </w:rPr>
        <w:drawing>
          <wp:inline distT="0" distB="0" distL="0" distR="0" wp14:anchorId="2214213A" wp14:editId="794B77B9">
            <wp:extent cx="5037827" cy="14300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32697E" w:rsidRDefault="0032697E" w:rsidP="00DB68D1">
      <w:pPr>
        <w:pStyle w:val="Caption"/>
        <w:rPr>
          <w:i/>
        </w:rPr>
      </w:pPr>
      <w:r>
        <w:t>Gambar 4.</w:t>
      </w:r>
      <w:r w:rsidR="00BB1BDD">
        <w:fldChar w:fldCharType="begin"/>
      </w:r>
      <w:r w:rsidR="00BB1BDD">
        <w:instrText xml:space="preserve"> SEQ Gambar_4. \* ARABIC </w:instrText>
      </w:r>
      <w:r w:rsidR="00BB1BDD">
        <w:fldChar w:fldCharType="separate"/>
      </w:r>
      <w:r w:rsidR="00134EF3">
        <w:rPr>
          <w:noProof/>
        </w:rPr>
        <w:t>2</w:t>
      </w:r>
      <w:r w:rsidR="00BB1BDD">
        <w:rPr>
          <w:noProof/>
        </w:rPr>
        <w:fldChar w:fldCharType="end"/>
      </w:r>
      <w:r>
        <w:t xml:space="preserve"> Penamaan </w:t>
      </w:r>
      <w:r>
        <w:rPr>
          <w:i/>
        </w:rPr>
        <w:t xml:space="preserve">header </w:t>
      </w:r>
      <w:r w:rsidRPr="0032697E">
        <w:t>pada</w:t>
      </w:r>
      <w:r>
        <w:t xml:space="preserve"> P</w:t>
      </w:r>
      <w:r w:rsidRPr="0032697E">
        <w:t xml:space="preserve">roses </w:t>
      </w:r>
      <w:r w:rsidR="001F507D">
        <w:rPr>
          <w:i/>
        </w:rPr>
        <w:t>Unspecific</w:t>
      </w:r>
      <w:r w:rsidRPr="0032697E">
        <w:rPr>
          <w:i/>
        </w:rPr>
        <w:t xml:space="preserve"> Data Handler</w:t>
      </w:r>
    </w:p>
    <w:p w:rsidR="0032697E" w:rsidRDefault="005C02E4" w:rsidP="00CF638B">
      <w:r>
        <w:tab/>
        <w:t xml:space="preserve">Setelah penamaan </w:t>
      </w:r>
      <w:r>
        <w:rPr>
          <w:i/>
        </w:rPr>
        <w:t>header</w:t>
      </w:r>
      <w:r>
        <w:t>, proses selanjutnya yaitu</w:t>
      </w:r>
      <w:r w:rsidR="0006243A">
        <w:t xml:space="preserve"> penentuan</w:t>
      </w:r>
      <w:r>
        <w:t xml:space="preserve"> </w:t>
      </w:r>
      <w:r w:rsidR="00B61AA6" w:rsidRPr="00B61AA6">
        <w:rPr>
          <w:i/>
          <w:iCs/>
        </w:rPr>
        <w:t>data description</w:t>
      </w:r>
      <w:r>
        <w:t xml:space="preserve">. </w:t>
      </w:r>
      <w:r w:rsidR="00B61AA6" w:rsidRPr="00B61AA6">
        <w:rPr>
          <w:i/>
          <w:iCs/>
        </w:rPr>
        <w:t>Data description</w:t>
      </w:r>
      <w:r>
        <w:t xml:space="preserve"> merupakan aturan atau </w:t>
      </w:r>
      <w:r w:rsidR="001F1712">
        <w:t xml:space="preserve">cara bagaimana suatu parameter </w:t>
      </w:r>
      <w:r w:rsidR="00AC6307">
        <w:t xml:space="preserve">akan diolah dan </w:t>
      </w:r>
      <w:r w:rsidR="001F1712">
        <w:t>diproses</w:t>
      </w:r>
      <w:r w:rsidR="00FF3C1F">
        <w:t xml:space="preserve"> dalam sistem</w:t>
      </w:r>
      <w:r w:rsidR="00CF638B">
        <w:t xml:space="preserve"> nantinya, contoh </w:t>
      </w:r>
      <w:r w:rsidR="00CF638B">
        <w:rPr>
          <w:i/>
          <w:iCs/>
        </w:rPr>
        <w:t xml:space="preserve">data description </w:t>
      </w:r>
      <w:r w:rsidR="00CF638B" w:rsidRPr="00730D71">
        <w:t>ini</w:t>
      </w:r>
      <w:r w:rsidR="00CF638B">
        <w:t xml:space="preserve"> dapat dilihat pada tabel 4.5</w:t>
      </w:r>
      <w:r w:rsidR="001F1712">
        <w:t xml:space="preserve">. </w:t>
      </w:r>
      <w:r w:rsidR="00B61AA6" w:rsidRPr="00B61AA6">
        <w:rPr>
          <w:i/>
          <w:iCs/>
        </w:rPr>
        <w:t>Data description</w:t>
      </w:r>
      <w:r w:rsidR="001F1712">
        <w:t xml:space="preserve"> disimpan pada file </w:t>
      </w:r>
      <w:r w:rsidR="0006243A">
        <w:rPr>
          <w:i/>
        </w:rPr>
        <w:t>datadescription.csv</w:t>
      </w:r>
      <w:r w:rsidR="001F1712">
        <w:t xml:space="preserve"> yang terdapat pada folder </w:t>
      </w:r>
      <w:r w:rsidR="001F1712">
        <w:rPr>
          <w:i/>
        </w:rPr>
        <w:t>Config</w:t>
      </w:r>
      <w:r w:rsidR="00570D7A">
        <w:t>. Terdapat 3</w:t>
      </w:r>
      <w:r w:rsidR="0006243A">
        <w:t xml:space="preserve"> jenis atribut</w:t>
      </w:r>
      <w:r w:rsidR="00570D7A">
        <w:t xml:space="preserve"> </w:t>
      </w:r>
      <w:r w:rsidR="00B61AA6" w:rsidRPr="00B61AA6">
        <w:rPr>
          <w:i/>
          <w:iCs/>
        </w:rPr>
        <w:t>data description</w:t>
      </w:r>
      <w:r w:rsidR="00570D7A">
        <w:t xml:space="preserve"> yang disimpan, yatu:</w:t>
      </w:r>
    </w:p>
    <w:p w:rsidR="00570D7A" w:rsidRPr="00C76CE2" w:rsidRDefault="0006243A" w:rsidP="0006243A">
      <w:pPr>
        <w:pStyle w:val="ListParagraph"/>
        <w:numPr>
          <w:ilvl w:val="0"/>
          <w:numId w:val="5"/>
        </w:numPr>
        <w:rPr>
          <w:i/>
        </w:rPr>
      </w:pPr>
      <w:r>
        <w:rPr>
          <w:iCs/>
        </w:rPr>
        <w:t xml:space="preserve">Atribut </w:t>
      </w:r>
      <w:r w:rsidR="00FB6CB3" w:rsidRPr="00FB6CB3">
        <w:rPr>
          <w:i/>
        </w:rPr>
        <w:t>Type</w:t>
      </w:r>
      <w:r w:rsidR="00FB6CB3">
        <w:rPr>
          <w:i/>
        </w:rPr>
        <w:t xml:space="preserve">, </w:t>
      </w:r>
      <w:r>
        <w:t xml:space="preserve">atribut </w:t>
      </w:r>
      <w:r w:rsidR="00FB6CB3">
        <w:t xml:space="preserve">ini akan menentukan bagaimana suatu parameter diproses. Terdapat dua kategori yaitu, </w:t>
      </w:r>
      <w:r w:rsidR="00FB6CB3">
        <w:rPr>
          <w:i/>
        </w:rPr>
        <w:t xml:space="preserve">numerical </w:t>
      </w:r>
      <w:r w:rsidR="00FB6CB3">
        <w:t xml:space="preserve"> dan </w:t>
      </w:r>
      <w:r w:rsidR="00FB6CB3">
        <w:rPr>
          <w:i/>
        </w:rPr>
        <w:t>categorical</w:t>
      </w:r>
      <w:r w:rsidR="00FB6CB3">
        <w:t xml:space="preserve">. Untuk parameter dengan tipe </w:t>
      </w:r>
      <w:r w:rsidR="00FB6CB3">
        <w:rPr>
          <w:i/>
        </w:rPr>
        <w:t>numerical</w:t>
      </w:r>
      <w:r w:rsidR="00FB6CB3">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Pr>
          <w:i/>
        </w:rPr>
        <w:t>Statistical analysis,</w:t>
      </w:r>
      <w:r w:rsidR="005C771C">
        <w:t xml:space="preserve"> penerapan </w:t>
      </w:r>
      <w:r w:rsidR="005C771C">
        <w:rPr>
          <w:i/>
        </w:rPr>
        <w:t>Machine Learning</w:t>
      </w:r>
      <w:r>
        <w:t xml:space="preserve">, </w:t>
      </w:r>
      <w:r>
        <w:rPr>
          <w:i/>
        </w:rPr>
        <w:t xml:space="preserve">time-series analysis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t xml:space="preserve">penerapan </w:t>
      </w:r>
      <w:r>
        <w:rPr>
          <w:i/>
        </w:rPr>
        <w:t>String Matching</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06243A" w:rsidP="0006243A">
      <w:pPr>
        <w:pStyle w:val="ListParagraph"/>
        <w:numPr>
          <w:ilvl w:val="0"/>
          <w:numId w:val="5"/>
        </w:numPr>
        <w:rPr>
          <w:i/>
        </w:rPr>
      </w:pPr>
      <w:r>
        <w:rPr>
          <w:iCs/>
        </w:rPr>
        <w:t xml:space="preserve">Atribut </w:t>
      </w:r>
      <w:r w:rsidR="00C76CE2">
        <w:rPr>
          <w:i/>
        </w:rPr>
        <w:t xml:space="preserve">Rule, </w:t>
      </w:r>
      <w:r>
        <w:t xml:space="preserve">atribut </w:t>
      </w:r>
      <w:r w:rsidR="00C76CE2">
        <w:t>ini menentukan bagaimana nantinya suatu parameter</w:t>
      </w:r>
      <w:r w:rsidR="00F36BB4">
        <w:t xml:space="preserve"> akan</w:t>
      </w:r>
      <w:r w:rsidR="00C76CE2">
        <w:t xml:space="preserve"> diinterpretasikan</w:t>
      </w:r>
      <w:r w:rsidR="00F36BB4">
        <w:t>.</w:t>
      </w:r>
      <w:r w:rsidR="00C76CE2">
        <w:t xml:space="preserve"> Untuk parameter dengan </w:t>
      </w:r>
      <w:r w:rsidR="00C76CE2">
        <w:rPr>
          <w:i/>
        </w:rPr>
        <w:t>rule fuzzy</w:t>
      </w:r>
      <w:r w:rsidR="00C76CE2">
        <w:t xml:space="preserve">, parameter tersebut akan diinterpretasikan menggunakan </w:t>
      </w:r>
      <w:r w:rsidR="00F36BB4" w:rsidRPr="00F36BB4">
        <w:rPr>
          <w:i/>
        </w:rPr>
        <w:t>Fuzzy membership function</w:t>
      </w:r>
      <w:r w:rsidR="00C76CE2">
        <w:t xml:space="preserve">. Sama halnya untuk parameter dengan </w:t>
      </w:r>
      <w:r w:rsidR="00C76CE2" w:rsidRPr="00C76CE2">
        <w:rPr>
          <w:i/>
        </w:rPr>
        <w:t>rule crisp</w:t>
      </w:r>
      <w:r w:rsidR="00F36BB4">
        <w:rPr>
          <w:i/>
        </w:rPr>
        <w:t xml:space="preserve">, </w:t>
      </w:r>
      <w:r w:rsidR="00F36BB4">
        <w:t>maka parameter tersebut</w:t>
      </w:r>
      <w:r w:rsidR="00C76CE2" w:rsidRPr="00C76CE2">
        <w:rPr>
          <w:i/>
        </w:rPr>
        <w:t xml:space="preserve"> </w:t>
      </w:r>
      <w:r w:rsidR="00C76CE2" w:rsidRPr="00C76CE2">
        <w:t>akan diinter</w:t>
      </w:r>
      <w:r w:rsidR="00C76CE2">
        <w:t xml:space="preserve">pretasikan menggunakan </w:t>
      </w:r>
      <w:r w:rsidR="00F36BB4">
        <w:rPr>
          <w:i/>
        </w:rPr>
        <w:t>Crisp</w:t>
      </w:r>
      <w:r w:rsidR="00F36BB4" w:rsidRPr="00F36BB4">
        <w:rPr>
          <w:i/>
        </w:rPr>
        <w:t xml:space="preserve"> membership function</w:t>
      </w:r>
      <w:r w:rsidR="00C76CE2">
        <w:rPr>
          <w:i/>
        </w:rPr>
        <w:t>.</w:t>
      </w:r>
    </w:p>
    <w:p w:rsidR="0006243A" w:rsidRPr="002207B5" w:rsidRDefault="0006243A" w:rsidP="00CF638B">
      <w:pPr>
        <w:pStyle w:val="ListParagraph"/>
        <w:numPr>
          <w:ilvl w:val="0"/>
          <w:numId w:val="5"/>
        </w:numPr>
        <w:spacing w:after="120"/>
        <w:jc w:val="left"/>
        <w:rPr>
          <w:i/>
        </w:rPr>
      </w:pPr>
      <w:r>
        <w:rPr>
          <w:iCs/>
        </w:rPr>
        <w:t xml:space="preserve">Atribut </w:t>
      </w:r>
      <w:r w:rsidR="00F36BB4">
        <w:rPr>
          <w:i/>
        </w:rPr>
        <w:t>Alternate</w:t>
      </w:r>
      <w:r w:rsidR="00F36BB4">
        <w:t xml:space="preserve">, </w:t>
      </w:r>
      <w:r>
        <w:t>atribut</w:t>
      </w:r>
      <w:r w:rsidR="00F36BB4">
        <w:t xml:space="preserve"> in</w:t>
      </w:r>
      <w:r w:rsidR="0002175D">
        <w:t>i</w:t>
      </w:r>
      <w:r w:rsidR="00F36BB4">
        <w:t xml:space="preserve"> dapat digunakan untuk mengubah nama parameter pada teks keluaran nantinya.</w:t>
      </w:r>
    </w:p>
    <w:p w:rsidR="002207B5" w:rsidRDefault="002207B5" w:rsidP="002207B5">
      <w:pPr>
        <w:spacing w:after="120"/>
        <w:jc w:val="left"/>
        <w:rPr>
          <w:i/>
        </w:rPr>
      </w:pPr>
    </w:p>
    <w:p w:rsidR="002207B5" w:rsidRPr="002207B5" w:rsidRDefault="002207B5" w:rsidP="002207B5">
      <w:pPr>
        <w:spacing w:after="120"/>
        <w:jc w:val="left"/>
        <w:rPr>
          <w:i/>
        </w:rPr>
      </w:pPr>
    </w:p>
    <w:p w:rsidR="007C5E8E" w:rsidRPr="007C5E8E" w:rsidRDefault="007C5E8E" w:rsidP="00DB68D1">
      <w:pPr>
        <w:pStyle w:val="Caption"/>
        <w:rPr>
          <w:i/>
        </w:rPr>
      </w:pPr>
      <w:r>
        <w:lastRenderedPageBreak/>
        <w:t>Tabel 4.</w:t>
      </w:r>
      <w:r w:rsidR="00BB1BDD">
        <w:fldChar w:fldCharType="begin"/>
      </w:r>
      <w:r w:rsidR="00BB1BDD">
        <w:instrText xml:space="preserve"> SEQ Tabel_4. \* ARABIC </w:instrText>
      </w:r>
      <w:r w:rsidR="00BB1BDD">
        <w:fldChar w:fldCharType="separate"/>
      </w:r>
      <w:r w:rsidR="00CC17C9">
        <w:rPr>
          <w:noProof/>
        </w:rPr>
        <w:t>5</w:t>
      </w:r>
      <w:r w:rsidR="00BB1BDD">
        <w:rPr>
          <w:noProof/>
        </w:rPr>
        <w:fldChar w:fldCharType="end"/>
      </w:r>
      <w:r>
        <w:t xml:space="preserve"> </w:t>
      </w:r>
      <w:r w:rsidR="009B08DF">
        <w:t xml:space="preserve">Contoh </w:t>
      </w:r>
      <w:r w:rsidR="009B08DF">
        <w:rPr>
          <w:i/>
        </w:rPr>
        <w:t>d</w:t>
      </w:r>
      <w:r w:rsidR="00B61AA6" w:rsidRPr="00B61AA6">
        <w:rPr>
          <w:i/>
        </w:rPr>
        <w:t>ata description</w:t>
      </w:r>
      <w:r>
        <w:t xml:space="preserve"> pada file </w:t>
      </w:r>
      <w:r w:rsidR="0006243A">
        <w:rPr>
          <w:i/>
        </w:rPr>
        <w:t>datadescription.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b/>
                <w:sz w:val="20"/>
                <w:szCs w:val="20"/>
              </w:rPr>
            </w:pPr>
            <w:r w:rsidRPr="000D0F14">
              <w:rPr>
                <w:b/>
                <w:sz w:val="20"/>
                <w:szCs w:val="20"/>
              </w:rPr>
              <w:t>ColName</w:t>
            </w:r>
          </w:p>
        </w:tc>
        <w:tc>
          <w:tcPr>
            <w:tcW w:w="1134" w:type="dxa"/>
            <w:noWrap/>
            <w:vAlign w:val="center"/>
            <w:hideMark/>
          </w:tcPr>
          <w:p w:rsidR="00FA5409" w:rsidRPr="000D0F14" w:rsidRDefault="00FA5409" w:rsidP="00FA5409">
            <w:pPr>
              <w:spacing w:after="120"/>
              <w:jc w:val="center"/>
              <w:rPr>
                <w:b/>
                <w:sz w:val="20"/>
                <w:szCs w:val="20"/>
              </w:rPr>
            </w:pPr>
            <w:r w:rsidRPr="000D0F14">
              <w:rPr>
                <w:b/>
                <w:sz w:val="20"/>
                <w:szCs w:val="20"/>
              </w:rPr>
              <w:t>Type</w:t>
            </w:r>
          </w:p>
        </w:tc>
        <w:tc>
          <w:tcPr>
            <w:tcW w:w="992" w:type="dxa"/>
            <w:noWrap/>
            <w:vAlign w:val="center"/>
            <w:hideMark/>
          </w:tcPr>
          <w:p w:rsidR="00FA5409" w:rsidRPr="000D0F14" w:rsidRDefault="00FA5409" w:rsidP="00FA5409">
            <w:pPr>
              <w:spacing w:after="120"/>
              <w:jc w:val="center"/>
              <w:rPr>
                <w:b/>
                <w:sz w:val="20"/>
                <w:szCs w:val="20"/>
              </w:rPr>
            </w:pPr>
            <w:r w:rsidRPr="000D0F14">
              <w:rPr>
                <w:b/>
                <w:sz w:val="20"/>
                <w:szCs w:val="20"/>
              </w:rPr>
              <w:t>Rule</w:t>
            </w:r>
          </w:p>
        </w:tc>
        <w:tc>
          <w:tcPr>
            <w:tcW w:w="1984" w:type="dxa"/>
            <w:noWrap/>
            <w:vAlign w:val="center"/>
            <w:hideMark/>
          </w:tcPr>
          <w:p w:rsidR="00FA5409" w:rsidRPr="000D0F14" w:rsidRDefault="00FA5409" w:rsidP="00FA5409">
            <w:pPr>
              <w:spacing w:after="120"/>
              <w:jc w:val="center"/>
              <w:rPr>
                <w:b/>
                <w:sz w:val="20"/>
                <w:szCs w:val="20"/>
              </w:rPr>
            </w:pPr>
            <w:r w:rsidRPr="000D0F14">
              <w:rPr>
                <w:b/>
                <w:sz w:val="20"/>
                <w:szCs w:val="20"/>
              </w:rPr>
              <w:t>Alternat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AirQuality</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Air Quality</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Speed</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Speed</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Direction</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Direction</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CloudCoverag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Cloud Coverag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Temperatur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Rainfall</w:t>
            </w:r>
          </w:p>
        </w:tc>
        <w:tc>
          <w:tcPr>
            <w:tcW w:w="1134" w:type="dxa"/>
            <w:noWrap/>
            <w:vAlign w:val="center"/>
            <w:hideMark/>
          </w:tcPr>
          <w:p w:rsidR="00FA5409" w:rsidRPr="000D0F14" w:rsidRDefault="00917F4A"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38775D" w:rsidRDefault="00B61AA6" w:rsidP="00AB398F">
      <w:pPr>
        <w:spacing w:before="240" w:after="120"/>
        <w:ind w:firstLine="720"/>
      </w:pPr>
      <w:r w:rsidRPr="00B61AA6">
        <w:rPr>
          <w:i/>
          <w:iCs/>
        </w:rPr>
        <w:t>Data description</w:t>
      </w:r>
      <w:r w:rsidR="0002175D">
        <w:t xml:space="preserve"> ini bersifat opsional, pengguna dapat mengubah atau menambahkan </w:t>
      </w:r>
      <w:r w:rsidRPr="00B61AA6">
        <w:rPr>
          <w:i/>
          <w:iCs/>
        </w:rPr>
        <w:t>data description</w:t>
      </w:r>
      <w:r w:rsidR="0002175D">
        <w:t xml:space="preserve"> untuk suatu parameter pada file </w:t>
      </w:r>
      <w:r w:rsidR="0006243A">
        <w:rPr>
          <w:i/>
        </w:rPr>
        <w:t>datadescription.csv</w:t>
      </w:r>
      <w:r w:rsidR="00730D71">
        <w:rPr>
          <w:i/>
        </w:rPr>
        <w:t xml:space="preserve"> </w:t>
      </w:r>
      <w:r w:rsidR="00730D71">
        <w:rPr>
          <w:iCs/>
        </w:rPr>
        <w:t xml:space="preserve">di dalam folder </w:t>
      </w:r>
      <w:r w:rsidR="00730D71">
        <w:rPr>
          <w:i/>
        </w:rPr>
        <w:t>Config</w:t>
      </w:r>
      <w:r w:rsidR="000B37E6">
        <w:rPr>
          <w:i/>
        </w:rPr>
        <w:t>.</w:t>
      </w:r>
      <w:r w:rsidR="0002175D">
        <w:t xml:space="preserve"> Namun jika tidak ditemukan </w:t>
      </w:r>
      <w:r w:rsidRPr="00B61AA6">
        <w:rPr>
          <w:i/>
          <w:iCs/>
        </w:rPr>
        <w:t>data description</w:t>
      </w:r>
      <w:r w:rsidR="0002175D">
        <w:t xml:space="preserve"> untuk suatu parameter pada dataset, maka sistem akan secara otomatis melakukan pemrosesan data</w:t>
      </w:r>
      <w:r w:rsidR="000B37E6">
        <w:t xml:space="preserve"> secara </w:t>
      </w:r>
      <w:r w:rsidR="001F507D">
        <w:rPr>
          <w:i/>
        </w:rPr>
        <w:t>unspecific</w:t>
      </w:r>
      <w:r w:rsidR="0002175D">
        <w:t xml:space="preserve"> sesuai tipe datanya, lalu diinterpretasikan menggunakan </w:t>
      </w:r>
      <w:r w:rsidR="001F507D">
        <w:rPr>
          <w:i/>
        </w:rPr>
        <w:t>Unspecific</w:t>
      </w:r>
      <w:r w:rsidR="00D60BA9">
        <w:rPr>
          <w:i/>
        </w:rPr>
        <w:t xml:space="preserve"> </w:t>
      </w:r>
      <w:r w:rsidR="0002175D" w:rsidRPr="00F36BB4">
        <w:rPr>
          <w:i/>
        </w:rPr>
        <w:t>Fuzzy membership function</w:t>
      </w:r>
      <w:r w:rsidR="0002175D">
        <w:rPr>
          <w:i/>
        </w:rPr>
        <w:t>.</w:t>
      </w:r>
      <w:r w:rsidR="000B37E6">
        <w:t xml:space="preserve"> </w:t>
      </w:r>
      <w:r w:rsidR="00126C8A">
        <w:t xml:space="preserve">Untuk menambahkan atau mengubah </w:t>
      </w:r>
      <w:r w:rsidRPr="00B61AA6">
        <w:rPr>
          <w:i/>
          <w:iCs/>
        </w:rPr>
        <w:t>data description</w:t>
      </w:r>
      <w:r w:rsidR="00126C8A">
        <w:t>, dapat dilakukan dengan langkah-langkah berikut ini</w:t>
      </w:r>
      <w:r w:rsidR="000B37E6">
        <w:t>:</w:t>
      </w:r>
    </w:p>
    <w:p w:rsidR="000B37E6" w:rsidRDefault="000B37E6" w:rsidP="00A47883">
      <w:pPr>
        <w:pStyle w:val="ListParagraph"/>
        <w:numPr>
          <w:ilvl w:val="0"/>
          <w:numId w:val="6"/>
        </w:numPr>
      </w:pPr>
      <w:r>
        <w:t xml:space="preserve">Buka file </w:t>
      </w:r>
      <w:r w:rsidR="0006243A">
        <w:rPr>
          <w:i/>
        </w:rPr>
        <w:t>datadescription.csv</w:t>
      </w:r>
      <w:r>
        <w:rPr>
          <w:i/>
        </w:rPr>
        <w:t xml:space="preserve"> </w:t>
      </w:r>
      <w:r>
        <w:t>pada folder Config</w:t>
      </w:r>
      <w:r w:rsidR="00493B4E">
        <w:t>.</w:t>
      </w:r>
    </w:p>
    <w:p w:rsidR="00493B4E" w:rsidRDefault="00493B4E" w:rsidP="00730D71">
      <w:pPr>
        <w:pStyle w:val="ListParagraph"/>
        <w:numPr>
          <w:ilvl w:val="0"/>
          <w:numId w:val="6"/>
        </w:numPr>
      </w:pPr>
      <w:r>
        <w:t xml:space="preserve">Pengguna dapat mengubah atau menambahkan </w:t>
      </w:r>
      <w:r w:rsidR="00B61AA6"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00B61AA6" w:rsidRPr="00B61AA6">
        <w:rPr>
          <w:i/>
          <w:iCs/>
        </w:rPr>
        <w:t>data description</w:t>
      </w:r>
      <w:r>
        <w:t xml:space="preserve"> saja, maka pengguna </w:t>
      </w:r>
      <w:r w:rsidR="00730D71">
        <w:t>dapat menuliskan nilai</w:t>
      </w:r>
      <w:r>
        <w:t xml:space="preserve"> </w:t>
      </w:r>
      <w:r w:rsidRPr="00C468F4">
        <w:t>NA</w:t>
      </w:r>
      <w:r>
        <w:t xml:space="preserve"> untuk</w:t>
      </w:r>
      <w:r w:rsidR="00730D71">
        <w:t xml:space="preserve"> atribut</w:t>
      </w:r>
      <w:r>
        <w:t xml:space="preserve"> </w:t>
      </w:r>
      <w:r w:rsidR="00B61AA6" w:rsidRPr="00B61AA6">
        <w:rPr>
          <w:i/>
          <w:iCs/>
        </w:rPr>
        <w:t>data description</w:t>
      </w:r>
      <w:r>
        <w:t xml:space="preserve"> yang </w:t>
      </w:r>
      <w:r w:rsidR="00C468F4">
        <w:t xml:space="preserve">kosong atau </w:t>
      </w:r>
      <w:r>
        <w:t>tidak diisi.</w:t>
      </w:r>
    </w:p>
    <w:p w:rsidR="0039405E" w:rsidRDefault="00C468F4" w:rsidP="00A47883">
      <w:pPr>
        <w:pStyle w:val="ListParagraph"/>
        <w:numPr>
          <w:ilvl w:val="0"/>
          <w:numId w:val="6"/>
        </w:numPr>
        <w:spacing w:after="120"/>
      </w:pPr>
      <w:r>
        <w:t xml:space="preserve">Untuk </w:t>
      </w:r>
      <w:r w:rsidR="00B61AA6" w:rsidRPr="00B61AA6">
        <w:rPr>
          <w:i/>
          <w:iCs/>
        </w:rPr>
        <w:t>data description</w:t>
      </w:r>
      <w:r>
        <w:t xml:space="preserve"> </w:t>
      </w:r>
      <w:r w:rsidRPr="00C468F4">
        <w:rPr>
          <w:i/>
        </w:rPr>
        <w:t>rule</w:t>
      </w:r>
      <w:r>
        <w:rPr>
          <w:i/>
        </w:rPr>
        <w:t xml:space="preserve">, </w:t>
      </w:r>
      <w:r>
        <w:t xml:space="preserve">jika pengguna memasukan </w:t>
      </w:r>
      <w:r w:rsidR="00B61AA6"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7F66E4">
      <w:pPr>
        <w:pStyle w:val="Heading3"/>
        <w:numPr>
          <w:ilvl w:val="0"/>
          <w:numId w:val="7"/>
        </w:numPr>
        <w:spacing w:before="240"/>
        <w:rPr>
          <w:iCs/>
        </w:rPr>
      </w:pPr>
      <w:r>
        <w:t xml:space="preserve">Model Proses </w:t>
      </w:r>
      <w:r>
        <w:rPr>
          <w:i/>
          <w:iCs/>
        </w:rPr>
        <w:t>Signal</w:t>
      </w:r>
      <w:r w:rsidR="00730D71">
        <w:rPr>
          <w:i/>
          <w:iCs/>
        </w:rPr>
        <w:t xml:space="preserve"> </w:t>
      </w:r>
      <w:r>
        <w:rPr>
          <w:i/>
          <w:iCs/>
        </w:rPr>
        <w:t>Analysis</w:t>
      </w:r>
    </w:p>
    <w:p w:rsidR="0039405E" w:rsidRDefault="00194B65" w:rsidP="00F111C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ola diskret yang terdapat pada dataset</w:t>
      </w:r>
      <w:r w:rsidR="00730D71">
        <w:rPr>
          <w:rFonts w:eastAsiaTheme="majorEastAsia" w:cstheme="majorBidi"/>
          <w:szCs w:val="26"/>
        </w:rPr>
        <w:t xml:space="preserve"> </w:t>
      </w:r>
      <w:r w:rsidR="00730D71">
        <w:rPr>
          <w:rFonts w:eastAsiaTheme="majorEastAsia" w:cstheme="majorBidi"/>
          <w:szCs w:val="26"/>
        </w:rPr>
        <w:fldChar w:fldCharType="begin" w:fldLock="1"/>
      </w:r>
      <w:r w:rsidR="00D91567">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730D71">
        <w:rPr>
          <w:rFonts w:eastAsiaTheme="majorEastAsia" w:cstheme="majorBidi"/>
          <w:szCs w:val="26"/>
        </w:rPr>
        <w:fldChar w:fldCharType="separate"/>
      </w:r>
      <w:r w:rsidR="00730D71" w:rsidRPr="00730D71">
        <w:rPr>
          <w:rFonts w:eastAsiaTheme="majorEastAsia" w:cstheme="majorBidi"/>
          <w:noProof/>
          <w:szCs w:val="26"/>
        </w:rPr>
        <w:t>(Reiter, 2011)</w:t>
      </w:r>
      <w:r w:rsidR="00730D71">
        <w:rPr>
          <w:rFonts w:eastAsiaTheme="majorEastAsia" w:cstheme="majorBidi"/>
          <w:szCs w:val="26"/>
        </w:rPr>
        <w:fldChar w:fldCharType="end"/>
      </w:r>
      <w:r w:rsidR="0053335D">
        <w:rPr>
          <w:rFonts w:eastAsiaTheme="majorEastAsia" w:cstheme="majorBidi"/>
          <w:szCs w:val="26"/>
        </w:rPr>
        <w:t xml:space="preserve">.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F111C7">
        <w:rPr>
          <w:rFonts w:eastAsiaTheme="majorEastAsia" w:cstheme="majorBidi"/>
          <w:szCs w:val="26"/>
        </w:rPr>
        <w:t xml:space="preserve"> </w:t>
      </w:r>
      <w:r w:rsidR="00F111C7">
        <w:rPr>
          <w:rFonts w:eastAsiaTheme="majorEastAsia" w:cstheme="majorBidi"/>
          <w:szCs w:val="26"/>
        </w:rPr>
        <w:fldChar w:fldCharType="begin" w:fldLock="1"/>
      </w:r>
      <w:r w:rsidR="00F111C7">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sidR="00F111C7">
        <w:rPr>
          <w:rFonts w:eastAsiaTheme="majorEastAsia" w:cstheme="majorBidi"/>
          <w:szCs w:val="26"/>
        </w:rPr>
        <w:fldChar w:fldCharType="separate"/>
      </w:r>
      <w:r w:rsidR="00F111C7" w:rsidRPr="00F111C7">
        <w:rPr>
          <w:rFonts w:eastAsiaTheme="majorEastAsia" w:cstheme="majorBidi"/>
          <w:noProof/>
          <w:szCs w:val="26"/>
        </w:rPr>
        <w:t>(Portet et al., 2009)</w:t>
      </w:r>
      <w:r w:rsidR="00F111C7">
        <w:rPr>
          <w:rFonts w:eastAsiaTheme="majorEastAsia" w:cstheme="majorBidi"/>
          <w:szCs w:val="26"/>
        </w:rPr>
        <w:fldChar w:fldCharType="end"/>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730D71">
        <w:rPr>
          <w:rFonts w:eastAsiaTheme="majorEastAsia" w:cstheme="majorBidi"/>
          <w:i/>
          <w:iCs/>
          <w:szCs w:val="26"/>
        </w:rPr>
        <w:t>String Matching</w:t>
      </w:r>
      <w:r w:rsidR="005A7CA9">
        <w:rPr>
          <w:rFonts w:eastAsiaTheme="majorEastAsia" w:cstheme="majorBidi"/>
          <w:i/>
          <w:iCs/>
          <w:szCs w:val="26"/>
        </w:rPr>
        <w:t xml:space="preserve">,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2B49A3">
      <w:pPr>
        <w:pStyle w:val="ListParagraph"/>
        <w:numPr>
          <w:ilvl w:val="0"/>
          <w:numId w:val="3"/>
        </w:numPr>
      </w:pPr>
      <w:r w:rsidRPr="00C8020E">
        <w:t>Input</w:t>
      </w:r>
      <w:r w:rsidR="00717E6F">
        <w:tab/>
      </w:r>
      <w:r w:rsidRPr="00C8020E">
        <w:t xml:space="preserve">: </w:t>
      </w:r>
      <w:r w:rsidR="002B49A3">
        <w:rPr>
          <w:i/>
        </w:rPr>
        <w:t>Dataset with description</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38775D" w:rsidRDefault="00C8020E" w:rsidP="00D91567">
      <w:pPr>
        <w:spacing w:after="120"/>
        <w:ind w:firstLine="720"/>
      </w:pPr>
      <w:r w:rsidRPr="00C8020E">
        <w:t>Sub-proses pada tahap ini akan dibahas pada sub-bab berikutny</w:t>
      </w:r>
      <w:r w:rsidR="00D91567">
        <w:t>a.</w:t>
      </w: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AB398F">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w:t>
      </w:r>
      <w:r w:rsidR="00ED2D78">
        <w:lastRenderedPageBreak/>
        <w:t xml:space="preserve">seperti yang sudah dijelaskan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760F04" w:rsidRDefault="00E34773" w:rsidP="00E133EF">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xml:space="preserve">, dengan 1 kolom tambahan yang memuat nama parameter. Sebagai contoh </w:t>
      </w:r>
      <w:r w:rsidR="00AB398F">
        <w:t>jika digunakan data partikel udara pada tabel 4.4</w:t>
      </w:r>
      <w:r w:rsidR="003D2C3D">
        <w:t xml:space="preserve"> </w:t>
      </w:r>
      <w:r w:rsidR="00AB398F">
        <w:t>lalu dilakukan</w:t>
      </w:r>
      <w:r w:rsidR="003D2C3D">
        <w:t xml:space="preserve"> </w:t>
      </w:r>
      <w:r w:rsidR="00AB398F">
        <w:t xml:space="preserve">proses peringkasan data, maka </w:t>
      </w:r>
      <w:r w:rsidR="009A7D97">
        <w:t xml:space="preserve">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760F04">
        <w:t>7</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760F04">
        <w:t>10 kolom sesuai banyaknya sinyal-sinyal yang disimpan</w:t>
      </w:r>
      <w:r w:rsidR="00E133EF">
        <w:t>, untuk lebih jelasnya dapat dilihat pada tabel 4.6</w:t>
      </w:r>
      <w:r w:rsidR="00760F04">
        <w:t>.</w:t>
      </w:r>
    </w:p>
    <w:p w:rsidR="00760F04" w:rsidRDefault="00760F04"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6</w:t>
      </w:r>
      <w:r w:rsidR="00BB1BDD">
        <w:rPr>
          <w:noProof/>
        </w:rPr>
        <w:fldChar w:fldCharType="end"/>
      </w:r>
      <w:r>
        <w:t xml:space="preserve"> Hasil pendeteksian sinyal untuk prose peringkasan data</w:t>
      </w:r>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760F04" w:rsidRPr="00327DC4" w:rsidTr="00760F04">
        <w:trPr>
          <w:trHeight w:val="20"/>
        </w:trPr>
        <w:tc>
          <w:tcPr>
            <w:tcW w:w="98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DA1501" w:rsidRPr="00327DC4" w:rsidTr="00760F04">
        <w:trPr>
          <w:trHeight w:val="113"/>
        </w:trPr>
        <w:tc>
          <w:tcPr>
            <w:tcW w:w="988" w:type="dxa"/>
            <w:noWrap/>
            <w:hideMark/>
          </w:tcPr>
          <w:p w:rsidR="00DA1501" w:rsidRPr="00DA1501" w:rsidRDefault="00DA1501" w:rsidP="00DA1501">
            <w:pPr>
              <w:rPr>
                <w:sz w:val="20"/>
                <w:szCs w:val="18"/>
              </w:rPr>
            </w:pPr>
            <w:r w:rsidRPr="00DA1501">
              <w:rPr>
                <w:sz w:val="20"/>
                <w:szCs w:val="18"/>
              </w:rPr>
              <w:t>pm2.5</w:t>
            </w:r>
          </w:p>
        </w:tc>
        <w:tc>
          <w:tcPr>
            <w:tcW w:w="992" w:type="dxa"/>
            <w:noWrap/>
            <w:hideMark/>
          </w:tcPr>
          <w:p w:rsidR="00DA1501" w:rsidRPr="00DA1501" w:rsidRDefault="00DA1501" w:rsidP="00DA1501">
            <w:pPr>
              <w:rPr>
                <w:sz w:val="20"/>
                <w:szCs w:val="18"/>
              </w:rPr>
            </w:pPr>
            <w:r w:rsidRPr="00DA1501">
              <w:rPr>
                <w:sz w:val="20"/>
                <w:szCs w:val="18"/>
              </w:rPr>
              <w:t>02/14/2010 01:00</w:t>
            </w:r>
          </w:p>
        </w:tc>
        <w:tc>
          <w:tcPr>
            <w:tcW w:w="709" w:type="dxa"/>
            <w:noWrap/>
            <w:hideMark/>
          </w:tcPr>
          <w:p w:rsidR="00DA1501" w:rsidRPr="00DA1501" w:rsidRDefault="00DA1501" w:rsidP="00DA1501">
            <w:pPr>
              <w:rPr>
                <w:sz w:val="20"/>
                <w:szCs w:val="18"/>
              </w:rPr>
            </w:pPr>
            <w:r w:rsidRPr="00DA1501">
              <w:rPr>
                <w:sz w:val="20"/>
                <w:szCs w:val="18"/>
              </w:rPr>
              <w:t>980</w:t>
            </w:r>
          </w:p>
        </w:tc>
        <w:tc>
          <w:tcPr>
            <w:tcW w:w="708" w:type="dxa"/>
            <w:noWrap/>
            <w:hideMark/>
          </w:tcPr>
          <w:p w:rsidR="00DA1501" w:rsidRPr="00DA1501" w:rsidRDefault="00DA1501" w:rsidP="00DA1501">
            <w:pPr>
              <w:rPr>
                <w:sz w:val="20"/>
                <w:szCs w:val="18"/>
              </w:rPr>
            </w:pPr>
            <w:r w:rsidRPr="00DA1501">
              <w:rPr>
                <w:sz w:val="20"/>
                <w:szCs w:val="18"/>
              </w:rPr>
              <w:t>1058</w:t>
            </w:r>
          </w:p>
        </w:tc>
        <w:tc>
          <w:tcPr>
            <w:tcW w:w="993" w:type="dxa"/>
            <w:noWrap/>
            <w:hideMark/>
          </w:tcPr>
          <w:p w:rsidR="00DA1501" w:rsidRPr="00DA1501" w:rsidRDefault="00DA1501" w:rsidP="00DA1501">
            <w:pPr>
              <w:rPr>
                <w:sz w:val="20"/>
                <w:szCs w:val="18"/>
              </w:rPr>
            </w:pPr>
            <w:r w:rsidRPr="00DA1501">
              <w:rPr>
                <w:sz w:val="20"/>
                <w:szCs w:val="18"/>
              </w:rPr>
              <w:t>09/21/2010 03:00</w:t>
            </w:r>
          </w:p>
        </w:tc>
        <w:tc>
          <w:tcPr>
            <w:tcW w:w="708" w:type="dxa"/>
            <w:noWrap/>
            <w:hideMark/>
          </w:tcPr>
          <w:p w:rsidR="00DA1501" w:rsidRPr="00DA1501" w:rsidRDefault="00DA1501" w:rsidP="00DA1501">
            <w:pPr>
              <w:rPr>
                <w:sz w:val="20"/>
                <w:szCs w:val="18"/>
              </w:rPr>
            </w:pPr>
            <w:r w:rsidRPr="00DA1501">
              <w:rPr>
                <w:sz w:val="20"/>
                <w:szCs w:val="18"/>
              </w:rPr>
              <w:t>1</w:t>
            </w:r>
          </w:p>
        </w:tc>
        <w:tc>
          <w:tcPr>
            <w:tcW w:w="709" w:type="dxa"/>
            <w:noWrap/>
            <w:hideMark/>
          </w:tcPr>
          <w:p w:rsidR="00DA1501" w:rsidRPr="00DA1501" w:rsidRDefault="00DA1501" w:rsidP="00DA1501">
            <w:pPr>
              <w:rPr>
                <w:sz w:val="20"/>
                <w:szCs w:val="18"/>
              </w:rPr>
            </w:pPr>
            <w:r w:rsidRPr="00DA1501">
              <w:rPr>
                <w:sz w:val="20"/>
                <w:szCs w:val="18"/>
              </w:rPr>
              <w:t>6316</w:t>
            </w:r>
          </w:p>
        </w:tc>
        <w:tc>
          <w:tcPr>
            <w:tcW w:w="851" w:type="dxa"/>
            <w:noWrap/>
            <w:hideMark/>
          </w:tcPr>
          <w:p w:rsidR="00DA1501" w:rsidRPr="00DA1501" w:rsidRDefault="00DA1501" w:rsidP="00DA1501">
            <w:pPr>
              <w:rPr>
                <w:sz w:val="20"/>
                <w:szCs w:val="18"/>
              </w:rPr>
            </w:pPr>
            <w:r w:rsidRPr="00DA1501">
              <w:rPr>
                <w:sz w:val="20"/>
                <w:szCs w:val="18"/>
              </w:rPr>
              <w:t>1768164</w:t>
            </w:r>
          </w:p>
        </w:tc>
        <w:tc>
          <w:tcPr>
            <w:tcW w:w="717" w:type="dxa"/>
            <w:noWrap/>
            <w:hideMark/>
          </w:tcPr>
          <w:p w:rsidR="00DA1501" w:rsidRPr="00DA1501" w:rsidRDefault="00DA1501" w:rsidP="00DA1501">
            <w:pPr>
              <w:rPr>
                <w:sz w:val="20"/>
                <w:szCs w:val="18"/>
              </w:rPr>
            </w:pPr>
            <w:r w:rsidRPr="00DA1501">
              <w:rPr>
                <w:sz w:val="20"/>
                <w:szCs w:val="18"/>
              </w:rPr>
              <w:t>100.92</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DEWP</w:t>
            </w:r>
          </w:p>
        </w:tc>
        <w:tc>
          <w:tcPr>
            <w:tcW w:w="992" w:type="dxa"/>
            <w:noWrap/>
            <w:hideMark/>
          </w:tcPr>
          <w:p w:rsidR="00DA1501" w:rsidRPr="00DA1501" w:rsidRDefault="00DA1501" w:rsidP="00DA1501">
            <w:pPr>
              <w:rPr>
                <w:sz w:val="20"/>
                <w:szCs w:val="18"/>
              </w:rPr>
            </w:pPr>
            <w:r w:rsidRPr="00DA1501">
              <w:rPr>
                <w:sz w:val="20"/>
                <w:szCs w:val="18"/>
              </w:rPr>
              <w:t>07/29/2010 17:00</w:t>
            </w:r>
          </w:p>
        </w:tc>
        <w:tc>
          <w:tcPr>
            <w:tcW w:w="709" w:type="dxa"/>
            <w:noWrap/>
            <w:hideMark/>
          </w:tcPr>
          <w:p w:rsidR="00DA1501" w:rsidRPr="00DA1501" w:rsidRDefault="00DA1501" w:rsidP="00DA1501">
            <w:pPr>
              <w:rPr>
                <w:sz w:val="20"/>
                <w:szCs w:val="18"/>
              </w:rPr>
            </w:pPr>
            <w:r w:rsidRPr="00DA1501">
              <w:rPr>
                <w:sz w:val="20"/>
                <w:szCs w:val="18"/>
              </w:rPr>
              <w:t>28</w:t>
            </w:r>
          </w:p>
        </w:tc>
        <w:tc>
          <w:tcPr>
            <w:tcW w:w="708" w:type="dxa"/>
            <w:noWrap/>
            <w:hideMark/>
          </w:tcPr>
          <w:p w:rsidR="00DA1501" w:rsidRPr="00DA1501" w:rsidRDefault="00DA1501" w:rsidP="00DA1501">
            <w:pPr>
              <w:rPr>
                <w:sz w:val="20"/>
                <w:szCs w:val="18"/>
              </w:rPr>
            </w:pPr>
            <w:r w:rsidRPr="00DA1501">
              <w:rPr>
                <w:sz w:val="20"/>
                <w:szCs w:val="18"/>
              </w:rPr>
              <w:t>5034</w:t>
            </w:r>
          </w:p>
        </w:tc>
        <w:tc>
          <w:tcPr>
            <w:tcW w:w="993" w:type="dxa"/>
            <w:noWrap/>
            <w:hideMark/>
          </w:tcPr>
          <w:p w:rsidR="00DA1501" w:rsidRPr="00DA1501" w:rsidRDefault="00DA1501" w:rsidP="00DA1501">
            <w:pPr>
              <w:rPr>
                <w:sz w:val="20"/>
                <w:szCs w:val="18"/>
              </w:rPr>
            </w:pPr>
            <w:r w:rsidRPr="00DA1501">
              <w:rPr>
                <w:sz w:val="20"/>
                <w:szCs w:val="18"/>
              </w:rPr>
              <w:t>12/15/2010 03:00</w:t>
            </w:r>
          </w:p>
        </w:tc>
        <w:tc>
          <w:tcPr>
            <w:tcW w:w="708" w:type="dxa"/>
            <w:noWrap/>
            <w:hideMark/>
          </w:tcPr>
          <w:p w:rsidR="00DA1501" w:rsidRPr="00DA1501" w:rsidRDefault="00DA1501" w:rsidP="00DA1501">
            <w:pPr>
              <w:rPr>
                <w:sz w:val="20"/>
                <w:szCs w:val="18"/>
              </w:rPr>
            </w:pPr>
            <w:r w:rsidRPr="00DA1501">
              <w:rPr>
                <w:sz w:val="20"/>
                <w:szCs w:val="18"/>
              </w:rPr>
              <w:t>-28</w:t>
            </w:r>
          </w:p>
        </w:tc>
        <w:tc>
          <w:tcPr>
            <w:tcW w:w="709" w:type="dxa"/>
            <w:noWrap/>
            <w:hideMark/>
          </w:tcPr>
          <w:p w:rsidR="00DA1501" w:rsidRPr="00DA1501" w:rsidRDefault="00DA1501" w:rsidP="00DA1501">
            <w:pPr>
              <w:rPr>
                <w:sz w:val="20"/>
                <w:szCs w:val="18"/>
              </w:rPr>
            </w:pPr>
            <w:r w:rsidRPr="00DA1501">
              <w:rPr>
                <w:sz w:val="20"/>
                <w:szCs w:val="18"/>
              </w:rPr>
              <w:t>8356</w:t>
            </w:r>
          </w:p>
        </w:tc>
        <w:tc>
          <w:tcPr>
            <w:tcW w:w="851" w:type="dxa"/>
            <w:noWrap/>
            <w:hideMark/>
          </w:tcPr>
          <w:p w:rsidR="00DA1501" w:rsidRPr="00DA1501" w:rsidRDefault="00DA1501" w:rsidP="00DA1501">
            <w:pPr>
              <w:rPr>
                <w:sz w:val="20"/>
                <w:szCs w:val="18"/>
              </w:rPr>
            </w:pPr>
            <w:r w:rsidRPr="00DA1501">
              <w:rPr>
                <w:sz w:val="20"/>
                <w:szCs w:val="18"/>
              </w:rPr>
              <w:t>32649</w:t>
            </w:r>
          </w:p>
        </w:tc>
        <w:tc>
          <w:tcPr>
            <w:tcW w:w="717" w:type="dxa"/>
            <w:noWrap/>
            <w:hideMark/>
          </w:tcPr>
          <w:p w:rsidR="00DA1501" w:rsidRPr="00DA1501" w:rsidRDefault="00DA1501" w:rsidP="00DA1501">
            <w:pPr>
              <w:rPr>
                <w:sz w:val="20"/>
                <w:szCs w:val="18"/>
              </w:rPr>
            </w:pPr>
            <w:r w:rsidRPr="00DA1501">
              <w:rPr>
                <w:sz w:val="20"/>
                <w:szCs w:val="18"/>
              </w:rPr>
              <w:t>1.86</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TEMP</w:t>
            </w:r>
          </w:p>
        </w:tc>
        <w:tc>
          <w:tcPr>
            <w:tcW w:w="992" w:type="dxa"/>
            <w:noWrap/>
            <w:hideMark/>
          </w:tcPr>
          <w:p w:rsidR="00DA1501" w:rsidRPr="00DA1501" w:rsidRDefault="00DA1501" w:rsidP="00DA1501">
            <w:pPr>
              <w:rPr>
                <w:sz w:val="20"/>
                <w:szCs w:val="18"/>
              </w:rPr>
            </w:pPr>
            <w:r w:rsidRPr="00DA1501">
              <w:rPr>
                <w:sz w:val="20"/>
                <w:szCs w:val="18"/>
              </w:rPr>
              <w:t>07/05/2010 15:00</w:t>
            </w:r>
          </w:p>
        </w:tc>
        <w:tc>
          <w:tcPr>
            <w:tcW w:w="709" w:type="dxa"/>
            <w:noWrap/>
            <w:hideMark/>
          </w:tcPr>
          <w:p w:rsidR="00DA1501" w:rsidRPr="00DA1501" w:rsidRDefault="00DA1501" w:rsidP="00DA1501">
            <w:pPr>
              <w:rPr>
                <w:sz w:val="20"/>
                <w:szCs w:val="18"/>
              </w:rPr>
            </w:pPr>
            <w:r w:rsidRPr="00DA1501">
              <w:rPr>
                <w:sz w:val="20"/>
                <w:szCs w:val="18"/>
              </w:rPr>
              <w:t>41</w:t>
            </w:r>
          </w:p>
        </w:tc>
        <w:tc>
          <w:tcPr>
            <w:tcW w:w="708" w:type="dxa"/>
            <w:noWrap/>
            <w:hideMark/>
          </w:tcPr>
          <w:p w:rsidR="00DA1501" w:rsidRPr="00DA1501" w:rsidRDefault="00DA1501" w:rsidP="00DA1501">
            <w:pPr>
              <w:rPr>
                <w:sz w:val="20"/>
                <w:szCs w:val="18"/>
              </w:rPr>
            </w:pPr>
            <w:r w:rsidRPr="00DA1501">
              <w:rPr>
                <w:sz w:val="20"/>
                <w:szCs w:val="18"/>
              </w:rPr>
              <w:t>4456</w:t>
            </w:r>
          </w:p>
        </w:tc>
        <w:tc>
          <w:tcPr>
            <w:tcW w:w="993" w:type="dxa"/>
            <w:noWrap/>
            <w:hideMark/>
          </w:tcPr>
          <w:p w:rsidR="00DA1501" w:rsidRPr="00DA1501" w:rsidRDefault="00DA1501" w:rsidP="00DA1501">
            <w:pPr>
              <w:rPr>
                <w:sz w:val="20"/>
                <w:szCs w:val="18"/>
              </w:rPr>
            </w:pPr>
            <w:r w:rsidRPr="00DA1501">
              <w:rPr>
                <w:sz w:val="20"/>
                <w:szCs w:val="18"/>
              </w:rPr>
              <w:t>01/05/2010 02:00</w:t>
            </w:r>
          </w:p>
        </w:tc>
        <w:tc>
          <w:tcPr>
            <w:tcW w:w="708" w:type="dxa"/>
            <w:noWrap/>
            <w:hideMark/>
          </w:tcPr>
          <w:p w:rsidR="00DA1501" w:rsidRPr="00DA1501" w:rsidRDefault="00DA1501" w:rsidP="00DA1501">
            <w:pPr>
              <w:rPr>
                <w:sz w:val="20"/>
                <w:szCs w:val="18"/>
              </w:rPr>
            </w:pPr>
            <w:r w:rsidRPr="00DA1501">
              <w:rPr>
                <w:sz w:val="20"/>
                <w:szCs w:val="18"/>
              </w:rPr>
              <w:t>-19</w:t>
            </w:r>
          </w:p>
        </w:tc>
        <w:tc>
          <w:tcPr>
            <w:tcW w:w="709" w:type="dxa"/>
            <w:noWrap/>
            <w:hideMark/>
          </w:tcPr>
          <w:p w:rsidR="00DA1501" w:rsidRPr="00DA1501" w:rsidRDefault="00DA1501" w:rsidP="00DA1501">
            <w:pPr>
              <w:rPr>
                <w:sz w:val="20"/>
                <w:szCs w:val="18"/>
              </w:rPr>
            </w:pPr>
            <w:r w:rsidRPr="00DA1501">
              <w:rPr>
                <w:sz w:val="20"/>
                <w:szCs w:val="18"/>
              </w:rPr>
              <w:t>99</w:t>
            </w:r>
          </w:p>
        </w:tc>
        <w:tc>
          <w:tcPr>
            <w:tcW w:w="851" w:type="dxa"/>
            <w:noWrap/>
            <w:hideMark/>
          </w:tcPr>
          <w:p w:rsidR="00DA1501" w:rsidRPr="00DA1501" w:rsidRDefault="00DA1501" w:rsidP="00DA1501">
            <w:pPr>
              <w:rPr>
                <w:sz w:val="20"/>
                <w:szCs w:val="18"/>
              </w:rPr>
            </w:pPr>
            <w:r w:rsidRPr="00DA1501">
              <w:rPr>
                <w:sz w:val="20"/>
                <w:szCs w:val="18"/>
              </w:rPr>
              <w:t>211972</w:t>
            </w:r>
          </w:p>
        </w:tc>
        <w:tc>
          <w:tcPr>
            <w:tcW w:w="717" w:type="dxa"/>
            <w:noWrap/>
            <w:hideMark/>
          </w:tcPr>
          <w:p w:rsidR="00DA1501" w:rsidRPr="00DA1501" w:rsidRDefault="00DA1501" w:rsidP="00DA1501">
            <w:pPr>
              <w:rPr>
                <w:sz w:val="20"/>
                <w:szCs w:val="18"/>
              </w:rPr>
            </w:pPr>
            <w:r w:rsidRPr="00DA1501">
              <w:rPr>
                <w:sz w:val="20"/>
                <w:szCs w:val="18"/>
              </w:rPr>
              <w:t>12.10</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PRES</w:t>
            </w:r>
          </w:p>
        </w:tc>
        <w:tc>
          <w:tcPr>
            <w:tcW w:w="992" w:type="dxa"/>
            <w:noWrap/>
            <w:hideMark/>
          </w:tcPr>
          <w:p w:rsidR="00DA1501" w:rsidRPr="00DA1501" w:rsidRDefault="00DA1501" w:rsidP="00DA1501">
            <w:pPr>
              <w:rPr>
                <w:sz w:val="20"/>
                <w:szCs w:val="18"/>
              </w:rPr>
            </w:pPr>
            <w:r w:rsidRPr="00DA1501">
              <w:rPr>
                <w:sz w:val="20"/>
                <w:szCs w:val="18"/>
              </w:rPr>
              <w:t>01/27/2011 10:00</w:t>
            </w:r>
          </w:p>
        </w:tc>
        <w:tc>
          <w:tcPr>
            <w:tcW w:w="709" w:type="dxa"/>
            <w:noWrap/>
            <w:hideMark/>
          </w:tcPr>
          <w:p w:rsidR="00DA1501" w:rsidRPr="00DA1501" w:rsidRDefault="00DA1501" w:rsidP="00DA1501">
            <w:pPr>
              <w:rPr>
                <w:sz w:val="20"/>
                <w:szCs w:val="18"/>
              </w:rPr>
            </w:pPr>
            <w:r w:rsidRPr="00DA1501">
              <w:rPr>
                <w:sz w:val="20"/>
                <w:szCs w:val="18"/>
              </w:rPr>
              <w:t>1045</w:t>
            </w:r>
          </w:p>
        </w:tc>
        <w:tc>
          <w:tcPr>
            <w:tcW w:w="708" w:type="dxa"/>
            <w:noWrap/>
            <w:hideMark/>
          </w:tcPr>
          <w:p w:rsidR="00DA1501" w:rsidRPr="00DA1501" w:rsidRDefault="00DA1501" w:rsidP="00DA1501">
            <w:pPr>
              <w:rPr>
                <w:sz w:val="20"/>
                <w:szCs w:val="18"/>
              </w:rPr>
            </w:pPr>
            <w:r w:rsidRPr="00DA1501">
              <w:rPr>
                <w:sz w:val="20"/>
                <w:szCs w:val="18"/>
              </w:rPr>
              <w:t>9395</w:t>
            </w:r>
          </w:p>
        </w:tc>
        <w:tc>
          <w:tcPr>
            <w:tcW w:w="993" w:type="dxa"/>
            <w:noWrap/>
            <w:hideMark/>
          </w:tcPr>
          <w:p w:rsidR="00DA1501" w:rsidRPr="00DA1501" w:rsidRDefault="00DA1501" w:rsidP="00DA1501">
            <w:pPr>
              <w:rPr>
                <w:sz w:val="20"/>
                <w:szCs w:val="18"/>
              </w:rPr>
            </w:pPr>
            <w:r w:rsidRPr="00DA1501">
              <w:rPr>
                <w:sz w:val="20"/>
                <w:szCs w:val="18"/>
              </w:rPr>
              <w:t>06/07/2011 15:00</w:t>
            </w:r>
          </w:p>
        </w:tc>
        <w:tc>
          <w:tcPr>
            <w:tcW w:w="708" w:type="dxa"/>
            <w:noWrap/>
            <w:hideMark/>
          </w:tcPr>
          <w:p w:rsidR="00DA1501" w:rsidRPr="00DA1501" w:rsidRDefault="00DA1501" w:rsidP="00DA1501">
            <w:pPr>
              <w:rPr>
                <w:sz w:val="20"/>
                <w:szCs w:val="18"/>
              </w:rPr>
            </w:pPr>
            <w:r w:rsidRPr="00DA1501">
              <w:rPr>
                <w:sz w:val="20"/>
                <w:szCs w:val="18"/>
              </w:rPr>
              <w:t>993</w:t>
            </w:r>
          </w:p>
        </w:tc>
        <w:tc>
          <w:tcPr>
            <w:tcW w:w="709" w:type="dxa"/>
            <w:noWrap/>
            <w:hideMark/>
          </w:tcPr>
          <w:p w:rsidR="00DA1501" w:rsidRPr="00DA1501" w:rsidRDefault="00DA1501" w:rsidP="00DA1501">
            <w:pPr>
              <w:rPr>
                <w:sz w:val="20"/>
                <w:szCs w:val="18"/>
              </w:rPr>
            </w:pPr>
            <w:r w:rsidRPr="00DA1501">
              <w:rPr>
                <w:sz w:val="20"/>
                <w:szCs w:val="18"/>
              </w:rPr>
              <w:t>12544</w:t>
            </w:r>
          </w:p>
        </w:tc>
        <w:tc>
          <w:tcPr>
            <w:tcW w:w="851" w:type="dxa"/>
            <w:noWrap/>
            <w:hideMark/>
          </w:tcPr>
          <w:p w:rsidR="00DA1501" w:rsidRPr="00DA1501" w:rsidRDefault="00DA1501" w:rsidP="00DA1501">
            <w:pPr>
              <w:rPr>
                <w:sz w:val="20"/>
                <w:szCs w:val="18"/>
              </w:rPr>
            </w:pPr>
            <w:r w:rsidRPr="00DA1501">
              <w:rPr>
                <w:sz w:val="20"/>
                <w:szCs w:val="18"/>
              </w:rPr>
              <w:t>17814839.5</w:t>
            </w:r>
          </w:p>
        </w:tc>
        <w:tc>
          <w:tcPr>
            <w:tcW w:w="717" w:type="dxa"/>
            <w:noWrap/>
            <w:hideMark/>
          </w:tcPr>
          <w:p w:rsidR="00DA1501" w:rsidRPr="00DA1501" w:rsidRDefault="00DA1501" w:rsidP="00DA1501">
            <w:pPr>
              <w:rPr>
                <w:sz w:val="20"/>
                <w:szCs w:val="18"/>
              </w:rPr>
            </w:pPr>
            <w:r w:rsidRPr="00DA1501">
              <w:rPr>
                <w:sz w:val="20"/>
                <w:szCs w:val="18"/>
              </w:rPr>
              <w:t>1016.83</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Iws</w:t>
            </w:r>
          </w:p>
        </w:tc>
        <w:tc>
          <w:tcPr>
            <w:tcW w:w="992" w:type="dxa"/>
            <w:noWrap/>
            <w:hideMark/>
          </w:tcPr>
          <w:p w:rsidR="00DA1501" w:rsidRPr="00DA1501" w:rsidRDefault="00DA1501" w:rsidP="00DA1501">
            <w:pPr>
              <w:rPr>
                <w:sz w:val="20"/>
                <w:szCs w:val="18"/>
              </w:rPr>
            </w:pPr>
            <w:r w:rsidRPr="00DA1501">
              <w:rPr>
                <w:sz w:val="20"/>
                <w:szCs w:val="18"/>
              </w:rPr>
              <w:t>01/01/2011 04:00</w:t>
            </w:r>
          </w:p>
        </w:tc>
        <w:tc>
          <w:tcPr>
            <w:tcW w:w="709" w:type="dxa"/>
            <w:noWrap/>
            <w:hideMark/>
          </w:tcPr>
          <w:p w:rsidR="00DA1501" w:rsidRPr="00DA1501" w:rsidRDefault="00DA1501" w:rsidP="00DA1501">
            <w:pPr>
              <w:rPr>
                <w:sz w:val="20"/>
                <w:szCs w:val="18"/>
              </w:rPr>
            </w:pPr>
            <w:r w:rsidRPr="00DA1501">
              <w:rPr>
                <w:sz w:val="20"/>
                <w:szCs w:val="18"/>
              </w:rPr>
              <w:t>585.6</w:t>
            </w:r>
          </w:p>
        </w:tc>
        <w:tc>
          <w:tcPr>
            <w:tcW w:w="708" w:type="dxa"/>
            <w:noWrap/>
            <w:hideMark/>
          </w:tcPr>
          <w:p w:rsidR="00DA1501" w:rsidRPr="00DA1501" w:rsidRDefault="00DA1501" w:rsidP="00DA1501">
            <w:pPr>
              <w:rPr>
                <w:sz w:val="20"/>
                <w:szCs w:val="18"/>
              </w:rPr>
            </w:pPr>
            <w:r w:rsidRPr="00DA1501">
              <w:rPr>
                <w:sz w:val="20"/>
                <w:szCs w:val="18"/>
              </w:rPr>
              <w:t>8765</w:t>
            </w:r>
          </w:p>
        </w:tc>
        <w:tc>
          <w:tcPr>
            <w:tcW w:w="993" w:type="dxa"/>
            <w:noWrap/>
            <w:hideMark/>
          </w:tcPr>
          <w:p w:rsidR="00DA1501" w:rsidRPr="00DA1501" w:rsidRDefault="00DA1501" w:rsidP="00DA1501">
            <w:pPr>
              <w:rPr>
                <w:sz w:val="20"/>
                <w:szCs w:val="18"/>
              </w:rPr>
            </w:pPr>
            <w:r w:rsidRPr="00DA1501">
              <w:rPr>
                <w:sz w:val="20"/>
                <w:szCs w:val="18"/>
              </w:rPr>
              <w:t>01/07/2010 01:00</w:t>
            </w:r>
          </w:p>
        </w:tc>
        <w:tc>
          <w:tcPr>
            <w:tcW w:w="708" w:type="dxa"/>
            <w:noWrap/>
            <w:hideMark/>
          </w:tcPr>
          <w:p w:rsidR="00DA1501" w:rsidRPr="00DA1501" w:rsidRDefault="00DA1501" w:rsidP="00DA1501">
            <w:pPr>
              <w:rPr>
                <w:sz w:val="20"/>
                <w:szCs w:val="18"/>
              </w:rPr>
            </w:pPr>
            <w:r w:rsidRPr="00DA1501">
              <w:rPr>
                <w:sz w:val="20"/>
                <w:szCs w:val="18"/>
              </w:rPr>
              <w:t>0.45</w:t>
            </w:r>
          </w:p>
        </w:tc>
        <w:tc>
          <w:tcPr>
            <w:tcW w:w="709" w:type="dxa"/>
            <w:noWrap/>
            <w:hideMark/>
          </w:tcPr>
          <w:p w:rsidR="00DA1501" w:rsidRPr="00DA1501" w:rsidRDefault="00DA1501" w:rsidP="00DA1501">
            <w:pPr>
              <w:rPr>
                <w:sz w:val="20"/>
                <w:szCs w:val="18"/>
              </w:rPr>
            </w:pPr>
            <w:r w:rsidRPr="00DA1501">
              <w:rPr>
                <w:sz w:val="20"/>
                <w:szCs w:val="18"/>
              </w:rPr>
              <w:t>146</w:t>
            </w:r>
          </w:p>
        </w:tc>
        <w:tc>
          <w:tcPr>
            <w:tcW w:w="851" w:type="dxa"/>
            <w:noWrap/>
            <w:hideMark/>
          </w:tcPr>
          <w:p w:rsidR="00DA1501" w:rsidRPr="00DA1501" w:rsidRDefault="00DA1501" w:rsidP="00DA1501">
            <w:pPr>
              <w:rPr>
                <w:sz w:val="20"/>
                <w:szCs w:val="18"/>
              </w:rPr>
            </w:pPr>
            <w:r w:rsidRPr="00DA1501">
              <w:rPr>
                <w:sz w:val="20"/>
                <w:szCs w:val="18"/>
              </w:rPr>
              <w:t>478522.16</w:t>
            </w:r>
          </w:p>
        </w:tc>
        <w:tc>
          <w:tcPr>
            <w:tcW w:w="717" w:type="dxa"/>
            <w:noWrap/>
            <w:hideMark/>
          </w:tcPr>
          <w:p w:rsidR="00DA1501" w:rsidRPr="00DA1501" w:rsidRDefault="00DA1501" w:rsidP="00DA1501">
            <w:pPr>
              <w:rPr>
                <w:sz w:val="20"/>
                <w:szCs w:val="18"/>
              </w:rPr>
            </w:pPr>
            <w:r w:rsidRPr="00DA1501">
              <w:rPr>
                <w:sz w:val="20"/>
                <w:szCs w:val="18"/>
              </w:rPr>
              <w:t>27.31</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s</w:t>
            </w:r>
          </w:p>
        </w:tc>
        <w:tc>
          <w:tcPr>
            <w:tcW w:w="992" w:type="dxa"/>
            <w:noWrap/>
          </w:tcPr>
          <w:p w:rsidR="00DA1501" w:rsidRPr="00DA1501" w:rsidRDefault="00DA1501" w:rsidP="00DA1501">
            <w:pPr>
              <w:rPr>
                <w:sz w:val="20"/>
                <w:szCs w:val="18"/>
              </w:rPr>
            </w:pPr>
            <w:r w:rsidRPr="00DA1501">
              <w:rPr>
                <w:sz w:val="20"/>
                <w:szCs w:val="18"/>
              </w:rPr>
              <w:t>01/03/2010 21:00</w:t>
            </w:r>
          </w:p>
        </w:tc>
        <w:tc>
          <w:tcPr>
            <w:tcW w:w="709" w:type="dxa"/>
            <w:noWrap/>
          </w:tcPr>
          <w:p w:rsidR="00DA1501" w:rsidRPr="00DA1501" w:rsidRDefault="00DA1501" w:rsidP="00DA1501">
            <w:pPr>
              <w:rPr>
                <w:sz w:val="20"/>
                <w:szCs w:val="18"/>
              </w:rPr>
            </w:pPr>
            <w:r w:rsidRPr="00DA1501">
              <w:rPr>
                <w:sz w:val="20"/>
                <w:szCs w:val="18"/>
              </w:rPr>
              <w:t>27</w:t>
            </w:r>
          </w:p>
        </w:tc>
        <w:tc>
          <w:tcPr>
            <w:tcW w:w="708" w:type="dxa"/>
            <w:noWrap/>
          </w:tcPr>
          <w:p w:rsidR="00DA1501" w:rsidRPr="00DA1501" w:rsidRDefault="00DA1501" w:rsidP="00DA1501">
            <w:pPr>
              <w:rPr>
                <w:sz w:val="20"/>
                <w:szCs w:val="18"/>
              </w:rPr>
            </w:pPr>
            <w:r w:rsidRPr="00DA1501">
              <w:rPr>
                <w:sz w:val="20"/>
                <w:szCs w:val="18"/>
              </w:rPr>
              <w:t>70</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1077</w:t>
            </w:r>
          </w:p>
        </w:tc>
        <w:tc>
          <w:tcPr>
            <w:tcW w:w="717" w:type="dxa"/>
            <w:noWrap/>
          </w:tcPr>
          <w:p w:rsidR="00DA1501" w:rsidRPr="00DA1501" w:rsidRDefault="00DA1501" w:rsidP="00DA1501">
            <w:pPr>
              <w:rPr>
                <w:sz w:val="20"/>
                <w:szCs w:val="18"/>
              </w:rPr>
            </w:pPr>
            <w:r w:rsidRPr="00DA1501">
              <w:rPr>
                <w:sz w:val="20"/>
                <w:szCs w:val="18"/>
              </w:rPr>
              <w:t>0.06</w:t>
            </w:r>
          </w:p>
        </w:tc>
        <w:tc>
          <w:tcPr>
            <w:tcW w:w="540" w:type="dxa"/>
            <w:noWrap/>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r</w:t>
            </w:r>
          </w:p>
        </w:tc>
        <w:tc>
          <w:tcPr>
            <w:tcW w:w="992" w:type="dxa"/>
            <w:noWrap/>
          </w:tcPr>
          <w:p w:rsidR="00DA1501" w:rsidRPr="00DA1501" w:rsidRDefault="00DA1501" w:rsidP="00DA1501">
            <w:pPr>
              <w:rPr>
                <w:sz w:val="20"/>
                <w:szCs w:val="18"/>
              </w:rPr>
            </w:pPr>
            <w:r w:rsidRPr="00DA1501">
              <w:rPr>
                <w:sz w:val="20"/>
                <w:szCs w:val="18"/>
              </w:rPr>
              <w:t>09/18/2010 08:00</w:t>
            </w:r>
          </w:p>
        </w:tc>
        <w:tc>
          <w:tcPr>
            <w:tcW w:w="709" w:type="dxa"/>
            <w:noWrap/>
          </w:tcPr>
          <w:p w:rsidR="00DA1501" w:rsidRPr="00DA1501" w:rsidRDefault="00DA1501" w:rsidP="00DA1501">
            <w:pPr>
              <w:rPr>
                <w:sz w:val="20"/>
                <w:szCs w:val="18"/>
              </w:rPr>
            </w:pPr>
            <w:r w:rsidRPr="00DA1501">
              <w:rPr>
                <w:sz w:val="20"/>
                <w:szCs w:val="18"/>
              </w:rPr>
              <w:t>36</w:t>
            </w:r>
          </w:p>
        </w:tc>
        <w:tc>
          <w:tcPr>
            <w:tcW w:w="708" w:type="dxa"/>
            <w:noWrap/>
          </w:tcPr>
          <w:p w:rsidR="00DA1501" w:rsidRPr="00DA1501" w:rsidRDefault="00DA1501" w:rsidP="00DA1501">
            <w:pPr>
              <w:rPr>
                <w:sz w:val="20"/>
                <w:szCs w:val="18"/>
              </w:rPr>
            </w:pPr>
            <w:r w:rsidRPr="00DA1501">
              <w:rPr>
                <w:sz w:val="20"/>
                <w:szCs w:val="18"/>
              </w:rPr>
              <w:t>6249</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3578</w:t>
            </w:r>
          </w:p>
        </w:tc>
        <w:tc>
          <w:tcPr>
            <w:tcW w:w="717" w:type="dxa"/>
            <w:noWrap/>
          </w:tcPr>
          <w:p w:rsidR="00DA1501" w:rsidRPr="00DA1501" w:rsidRDefault="00DA1501" w:rsidP="00DA1501">
            <w:pPr>
              <w:rPr>
                <w:sz w:val="20"/>
                <w:szCs w:val="18"/>
              </w:rPr>
            </w:pPr>
            <w:r w:rsidRPr="00DA1501">
              <w:rPr>
                <w:sz w:val="20"/>
                <w:szCs w:val="18"/>
              </w:rPr>
              <w:t>0.20</w:t>
            </w:r>
          </w:p>
        </w:tc>
        <w:tc>
          <w:tcPr>
            <w:tcW w:w="540" w:type="dxa"/>
            <w:noWrap/>
          </w:tcPr>
          <w:p w:rsidR="00DA1501" w:rsidRPr="00DA1501" w:rsidRDefault="00DA1501" w:rsidP="00DA1501">
            <w:pPr>
              <w:rPr>
                <w:sz w:val="20"/>
                <w:szCs w:val="18"/>
              </w:rPr>
            </w:pPr>
            <w:r w:rsidRPr="00DA1501">
              <w:rPr>
                <w:sz w:val="20"/>
                <w:szCs w:val="18"/>
              </w:rPr>
              <w:t>0</w:t>
            </w:r>
          </w:p>
        </w:tc>
      </w:tr>
    </w:tbl>
    <w:p w:rsidR="00760F04" w:rsidRDefault="00760F04" w:rsidP="00760F04">
      <w:pPr>
        <w:ind w:left="720" w:firstLine="720"/>
      </w:pPr>
    </w:p>
    <w:p w:rsidR="0034035E" w:rsidRDefault="00655946" w:rsidP="00E133EF">
      <w:pPr>
        <w:spacing w:after="120"/>
        <w:ind w:left="720" w:firstLine="720"/>
        <w:contextualSpacing/>
      </w:pPr>
      <w:r>
        <w:lastRenderedPageBreak/>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t xml:space="preserve">penurunan suatu </w:t>
      </w:r>
      <w:r w:rsidR="000B54EF">
        <w:t>parameter</w:t>
      </w:r>
      <w:r>
        <w:t xml:space="preserve"> sehingga sistem dapat menentukan apakah </w:t>
      </w:r>
      <w:r>
        <w:rPr>
          <w:i/>
          <w:iCs/>
        </w:rPr>
        <w:t xml:space="preserve">trend </w:t>
      </w:r>
      <w:r>
        <w:t xml:space="preserve"> </w:t>
      </w:r>
      <w:r w:rsidR="000B54EF">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E133EF">
      <w:pPr>
        <w:spacing w:after="120"/>
        <w:contextualSpacing/>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091EA9" w:rsidRDefault="00091EA9" w:rsidP="00091EA9">
      <w:pPr>
        <w:pStyle w:val="ListParagraph"/>
        <w:spacing w:after="120"/>
        <w:ind w:left="1080"/>
      </w:pPr>
      <w:r>
        <w:tab/>
      </w:r>
    </w:p>
    <w:p w:rsidR="00091EA9" w:rsidRDefault="00091EA9" w:rsidP="00091EA9">
      <w:pPr>
        <w:spacing w:after="120"/>
        <w:ind w:left="720" w:firstLine="720"/>
      </w:pPr>
      <w:r>
        <w:lastRenderedPageBreak/>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w:t>
      </w:r>
      <w:r w:rsidR="004A086F">
        <w:t xml:space="preserve"> ringkasan data seperti yang ditampilkan pada tabel 4.7</w:t>
      </w:r>
      <w:r w:rsidR="00837741">
        <w:t>.</w:t>
      </w:r>
    </w:p>
    <w:p w:rsidR="004A086F" w:rsidRDefault="004A086F"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7</w:t>
      </w:r>
      <w:r w:rsidR="00BB1BDD">
        <w:rPr>
          <w:noProof/>
        </w:rPr>
        <w:fldChar w:fldCharType="end"/>
      </w:r>
      <w:r>
        <w:t xml:space="preserve"> Ringkasan beberapa data yang akan digunakan</w:t>
      </w:r>
      <w:r>
        <w:br/>
        <w:t>para proses selanjutnya</w:t>
      </w:r>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4A086F" w:rsidRPr="000E106C" w:rsidTr="007D35A3">
        <w:trPr>
          <w:trHeight w:val="300"/>
        </w:trPr>
        <w:tc>
          <w:tcPr>
            <w:tcW w:w="0" w:type="auto"/>
            <w:shd w:val="clear" w:color="auto" w:fill="auto"/>
            <w:noWrap/>
            <w:vAlign w:val="center"/>
          </w:tcPr>
          <w:p w:rsidR="004A086F" w:rsidRPr="00CF1038" w:rsidRDefault="004A086F" w:rsidP="005D7733">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m2.5</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DEW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TEM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RES</w:t>
            </w:r>
          </w:p>
        </w:tc>
        <w:tc>
          <w:tcPr>
            <w:tcW w:w="0" w:type="auto"/>
            <w:vAlign w:val="center"/>
          </w:tcPr>
          <w:p w:rsidR="004A086F" w:rsidRPr="00CF1038" w:rsidRDefault="004A086F" w:rsidP="005D7733">
            <w:pPr>
              <w:jc w:val="left"/>
              <w:rPr>
                <w:b/>
                <w:bCs/>
                <w:sz w:val="20"/>
                <w:szCs w:val="18"/>
              </w:rPr>
            </w:pPr>
            <w:r w:rsidRPr="00CF1038">
              <w:rPr>
                <w:b/>
                <w:bCs/>
                <w:sz w:val="20"/>
                <w:szCs w:val="18"/>
              </w:rPr>
              <w:t>Iws</w:t>
            </w:r>
          </w:p>
        </w:tc>
        <w:tc>
          <w:tcPr>
            <w:tcW w:w="0" w:type="auto"/>
            <w:vAlign w:val="center"/>
          </w:tcPr>
          <w:p w:rsidR="004A086F" w:rsidRPr="00CF1038" w:rsidRDefault="004A086F" w:rsidP="005D7733">
            <w:pPr>
              <w:jc w:val="left"/>
              <w:rPr>
                <w:b/>
                <w:bCs/>
                <w:sz w:val="20"/>
                <w:szCs w:val="18"/>
              </w:rPr>
            </w:pPr>
            <w:r w:rsidRPr="00CF1038">
              <w:rPr>
                <w:b/>
                <w:bCs/>
                <w:sz w:val="20"/>
                <w:szCs w:val="18"/>
              </w:rPr>
              <w:t>Is</w:t>
            </w:r>
          </w:p>
        </w:tc>
        <w:tc>
          <w:tcPr>
            <w:tcW w:w="0" w:type="auto"/>
            <w:vAlign w:val="center"/>
          </w:tcPr>
          <w:p w:rsidR="004A086F" w:rsidRPr="00CF1038" w:rsidRDefault="004A086F" w:rsidP="005D7733">
            <w:pPr>
              <w:jc w:val="left"/>
              <w:rPr>
                <w:b/>
                <w:bCs/>
                <w:sz w:val="20"/>
                <w:szCs w:val="18"/>
              </w:rPr>
            </w:pPr>
            <w:r w:rsidRPr="00CF1038">
              <w:rPr>
                <w:b/>
                <w:bCs/>
                <w:sz w:val="20"/>
                <w:szCs w:val="18"/>
              </w:rPr>
              <w:t>Ir</w:t>
            </w:r>
          </w:p>
        </w:tc>
      </w:tr>
      <w:tr w:rsidR="004A086F" w:rsidRPr="00B77D8A" w:rsidTr="007D35A3">
        <w:trPr>
          <w:trHeight w:val="300"/>
        </w:trPr>
        <w:tc>
          <w:tcPr>
            <w:tcW w:w="0" w:type="auto"/>
            <w:shd w:val="clear" w:color="auto" w:fill="auto"/>
            <w:noWrap/>
            <w:vAlign w:val="center"/>
          </w:tcPr>
          <w:p w:rsidR="004A086F" w:rsidRPr="00837741" w:rsidRDefault="004A086F" w:rsidP="004A086F">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sidR="00837741">
              <w:rPr>
                <w:rFonts w:eastAsia="Times New Roman" w:cs="Times New Roman"/>
                <w:b/>
                <w:bCs/>
                <w:color w:val="000000"/>
                <w:sz w:val="20"/>
                <w:szCs w:val="18"/>
              </w:rPr>
              <w:t xml:space="preserve"> data</w:t>
            </w:r>
          </w:p>
        </w:tc>
        <w:tc>
          <w:tcPr>
            <w:tcW w:w="0" w:type="auto"/>
            <w:shd w:val="clear" w:color="auto" w:fill="auto"/>
            <w:noWrap/>
          </w:tcPr>
          <w:p w:rsidR="004A086F" w:rsidRPr="004A086F" w:rsidRDefault="004A086F" w:rsidP="004A086F">
            <w:pPr>
              <w:rPr>
                <w:sz w:val="20"/>
                <w:szCs w:val="18"/>
              </w:rPr>
            </w:pPr>
            <w:r w:rsidRPr="004A086F">
              <w:rPr>
                <w:sz w:val="20"/>
                <w:szCs w:val="18"/>
              </w:rPr>
              <w:t>100.92</w:t>
            </w:r>
          </w:p>
        </w:tc>
        <w:tc>
          <w:tcPr>
            <w:tcW w:w="0" w:type="auto"/>
            <w:shd w:val="clear" w:color="auto" w:fill="auto"/>
            <w:noWrap/>
          </w:tcPr>
          <w:p w:rsidR="004A086F" w:rsidRPr="004A086F" w:rsidRDefault="004A086F" w:rsidP="004A086F">
            <w:pPr>
              <w:rPr>
                <w:sz w:val="20"/>
                <w:szCs w:val="18"/>
              </w:rPr>
            </w:pPr>
            <w:r w:rsidRPr="004A086F">
              <w:rPr>
                <w:sz w:val="20"/>
                <w:szCs w:val="18"/>
              </w:rPr>
              <w:t>1.86</w:t>
            </w:r>
          </w:p>
        </w:tc>
        <w:tc>
          <w:tcPr>
            <w:tcW w:w="0" w:type="auto"/>
            <w:shd w:val="clear" w:color="auto" w:fill="auto"/>
            <w:noWrap/>
          </w:tcPr>
          <w:p w:rsidR="004A086F" w:rsidRPr="004A086F" w:rsidRDefault="004A086F" w:rsidP="004A086F">
            <w:pPr>
              <w:rPr>
                <w:sz w:val="20"/>
                <w:szCs w:val="18"/>
              </w:rPr>
            </w:pPr>
            <w:r w:rsidRPr="004A086F">
              <w:rPr>
                <w:sz w:val="20"/>
                <w:szCs w:val="18"/>
              </w:rPr>
              <w:t>12.1</w:t>
            </w:r>
          </w:p>
        </w:tc>
        <w:tc>
          <w:tcPr>
            <w:tcW w:w="0" w:type="auto"/>
            <w:shd w:val="clear" w:color="auto" w:fill="auto"/>
            <w:noWrap/>
          </w:tcPr>
          <w:p w:rsidR="004A086F" w:rsidRPr="004A086F" w:rsidRDefault="004A086F" w:rsidP="004A086F">
            <w:pPr>
              <w:rPr>
                <w:sz w:val="20"/>
                <w:szCs w:val="18"/>
              </w:rPr>
            </w:pPr>
            <w:r w:rsidRPr="004A086F">
              <w:rPr>
                <w:sz w:val="20"/>
                <w:szCs w:val="18"/>
              </w:rPr>
              <w:t>1016.83</w:t>
            </w:r>
          </w:p>
        </w:tc>
        <w:tc>
          <w:tcPr>
            <w:tcW w:w="0" w:type="auto"/>
          </w:tcPr>
          <w:p w:rsidR="004A086F" w:rsidRPr="004A086F" w:rsidRDefault="004A086F" w:rsidP="004A086F">
            <w:pPr>
              <w:rPr>
                <w:sz w:val="20"/>
                <w:szCs w:val="18"/>
              </w:rPr>
            </w:pPr>
            <w:r w:rsidRPr="004A086F">
              <w:rPr>
                <w:sz w:val="20"/>
                <w:szCs w:val="18"/>
              </w:rPr>
              <w:t>27.31</w:t>
            </w:r>
          </w:p>
        </w:tc>
        <w:tc>
          <w:tcPr>
            <w:tcW w:w="0" w:type="auto"/>
          </w:tcPr>
          <w:p w:rsidR="004A086F" w:rsidRPr="004A086F" w:rsidRDefault="004A086F" w:rsidP="004A086F">
            <w:pPr>
              <w:rPr>
                <w:sz w:val="20"/>
                <w:szCs w:val="18"/>
              </w:rPr>
            </w:pPr>
            <w:r w:rsidRPr="004A086F">
              <w:rPr>
                <w:sz w:val="20"/>
                <w:szCs w:val="18"/>
              </w:rPr>
              <w:t>0.06</w:t>
            </w:r>
          </w:p>
        </w:tc>
        <w:tc>
          <w:tcPr>
            <w:tcW w:w="0" w:type="auto"/>
          </w:tcPr>
          <w:p w:rsidR="004A086F" w:rsidRPr="004A086F" w:rsidRDefault="004A086F" w:rsidP="004A086F">
            <w:pPr>
              <w:rPr>
                <w:sz w:val="20"/>
                <w:szCs w:val="18"/>
              </w:rPr>
            </w:pPr>
            <w:r w:rsidRPr="004A086F">
              <w:rPr>
                <w:sz w:val="20"/>
                <w:szCs w:val="18"/>
              </w:rPr>
              <w:t>0.2</w:t>
            </w:r>
          </w:p>
        </w:tc>
      </w:tr>
      <w:tr w:rsidR="007D35A3" w:rsidRPr="00B77D8A" w:rsidTr="007D35A3">
        <w:trPr>
          <w:trHeight w:val="300"/>
        </w:trPr>
        <w:tc>
          <w:tcPr>
            <w:tcW w:w="0" w:type="auto"/>
            <w:shd w:val="clear" w:color="auto" w:fill="auto"/>
            <w:noWrap/>
            <w:vAlign w:val="center"/>
          </w:tcPr>
          <w:p w:rsidR="007D35A3" w:rsidRPr="00837741" w:rsidRDefault="007D35A3" w:rsidP="007D35A3">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7D35A3" w:rsidRPr="007D35A3" w:rsidRDefault="007D35A3" w:rsidP="007D35A3">
            <w:pPr>
              <w:rPr>
                <w:sz w:val="20"/>
                <w:szCs w:val="18"/>
              </w:rPr>
            </w:pPr>
            <w:r w:rsidRPr="007D35A3">
              <w:rPr>
                <w:sz w:val="20"/>
                <w:szCs w:val="18"/>
              </w:rPr>
              <w:t>251</w:t>
            </w:r>
          </w:p>
        </w:tc>
        <w:tc>
          <w:tcPr>
            <w:tcW w:w="0" w:type="auto"/>
            <w:shd w:val="clear" w:color="auto" w:fill="auto"/>
            <w:noWrap/>
          </w:tcPr>
          <w:p w:rsidR="007D35A3" w:rsidRPr="007D35A3" w:rsidRDefault="007D35A3" w:rsidP="007D35A3">
            <w:pPr>
              <w:rPr>
                <w:sz w:val="20"/>
                <w:szCs w:val="18"/>
              </w:rPr>
            </w:pPr>
            <w:r w:rsidRPr="007D35A3">
              <w:rPr>
                <w:sz w:val="20"/>
                <w:szCs w:val="18"/>
              </w:rPr>
              <w:t>-12</w:t>
            </w:r>
          </w:p>
        </w:tc>
        <w:tc>
          <w:tcPr>
            <w:tcW w:w="0" w:type="auto"/>
            <w:shd w:val="clear" w:color="auto" w:fill="auto"/>
            <w:noWrap/>
          </w:tcPr>
          <w:p w:rsidR="007D35A3" w:rsidRPr="007D35A3" w:rsidRDefault="007D35A3" w:rsidP="007D35A3">
            <w:pPr>
              <w:rPr>
                <w:sz w:val="20"/>
                <w:szCs w:val="18"/>
              </w:rPr>
            </w:pPr>
            <w:r w:rsidRPr="007D35A3">
              <w:rPr>
                <w:sz w:val="20"/>
                <w:szCs w:val="18"/>
              </w:rPr>
              <w:t>-6</w:t>
            </w:r>
          </w:p>
        </w:tc>
        <w:tc>
          <w:tcPr>
            <w:tcW w:w="0" w:type="auto"/>
            <w:shd w:val="clear" w:color="auto" w:fill="auto"/>
            <w:noWrap/>
          </w:tcPr>
          <w:p w:rsidR="007D35A3" w:rsidRPr="007D35A3" w:rsidRDefault="007D35A3" w:rsidP="007D35A3">
            <w:pPr>
              <w:rPr>
                <w:sz w:val="20"/>
                <w:szCs w:val="18"/>
              </w:rPr>
            </w:pPr>
            <w:r w:rsidRPr="007D35A3">
              <w:rPr>
                <w:sz w:val="20"/>
                <w:szCs w:val="18"/>
              </w:rPr>
              <w:t>1030</w:t>
            </w:r>
          </w:p>
        </w:tc>
        <w:tc>
          <w:tcPr>
            <w:tcW w:w="0" w:type="auto"/>
          </w:tcPr>
          <w:p w:rsidR="007D35A3" w:rsidRPr="007D35A3" w:rsidRDefault="007D35A3" w:rsidP="007D35A3">
            <w:pPr>
              <w:rPr>
                <w:sz w:val="20"/>
                <w:szCs w:val="18"/>
              </w:rPr>
            </w:pPr>
            <w:r w:rsidRPr="007D35A3">
              <w:rPr>
                <w:sz w:val="20"/>
                <w:szCs w:val="18"/>
              </w:rPr>
              <w:t>1.79</w:t>
            </w:r>
          </w:p>
        </w:tc>
        <w:tc>
          <w:tcPr>
            <w:tcW w:w="0" w:type="auto"/>
          </w:tcPr>
          <w:p w:rsidR="007D35A3" w:rsidRPr="007D35A3" w:rsidRDefault="007D35A3" w:rsidP="007D35A3">
            <w:pPr>
              <w:rPr>
                <w:sz w:val="20"/>
                <w:szCs w:val="18"/>
              </w:rPr>
            </w:pPr>
            <w:r w:rsidRPr="007D35A3">
              <w:rPr>
                <w:sz w:val="20"/>
                <w:szCs w:val="18"/>
              </w:rPr>
              <w:t>0</w:t>
            </w:r>
          </w:p>
        </w:tc>
        <w:tc>
          <w:tcPr>
            <w:tcW w:w="0" w:type="auto"/>
          </w:tcPr>
          <w:p w:rsidR="007D35A3" w:rsidRPr="007D35A3" w:rsidRDefault="007D35A3" w:rsidP="007D35A3">
            <w:pPr>
              <w:rPr>
                <w:sz w:val="20"/>
                <w:szCs w:val="18"/>
              </w:rPr>
            </w:pPr>
            <w:r w:rsidRPr="007D35A3">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7D35A3" w:rsidRPr="004A086F" w:rsidRDefault="007D35A3" w:rsidP="007D35A3">
            <w:pPr>
              <w:rPr>
                <w:sz w:val="20"/>
                <w:szCs w:val="18"/>
              </w:rPr>
            </w:pPr>
            <w:r w:rsidRPr="004A086F">
              <w:rPr>
                <w:sz w:val="20"/>
                <w:szCs w:val="18"/>
              </w:rPr>
              <w:t>283</w:t>
            </w:r>
          </w:p>
        </w:tc>
        <w:tc>
          <w:tcPr>
            <w:tcW w:w="0" w:type="auto"/>
            <w:shd w:val="clear" w:color="auto" w:fill="auto"/>
            <w:noWrap/>
          </w:tcPr>
          <w:p w:rsidR="007D35A3" w:rsidRPr="004A086F" w:rsidRDefault="007D35A3" w:rsidP="007D35A3">
            <w:pPr>
              <w:rPr>
                <w:sz w:val="20"/>
                <w:szCs w:val="18"/>
              </w:rPr>
            </w:pPr>
            <w:r w:rsidRPr="004A086F">
              <w:rPr>
                <w:sz w:val="20"/>
                <w:szCs w:val="18"/>
              </w:rPr>
              <w:t>-12</w:t>
            </w:r>
          </w:p>
        </w:tc>
        <w:tc>
          <w:tcPr>
            <w:tcW w:w="0" w:type="auto"/>
            <w:shd w:val="clear" w:color="auto" w:fill="auto"/>
            <w:noWrap/>
          </w:tcPr>
          <w:p w:rsidR="007D35A3" w:rsidRPr="004A086F" w:rsidRDefault="007D35A3" w:rsidP="007D35A3">
            <w:pPr>
              <w:rPr>
                <w:sz w:val="20"/>
                <w:szCs w:val="18"/>
              </w:rPr>
            </w:pPr>
            <w:r w:rsidRPr="004A086F">
              <w:rPr>
                <w:sz w:val="20"/>
                <w:szCs w:val="18"/>
              </w:rPr>
              <w:t>-6</w:t>
            </w:r>
          </w:p>
        </w:tc>
        <w:tc>
          <w:tcPr>
            <w:tcW w:w="0" w:type="auto"/>
            <w:shd w:val="clear" w:color="auto" w:fill="auto"/>
            <w:noWrap/>
          </w:tcPr>
          <w:p w:rsidR="007D35A3" w:rsidRPr="004A086F" w:rsidRDefault="007D35A3" w:rsidP="007D35A3">
            <w:pPr>
              <w:rPr>
                <w:sz w:val="20"/>
                <w:szCs w:val="18"/>
              </w:rPr>
            </w:pPr>
            <w:r w:rsidRPr="004A086F">
              <w:rPr>
                <w:sz w:val="20"/>
                <w:szCs w:val="18"/>
              </w:rPr>
              <w:t>1030</w:t>
            </w:r>
          </w:p>
        </w:tc>
        <w:tc>
          <w:tcPr>
            <w:tcW w:w="0" w:type="auto"/>
          </w:tcPr>
          <w:p w:rsidR="007D35A3" w:rsidRPr="004A086F" w:rsidRDefault="007D35A3" w:rsidP="007D35A3">
            <w:pPr>
              <w:rPr>
                <w:sz w:val="20"/>
                <w:szCs w:val="18"/>
              </w:rPr>
            </w:pPr>
            <w:r w:rsidRPr="004A086F">
              <w:rPr>
                <w:sz w:val="20"/>
                <w:szCs w:val="18"/>
              </w:rPr>
              <w:t>0.89</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7D35A3" w:rsidRPr="004A086F" w:rsidRDefault="007D35A3" w:rsidP="007D35A3">
            <w:pPr>
              <w:rPr>
                <w:sz w:val="20"/>
                <w:szCs w:val="18"/>
              </w:rPr>
            </w:pPr>
            <w:r w:rsidRPr="004A086F">
              <w:rPr>
                <w:sz w:val="20"/>
                <w:szCs w:val="18"/>
              </w:rPr>
              <w:t>246.41</w:t>
            </w:r>
          </w:p>
        </w:tc>
        <w:tc>
          <w:tcPr>
            <w:tcW w:w="0" w:type="auto"/>
            <w:shd w:val="clear" w:color="auto" w:fill="auto"/>
            <w:noWrap/>
          </w:tcPr>
          <w:p w:rsidR="007D35A3" w:rsidRPr="004A086F" w:rsidRDefault="007D35A3" w:rsidP="007D35A3">
            <w:pPr>
              <w:rPr>
                <w:sz w:val="20"/>
                <w:szCs w:val="18"/>
              </w:rPr>
            </w:pPr>
            <w:r w:rsidRPr="004A086F">
              <w:rPr>
                <w:sz w:val="20"/>
                <w:szCs w:val="18"/>
              </w:rPr>
              <w:t>-11.99</w:t>
            </w:r>
          </w:p>
        </w:tc>
        <w:tc>
          <w:tcPr>
            <w:tcW w:w="0" w:type="auto"/>
            <w:shd w:val="clear" w:color="auto" w:fill="auto"/>
            <w:noWrap/>
          </w:tcPr>
          <w:p w:rsidR="007D35A3" w:rsidRPr="004A086F" w:rsidRDefault="007D35A3" w:rsidP="007D35A3">
            <w:pPr>
              <w:rPr>
                <w:sz w:val="20"/>
                <w:szCs w:val="18"/>
              </w:rPr>
            </w:pPr>
            <w:r w:rsidRPr="004A086F">
              <w:rPr>
                <w:sz w:val="20"/>
                <w:szCs w:val="18"/>
              </w:rPr>
              <w:t>-6.1</w:t>
            </w:r>
          </w:p>
        </w:tc>
        <w:tc>
          <w:tcPr>
            <w:tcW w:w="0" w:type="auto"/>
            <w:shd w:val="clear" w:color="auto" w:fill="auto"/>
            <w:noWrap/>
          </w:tcPr>
          <w:p w:rsidR="007D35A3" w:rsidRPr="004A086F" w:rsidRDefault="007D35A3" w:rsidP="007D35A3">
            <w:pPr>
              <w:rPr>
                <w:sz w:val="20"/>
                <w:szCs w:val="18"/>
              </w:rPr>
            </w:pPr>
            <w:r w:rsidRPr="004A086F">
              <w:rPr>
                <w:sz w:val="20"/>
                <w:szCs w:val="18"/>
              </w:rPr>
              <w:t>1030.12</w:t>
            </w:r>
          </w:p>
        </w:tc>
        <w:tc>
          <w:tcPr>
            <w:tcW w:w="0" w:type="auto"/>
          </w:tcPr>
          <w:p w:rsidR="007D35A3" w:rsidRPr="004A086F" w:rsidRDefault="007D35A3" w:rsidP="007D35A3">
            <w:pPr>
              <w:rPr>
                <w:sz w:val="20"/>
                <w:szCs w:val="18"/>
              </w:rPr>
            </w:pPr>
            <w:r w:rsidRPr="004A086F">
              <w:rPr>
                <w:sz w:val="20"/>
                <w:szCs w:val="18"/>
              </w:rPr>
              <w:t>1.23</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bl>
    <w:p w:rsidR="004A086F" w:rsidRPr="00091EA9" w:rsidRDefault="004A086F" w:rsidP="004A086F">
      <w:pPr>
        <w:ind w:left="720" w:firstLine="720"/>
      </w:pPr>
    </w:p>
    <w:p w:rsidR="005A7CA9" w:rsidRPr="0018401B" w:rsidRDefault="005A7CA9" w:rsidP="004A086F">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837741">
      <w:pPr>
        <w:ind w:left="720" w:firstLine="720"/>
      </w:pPr>
      <w:r>
        <w:t xml:space="preserve">Dengan menggunakan data </w:t>
      </w:r>
      <w:r w:rsidR="00E133EF">
        <w:t>partikel udara pada tabel 4.4</w:t>
      </w:r>
      <w:r>
        <w:t xml:space="preserve"> setelah dilakukan proses deteksi </w:t>
      </w:r>
      <w:r>
        <w:rPr>
          <w:i/>
          <w:iCs/>
        </w:rPr>
        <w:t>Extreme Event</w:t>
      </w:r>
      <w:r>
        <w:t xml:space="preserve"> </w:t>
      </w:r>
      <w:r w:rsidR="00910E61">
        <w:t>sehingga</w:t>
      </w:r>
      <w:r>
        <w:t xml:space="preserve"> didapatkan hasil pada</w:t>
      </w:r>
      <w:r w:rsidR="00E133EF">
        <w:t xml:space="preserve"> tabel 4.</w:t>
      </w:r>
      <w:r w:rsidR="00D26912">
        <w:t>7</w:t>
      </w:r>
      <w:r w:rsidR="00910E61">
        <w:t>, seperti yang kita lihat pada tabel tersebut, data yang disimpan berupa nilai kenaikan dan penurunan tertinggi bersama indeks-indeksnya</w:t>
      </w:r>
      <w:r w:rsidR="00E133EF">
        <w:t xml:space="preserve">. </w:t>
      </w:r>
      <w:r w:rsidR="00EC07CA">
        <w:t xml:space="preserve">Sebuah data akan dikatakan termasuk pada </w:t>
      </w:r>
      <w:r w:rsidR="00EC07CA">
        <w:rPr>
          <w:i/>
          <w:iCs/>
        </w:rPr>
        <w:t>extreme event</w:t>
      </w:r>
      <w:r w:rsidR="00EC07CA">
        <w:t xml:space="preserve"> jika kenaikan</w:t>
      </w:r>
      <w:r w:rsidR="007F66E4">
        <w:t xml:space="preserve"> atau penurunan</w:t>
      </w:r>
      <w:r w:rsidR="00EC07CA">
        <w:t>nya melebihi 65% dari interval data.</w:t>
      </w:r>
      <w:r w:rsidR="008B7805">
        <w:t xml:space="preserve"> Misalkan jika kita memperhatikan parameter PM2.5 pada tabel 4.</w:t>
      </w:r>
      <w:r w:rsidR="00837741">
        <w:t>8</w:t>
      </w:r>
      <w:r w:rsidR="008B7805">
        <w:t xml:space="preserve"> terdapat kenaikan sebesar 929, jika dibandingkan dengan interval parameter PM</w:t>
      </w:r>
      <w:r w:rsidR="00D615CB">
        <w:t>.</w:t>
      </w:r>
      <w:r w:rsidR="008B7805">
        <w:t xml:space="preserve">25 yang terdapat pada </w:t>
      </w:r>
      <w:r w:rsidR="008B7805">
        <w:lastRenderedPageBreak/>
        <w:t>tabel 4.</w:t>
      </w:r>
      <w:r w:rsidR="00D615CB">
        <w:t xml:space="preserve">6 adalah 979 (didapatkan dari 980-1), maka kenaikan 929 lebih besar dibandingkan </w:t>
      </w:r>
      <w:r w:rsidR="00AB5AAF">
        <w:t>636.35 (didapatkan dari 979*65%)</w:t>
      </w:r>
      <w:r w:rsidR="00692045">
        <w:t xml:space="preserve"> sehingga kenaikan dikatakan ekstrim, hal ini berlaku juka untuk penurunan.</w:t>
      </w:r>
    </w:p>
    <w:p w:rsidR="00CC5261" w:rsidRPr="00CC5261" w:rsidRDefault="00CC5261"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8</w:t>
      </w:r>
      <w:r w:rsidR="00BB1BDD">
        <w:rPr>
          <w:noProof/>
        </w:rPr>
        <w:fldChar w:fldCharType="end"/>
      </w:r>
      <w:r>
        <w:t xml:space="preserve"> Hasil </w:t>
      </w:r>
      <w:r>
        <w:rPr>
          <w:i/>
        </w:rPr>
        <w:t>Extreme Event</w:t>
      </w:r>
      <w:r>
        <w:t xml:space="preserve"> untuk </w:t>
      </w:r>
      <w:r w:rsidR="0073754A">
        <w:t xml:space="preserve">contoh kasus </w:t>
      </w:r>
      <w:r>
        <w:t>data klimatologi</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E133EF" w:rsidRPr="004C79F3" w:rsidTr="007F66E4">
        <w:trPr>
          <w:trHeight w:val="559"/>
        </w:trPr>
        <w:tc>
          <w:tcPr>
            <w:tcW w:w="850" w:type="dxa"/>
            <w:noWrap/>
          </w:tcPr>
          <w:p w:rsidR="00E133EF" w:rsidRPr="00E133EF" w:rsidRDefault="00E133EF" w:rsidP="00E133EF">
            <w:pPr>
              <w:rPr>
                <w:sz w:val="18"/>
                <w:szCs w:val="16"/>
              </w:rPr>
            </w:pPr>
            <w:r>
              <w:rPr>
                <w:sz w:val="18"/>
                <w:szCs w:val="16"/>
              </w:rPr>
              <w:t>ColumnName</w:t>
            </w:r>
          </w:p>
        </w:tc>
        <w:tc>
          <w:tcPr>
            <w:tcW w:w="737" w:type="dxa"/>
            <w:noWrap/>
          </w:tcPr>
          <w:p w:rsidR="00E133EF" w:rsidRDefault="00E133EF" w:rsidP="00E133EF">
            <w:pPr>
              <w:rPr>
                <w:sz w:val="18"/>
                <w:szCs w:val="16"/>
              </w:rPr>
            </w:pPr>
            <w:r w:rsidRPr="00E133EF">
              <w:rPr>
                <w:sz w:val="18"/>
                <w:szCs w:val="16"/>
              </w:rPr>
              <w:t>Inc</w:t>
            </w:r>
          </w:p>
          <w:p w:rsidR="00E133EF" w:rsidRPr="00E133EF" w:rsidRDefault="00E133EF" w:rsidP="00E133EF">
            <w:pPr>
              <w:rPr>
                <w:sz w:val="18"/>
                <w:szCs w:val="16"/>
              </w:rPr>
            </w:pPr>
            <w:r w:rsidRPr="00E133EF">
              <w:rPr>
                <w:sz w:val="18"/>
                <w:szCs w:val="16"/>
              </w:rPr>
              <w:t>Value</w:t>
            </w:r>
          </w:p>
        </w:tc>
        <w:tc>
          <w:tcPr>
            <w:tcW w:w="907" w:type="dxa"/>
            <w:noWrap/>
          </w:tcPr>
          <w:p w:rsidR="00E133EF" w:rsidRDefault="00E133EF" w:rsidP="00E133EF">
            <w:pPr>
              <w:rPr>
                <w:sz w:val="18"/>
                <w:szCs w:val="16"/>
              </w:rPr>
            </w:pPr>
            <w:r w:rsidRPr="00E133EF">
              <w:rPr>
                <w:sz w:val="18"/>
                <w:szCs w:val="16"/>
              </w:rPr>
              <w:t>IncStart</w:t>
            </w:r>
          </w:p>
          <w:p w:rsidR="00E133EF" w:rsidRPr="00E133EF" w:rsidRDefault="00E133EF" w:rsidP="00E133EF">
            <w:pPr>
              <w:rPr>
                <w:sz w:val="18"/>
                <w:szCs w:val="16"/>
              </w:rPr>
            </w:pPr>
            <w:r w:rsidRPr="00E133EF">
              <w:rPr>
                <w:sz w:val="18"/>
                <w:szCs w:val="16"/>
              </w:rPr>
              <w:t>Index</w:t>
            </w:r>
          </w:p>
        </w:tc>
        <w:tc>
          <w:tcPr>
            <w:tcW w:w="794" w:type="dxa"/>
            <w:noWrap/>
          </w:tcPr>
          <w:p w:rsidR="00E133EF" w:rsidRPr="00E133EF" w:rsidRDefault="00E133EF" w:rsidP="00E133EF">
            <w:pPr>
              <w:rPr>
                <w:sz w:val="18"/>
                <w:szCs w:val="16"/>
              </w:rPr>
            </w:pPr>
            <w:r w:rsidRPr="00E133EF">
              <w:rPr>
                <w:sz w:val="18"/>
                <w:szCs w:val="16"/>
              </w:rPr>
              <w:t>IncEndIndex</w:t>
            </w:r>
          </w:p>
        </w:tc>
        <w:tc>
          <w:tcPr>
            <w:tcW w:w="907" w:type="dxa"/>
            <w:noWrap/>
          </w:tcPr>
          <w:p w:rsidR="00E133EF" w:rsidRPr="00E133EF" w:rsidRDefault="00E133EF" w:rsidP="00E133EF">
            <w:pPr>
              <w:rPr>
                <w:sz w:val="18"/>
                <w:szCs w:val="16"/>
              </w:rPr>
            </w:pPr>
            <w:r w:rsidRPr="00E133EF">
              <w:rPr>
                <w:sz w:val="18"/>
                <w:szCs w:val="16"/>
              </w:rPr>
              <w:t>IncInterpreter</w:t>
            </w:r>
          </w:p>
        </w:tc>
        <w:tc>
          <w:tcPr>
            <w:tcW w:w="907" w:type="dxa"/>
            <w:noWrap/>
          </w:tcPr>
          <w:p w:rsidR="00E133EF" w:rsidRDefault="00E133EF" w:rsidP="00E133EF">
            <w:pPr>
              <w:rPr>
                <w:sz w:val="18"/>
                <w:szCs w:val="16"/>
              </w:rPr>
            </w:pPr>
            <w:r w:rsidRPr="00E133EF">
              <w:rPr>
                <w:sz w:val="18"/>
                <w:szCs w:val="16"/>
              </w:rPr>
              <w:t>Dec</w:t>
            </w:r>
          </w:p>
          <w:p w:rsidR="00E133EF" w:rsidRPr="00E133EF" w:rsidRDefault="00E133EF" w:rsidP="00E133EF">
            <w:pPr>
              <w:rPr>
                <w:sz w:val="18"/>
                <w:szCs w:val="16"/>
              </w:rPr>
            </w:pPr>
            <w:r w:rsidRPr="00E133EF">
              <w:rPr>
                <w:sz w:val="18"/>
                <w:szCs w:val="16"/>
              </w:rPr>
              <w:t>Value</w:t>
            </w:r>
          </w:p>
        </w:tc>
        <w:tc>
          <w:tcPr>
            <w:tcW w:w="850" w:type="dxa"/>
            <w:noWrap/>
          </w:tcPr>
          <w:p w:rsidR="00E133EF" w:rsidRPr="00E133EF" w:rsidRDefault="00E133EF" w:rsidP="00E133EF">
            <w:pPr>
              <w:rPr>
                <w:sz w:val="18"/>
                <w:szCs w:val="16"/>
              </w:rPr>
            </w:pPr>
            <w:r w:rsidRPr="00E133EF">
              <w:rPr>
                <w:sz w:val="18"/>
                <w:szCs w:val="16"/>
              </w:rPr>
              <w:t>DecStartIndex</w:t>
            </w:r>
          </w:p>
        </w:tc>
        <w:tc>
          <w:tcPr>
            <w:tcW w:w="850" w:type="dxa"/>
            <w:noWrap/>
          </w:tcPr>
          <w:p w:rsidR="00E133EF" w:rsidRPr="00E133EF" w:rsidRDefault="00E133EF" w:rsidP="00E133EF">
            <w:pPr>
              <w:rPr>
                <w:sz w:val="18"/>
                <w:szCs w:val="16"/>
              </w:rPr>
            </w:pPr>
            <w:r w:rsidRPr="00E133EF">
              <w:rPr>
                <w:sz w:val="18"/>
                <w:szCs w:val="16"/>
              </w:rPr>
              <w:t>DecEndIndex</w:t>
            </w:r>
          </w:p>
        </w:tc>
        <w:tc>
          <w:tcPr>
            <w:tcW w:w="907" w:type="dxa"/>
            <w:noWrap/>
          </w:tcPr>
          <w:p w:rsidR="00E133EF" w:rsidRPr="00E133EF" w:rsidRDefault="00E133EF" w:rsidP="00E133EF">
            <w:pPr>
              <w:rPr>
                <w:sz w:val="18"/>
                <w:szCs w:val="16"/>
              </w:rPr>
            </w:pPr>
            <w:r w:rsidRPr="00E133EF">
              <w:rPr>
                <w:sz w:val="18"/>
                <w:szCs w:val="16"/>
              </w:rPr>
              <w:t>DecInterpreter</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M2.5</w:t>
            </w:r>
          </w:p>
        </w:tc>
        <w:tc>
          <w:tcPr>
            <w:tcW w:w="737" w:type="dxa"/>
            <w:noWrap/>
            <w:hideMark/>
          </w:tcPr>
          <w:p w:rsidR="00E133EF" w:rsidRPr="00E133EF" w:rsidRDefault="00E133EF" w:rsidP="00E133EF">
            <w:pPr>
              <w:rPr>
                <w:sz w:val="18"/>
                <w:szCs w:val="16"/>
              </w:rPr>
            </w:pPr>
            <w:r w:rsidRPr="00E133EF">
              <w:rPr>
                <w:sz w:val="18"/>
                <w:szCs w:val="16"/>
              </w:rPr>
              <w:t>929</w:t>
            </w:r>
          </w:p>
        </w:tc>
        <w:tc>
          <w:tcPr>
            <w:tcW w:w="907" w:type="dxa"/>
            <w:noWrap/>
            <w:hideMark/>
          </w:tcPr>
          <w:p w:rsidR="00E133EF" w:rsidRPr="00E133EF" w:rsidRDefault="00E133EF" w:rsidP="00E133EF">
            <w:pPr>
              <w:rPr>
                <w:sz w:val="18"/>
                <w:szCs w:val="16"/>
              </w:rPr>
            </w:pPr>
            <w:r w:rsidRPr="00E133EF">
              <w:rPr>
                <w:sz w:val="18"/>
                <w:szCs w:val="16"/>
              </w:rPr>
              <w:t>1049</w:t>
            </w:r>
          </w:p>
        </w:tc>
        <w:tc>
          <w:tcPr>
            <w:tcW w:w="794" w:type="dxa"/>
            <w:noWrap/>
            <w:hideMark/>
          </w:tcPr>
          <w:p w:rsidR="00E133EF" w:rsidRPr="00E133EF" w:rsidRDefault="00E133EF" w:rsidP="00E133EF">
            <w:pPr>
              <w:rPr>
                <w:sz w:val="18"/>
                <w:szCs w:val="16"/>
              </w:rPr>
            </w:pPr>
            <w:r w:rsidRPr="00E133EF">
              <w:rPr>
                <w:sz w:val="18"/>
                <w:szCs w:val="16"/>
              </w:rPr>
              <w:t>1058</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969</w:t>
            </w:r>
          </w:p>
        </w:tc>
        <w:tc>
          <w:tcPr>
            <w:tcW w:w="850" w:type="dxa"/>
            <w:noWrap/>
            <w:hideMark/>
          </w:tcPr>
          <w:p w:rsidR="00E133EF" w:rsidRPr="00E133EF" w:rsidRDefault="00E133EF" w:rsidP="00E133EF">
            <w:pPr>
              <w:rPr>
                <w:sz w:val="18"/>
                <w:szCs w:val="16"/>
              </w:rPr>
            </w:pPr>
            <w:r w:rsidRPr="00E133EF">
              <w:rPr>
                <w:sz w:val="18"/>
                <w:szCs w:val="16"/>
              </w:rPr>
              <w:t>1058</w:t>
            </w:r>
          </w:p>
        </w:tc>
        <w:tc>
          <w:tcPr>
            <w:tcW w:w="850" w:type="dxa"/>
            <w:noWrap/>
            <w:hideMark/>
          </w:tcPr>
          <w:p w:rsidR="00E133EF" w:rsidRPr="00E133EF" w:rsidRDefault="00E133EF" w:rsidP="00E133EF">
            <w:pPr>
              <w:rPr>
                <w:sz w:val="18"/>
                <w:szCs w:val="16"/>
              </w:rPr>
            </w:pPr>
            <w:r w:rsidRPr="00E133EF">
              <w:rPr>
                <w:sz w:val="18"/>
                <w:szCs w:val="16"/>
              </w:rPr>
              <w:t>1059</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DEWP</w:t>
            </w:r>
          </w:p>
        </w:tc>
        <w:tc>
          <w:tcPr>
            <w:tcW w:w="737" w:type="dxa"/>
            <w:noWrap/>
            <w:hideMark/>
          </w:tcPr>
          <w:p w:rsidR="00E133EF" w:rsidRPr="00E133EF" w:rsidRDefault="00E133EF" w:rsidP="00E133EF">
            <w:pPr>
              <w:rPr>
                <w:sz w:val="18"/>
                <w:szCs w:val="16"/>
              </w:rPr>
            </w:pPr>
            <w:r w:rsidRPr="00E133EF">
              <w:rPr>
                <w:sz w:val="18"/>
                <w:szCs w:val="16"/>
              </w:rPr>
              <w:t>19</w:t>
            </w:r>
          </w:p>
        </w:tc>
        <w:tc>
          <w:tcPr>
            <w:tcW w:w="907" w:type="dxa"/>
            <w:noWrap/>
            <w:hideMark/>
          </w:tcPr>
          <w:p w:rsidR="00E133EF" w:rsidRPr="00E133EF" w:rsidRDefault="00E133EF" w:rsidP="00E133EF">
            <w:pPr>
              <w:rPr>
                <w:sz w:val="18"/>
                <w:szCs w:val="16"/>
              </w:rPr>
            </w:pPr>
            <w:r w:rsidRPr="00E133EF">
              <w:rPr>
                <w:sz w:val="18"/>
                <w:szCs w:val="16"/>
              </w:rPr>
              <w:t>10935</w:t>
            </w:r>
          </w:p>
        </w:tc>
        <w:tc>
          <w:tcPr>
            <w:tcW w:w="794" w:type="dxa"/>
            <w:noWrap/>
            <w:hideMark/>
          </w:tcPr>
          <w:p w:rsidR="00E133EF" w:rsidRPr="00E133EF" w:rsidRDefault="00E133EF" w:rsidP="00E133EF">
            <w:pPr>
              <w:rPr>
                <w:sz w:val="18"/>
                <w:szCs w:val="16"/>
              </w:rPr>
            </w:pPr>
            <w:r w:rsidRPr="00E133EF">
              <w:rPr>
                <w:sz w:val="18"/>
                <w:szCs w:val="16"/>
              </w:rPr>
              <w:t>10943</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5</w:t>
            </w:r>
          </w:p>
        </w:tc>
        <w:tc>
          <w:tcPr>
            <w:tcW w:w="850" w:type="dxa"/>
            <w:noWrap/>
            <w:hideMark/>
          </w:tcPr>
          <w:p w:rsidR="00E133EF" w:rsidRPr="00E133EF" w:rsidRDefault="00E133EF" w:rsidP="00E133EF">
            <w:pPr>
              <w:rPr>
                <w:sz w:val="18"/>
                <w:szCs w:val="16"/>
              </w:rPr>
            </w:pPr>
            <w:r w:rsidRPr="00E133EF">
              <w:rPr>
                <w:sz w:val="18"/>
                <w:szCs w:val="16"/>
              </w:rPr>
              <w:t>5409</w:t>
            </w:r>
          </w:p>
        </w:tc>
        <w:tc>
          <w:tcPr>
            <w:tcW w:w="850" w:type="dxa"/>
            <w:noWrap/>
            <w:hideMark/>
          </w:tcPr>
          <w:p w:rsidR="00E133EF" w:rsidRPr="00E133EF" w:rsidRDefault="00E133EF" w:rsidP="00E133EF">
            <w:pPr>
              <w:rPr>
                <w:sz w:val="18"/>
                <w:szCs w:val="16"/>
              </w:rPr>
            </w:pPr>
            <w:r w:rsidRPr="00E133EF">
              <w:rPr>
                <w:sz w:val="18"/>
                <w:szCs w:val="16"/>
              </w:rPr>
              <w:t>5413</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TEMP</w:t>
            </w:r>
          </w:p>
        </w:tc>
        <w:tc>
          <w:tcPr>
            <w:tcW w:w="737" w:type="dxa"/>
            <w:noWrap/>
            <w:hideMark/>
          </w:tcPr>
          <w:p w:rsidR="00E133EF" w:rsidRPr="00E133EF" w:rsidRDefault="00E133EF" w:rsidP="00E133EF">
            <w:pPr>
              <w:rPr>
                <w:sz w:val="18"/>
                <w:szCs w:val="16"/>
              </w:rPr>
            </w:pPr>
            <w:r w:rsidRPr="00E133EF">
              <w:rPr>
                <w:sz w:val="18"/>
                <w:szCs w:val="16"/>
              </w:rPr>
              <w:t>23</w:t>
            </w:r>
          </w:p>
        </w:tc>
        <w:tc>
          <w:tcPr>
            <w:tcW w:w="907" w:type="dxa"/>
            <w:noWrap/>
            <w:hideMark/>
          </w:tcPr>
          <w:p w:rsidR="00E133EF" w:rsidRPr="00E133EF" w:rsidRDefault="00E133EF" w:rsidP="00E133EF">
            <w:pPr>
              <w:rPr>
                <w:sz w:val="18"/>
                <w:szCs w:val="16"/>
              </w:rPr>
            </w:pPr>
            <w:r w:rsidRPr="00E133EF">
              <w:rPr>
                <w:sz w:val="18"/>
                <w:szCs w:val="16"/>
              </w:rPr>
              <w:t>2887</w:t>
            </w:r>
          </w:p>
        </w:tc>
        <w:tc>
          <w:tcPr>
            <w:tcW w:w="794" w:type="dxa"/>
            <w:noWrap/>
            <w:hideMark/>
          </w:tcPr>
          <w:p w:rsidR="00E133EF" w:rsidRPr="00E133EF" w:rsidRDefault="00E133EF" w:rsidP="00E133EF">
            <w:pPr>
              <w:rPr>
                <w:sz w:val="18"/>
                <w:szCs w:val="16"/>
              </w:rPr>
            </w:pPr>
            <w:r w:rsidRPr="00E133EF">
              <w:rPr>
                <w:sz w:val="18"/>
                <w:szCs w:val="16"/>
              </w:rPr>
              <w:t>2895</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1</w:t>
            </w:r>
          </w:p>
        </w:tc>
        <w:tc>
          <w:tcPr>
            <w:tcW w:w="850" w:type="dxa"/>
            <w:noWrap/>
            <w:hideMark/>
          </w:tcPr>
          <w:p w:rsidR="00E133EF" w:rsidRPr="00E133EF" w:rsidRDefault="00E133EF" w:rsidP="00E133EF">
            <w:pPr>
              <w:rPr>
                <w:sz w:val="18"/>
                <w:szCs w:val="16"/>
              </w:rPr>
            </w:pPr>
            <w:r w:rsidRPr="00E133EF">
              <w:rPr>
                <w:sz w:val="18"/>
                <w:szCs w:val="16"/>
              </w:rPr>
              <w:t>3329</w:t>
            </w:r>
          </w:p>
        </w:tc>
        <w:tc>
          <w:tcPr>
            <w:tcW w:w="850" w:type="dxa"/>
            <w:noWrap/>
            <w:hideMark/>
          </w:tcPr>
          <w:p w:rsidR="00E133EF" w:rsidRPr="00E133EF" w:rsidRDefault="00E133EF" w:rsidP="00E133EF">
            <w:pPr>
              <w:rPr>
                <w:sz w:val="18"/>
                <w:szCs w:val="16"/>
              </w:rPr>
            </w:pPr>
            <w:r w:rsidRPr="00E133EF">
              <w:rPr>
                <w:sz w:val="18"/>
                <w:szCs w:val="16"/>
              </w:rPr>
              <w:t>3342</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RES</w:t>
            </w:r>
          </w:p>
        </w:tc>
        <w:tc>
          <w:tcPr>
            <w:tcW w:w="737" w:type="dxa"/>
            <w:noWrap/>
            <w:hideMark/>
          </w:tcPr>
          <w:p w:rsidR="00E133EF" w:rsidRPr="00E133EF" w:rsidRDefault="00E133EF" w:rsidP="00E133EF">
            <w:pPr>
              <w:rPr>
                <w:sz w:val="18"/>
                <w:szCs w:val="16"/>
              </w:rPr>
            </w:pPr>
            <w:r w:rsidRPr="00E133EF">
              <w:rPr>
                <w:sz w:val="18"/>
                <w:szCs w:val="16"/>
              </w:rPr>
              <w:t>17</w:t>
            </w:r>
          </w:p>
        </w:tc>
        <w:tc>
          <w:tcPr>
            <w:tcW w:w="907" w:type="dxa"/>
            <w:noWrap/>
            <w:hideMark/>
          </w:tcPr>
          <w:p w:rsidR="00E133EF" w:rsidRPr="00E133EF" w:rsidRDefault="00E133EF" w:rsidP="00E133EF">
            <w:pPr>
              <w:rPr>
                <w:sz w:val="18"/>
                <w:szCs w:val="16"/>
              </w:rPr>
            </w:pPr>
            <w:r w:rsidRPr="00E133EF">
              <w:rPr>
                <w:sz w:val="18"/>
                <w:szCs w:val="16"/>
              </w:rPr>
              <w:t>10479</w:t>
            </w:r>
          </w:p>
        </w:tc>
        <w:tc>
          <w:tcPr>
            <w:tcW w:w="794" w:type="dxa"/>
            <w:noWrap/>
            <w:hideMark/>
          </w:tcPr>
          <w:p w:rsidR="00E133EF" w:rsidRPr="00E133EF" w:rsidRDefault="00E133EF" w:rsidP="00E133EF">
            <w:pPr>
              <w:rPr>
                <w:sz w:val="18"/>
                <w:szCs w:val="16"/>
              </w:rPr>
            </w:pPr>
            <w:r w:rsidRPr="00E133EF">
              <w:rPr>
                <w:sz w:val="18"/>
                <w:szCs w:val="16"/>
              </w:rPr>
              <w:t>10491</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12</w:t>
            </w:r>
          </w:p>
        </w:tc>
        <w:tc>
          <w:tcPr>
            <w:tcW w:w="850" w:type="dxa"/>
            <w:noWrap/>
            <w:hideMark/>
          </w:tcPr>
          <w:p w:rsidR="00E133EF" w:rsidRPr="00E133EF" w:rsidRDefault="00E133EF" w:rsidP="00E133EF">
            <w:pPr>
              <w:rPr>
                <w:sz w:val="18"/>
                <w:szCs w:val="16"/>
              </w:rPr>
            </w:pPr>
            <w:r w:rsidRPr="00E133EF">
              <w:rPr>
                <w:sz w:val="18"/>
                <w:szCs w:val="16"/>
              </w:rPr>
              <w:t>7647</w:t>
            </w:r>
          </w:p>
        </w:tc>
        <w:tc>
          <w:tcPr>
            <w:tcW w:w="850" w:type="dxa"/>
            <w:noWrap/>
            <w:hideMark/>
          </w:tcPr>
          <w:p w:rsidR="00E133EF" w:rsidRPr="00E133EF" w:rsidRDefault="00E133EF" w:rsidP="00E133EF">
            <w:pPr>
              <w:rPr>
                <w:sz w:val="18"/>
                <w:szCs w:val="16"/>
              </w:rPr>
            </w:pPr>
            <w:r w:rsidRPr="00E133EF">
              <w:rPr>
                <w:sz w:val="18"/>
                <w:szCs w:val="16"/>
              </w:rPr>
              <w:t>7688</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WS</w:t>
            </w:r>
          </w:p>
        </w:tc>
        <w:tc>
          <w:tcPr>
            <w:tcW w:w="737" w:type="dxa"/>
            <w:noWrap/>
            <w:hideMark/>
          </w:tcPr>
          <w:p w:rsidR="00E133EF" w:rsidRPr="00E133EF" w:rsidRDefault="00E133EF" w:rsidP="00E133EF">
            <w:pPr>
              <w:rPr>
                <w:sz w:val="18"/>
                <w:szCs w:val="16"/>
              </w:rPr>
            </w:pPr>
            <w:r w:rsidRPr="00E133EF">
              <w:rPr>
                <w:sz w:val="18"/>
                <w:szCs w:val="16"/>
              </w:rPr>
              <w:t>584.71</w:t>
            </w:r>
          </w:p>
        </w:tc>
        <w:tc>
          <w:tcPr>
            <w:tcW w:w="907" w:type="dxa"/>
            <w:noWrap/>
            <w:hideMark/>
          </w:tcPr>
          <w:p w:rsidR="00E133EF" w:rsidRPr="00E133EF" w:rsidRDefault="00E133EF" w:rsidP="00E133EF">
            <w:pPr>
              <w:rPr>
                <w:sz w:val="18"/>
                <w:szCs w:val="16"/>
              </w:rPr>
            </w:pPr>
            <w:r w:rsidRPr="00E133EF">
              <w:rPr>
                <w:sz w:val="18"/>
                <w:szCs w:val="16"/>
              </w:rPr>
              <w:t>8695</w:t>
            </w:r>
          </w:p>
        </w:tc>
        <w:tc>
          <w:tcPr>
            <w:tcW w:w="794" w:type="dxa"/>
            <w:noWrap/>
            <w:hideMark/>
          </w:tcPr>
          <w:p w:rsidR="00E133EF" w:rsidRPr="00E133EF" w:rsidRDefault="00E133EF" w:rsidP="00E133EF">
            <w:pPr>
              <w:rPr>
                <w:sz w:val="18"/>
                <w:szCs w:val="16"/>
              </w:rPr>
            </w:pPr>
            <w:r w:rsidRPr="00E133EF">
              <w:rPr>
                <w:sz w:val="18"/>
                <w:szCs w:val="16"/>
              </w:rPr>
              <w:t>8765</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583.81</w:t>
            </w:r>
          </w:p>
        </w:tc>
        <w:tc>
          <w:tcPr>
            <w:tcW w:w="850" w:type="dxa"/>
            <w:noWrap/>
            <w:hideMark/>
          </w:tcPr>
          <w:p w:rsidR="00E133EF" w:rsidRPr="00E133EF" w:rsidRDefault="00E133EF" w:rsidP="00E133EF">
            <w:pPr>
              <w:rPr>
                <w:sz w:val="18"/>
                <w:szCs w:val="16"/>
              </w:rPr>
            </w:pPr>
            <w:r w:rsidRPr="00E133EF">
              <w:rPr>
                <w:sz w:val="18"/>
                <w:szCs w:val="16"/>
              </w:rPr>
              <w:t>8765</w:t>
            </w:r>
          </w:p>
        </w:tc>
        <w:tc>
          <w:tcPr>
            <w:tcW w:w="850" w:type="dxa"/>
            <w:noWrap/>
            <w:hideMark/>
          </w:tcPr>
          <w:p w:rsidR="00E133EF" w:rsidRPr="00E133EF" w:rsidRDefault="00E133EF" w:rsidP="00E133EF">
            <w:pPr>
              <w:rPr>
                <w:sz w:val="18"/>
                <w:szCs w:val="16"/>
              </w:rPr>
            </w:pPr>
            <w:r w:rsidRPr="00E133EF">
              <w:rPr>
                <w:sz w:val="18"/>
                <w:szCs w:val="16"/>
              </w:rPr>
              <w:t>8766</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S</w:t>
            </w:r>
          </w:p>
        </w:tc>
        <w:tc>
          <w:tcPr>
            <w:tcW w:w="737" w:type="dxa"/>
            <w:noWrap/>
            <w:hideMark/>
          </w:tcPr>
          <w:p w:rsidR="00E133EF" w:rsidRPr="00E133EF" w:rsidRDefault="00E133EF" w:rsidP="00E133EF">
            <w:pPr>
              <w:rPr>
                <w:sz w:val="18"/>
                <w:szCs w:val="16"/>
              </w:rPr>
            </w:pPr>
            <w:r w:rsidRPr="00E133EF">
              <w:rPr>
                <w:sz w:val="18"/>
                <w:szCs w:val="16"/>
              </w:rPr>
              <w:t>27</w:t>
            </w:r>
          </w:p>
        </w:tc>
        <w:tc>
          <w:tcPr>
            <w:tcW w:w="907" w:type="dxa"/>
            <w:noWrap/>
            <w:hideMark/>
          </w:tcPr>
          <w:p w:rsidR="00E133EF" w:rsidRPr="00E133EF" w:rsidRDefault="00E133EF" w:rsidP="00E133EF">
            <w:pPr>
              <w:rPr>
                <w:sz w:val="18"/>
                <w:szCs w:val="16"/>
              </w:rPr>
            </w:pPr>
            <w:r w:rsidRPr="00E133EF">
              <w:rPr>
                <w:sz w:val="18"/>
                <w:szCs w:val="16"/>
              </w:rPr>
              <w:t>45</w:t>
            </w:r>
          </w:p>
        </w:tc>
        <w:tc>
          <w:tcPr>
            <w:tcW w:w="794" w:type="dxa"/>
            <w:noWrap/>
            <w:hideMark/>
          </w:tcPr>
          <w:p w:rsidR="00E133EF" w:rsidRPr="00E133EF" w:rsidRDefault="00E133EF" w:rsidP="00E133EF">
            <w:pPr>
              <w:rPr>
                <w:sz w:val="18"/>
                <w:szCs w:val="16"/>
              </w:rPr>
            </w:pPr>
            <w:r w:rsidRPr="00E133EF">
              <w:rPr>
                <w:sz w:val="18"/>
                <w:szCs w:val="16"/>
              </w:rPr>
              <w:t>70</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27</w:t>
            </w:r>
          </w:p>
        </w:tc>
        <w:tc>
          <w:tcPr>
            <w:tcW w:w="850" w:type="dxa"/>
            <w:noWrap/>
            <w:hideMark/>
          </w:tcPr>
          <w:p w:rsidR="00E133EF" w:rsidRPr="00E133EF" w:rsidRDefault="00E133EF" w:rsidP="00E133EF">
            <w:pPr>
              <w:rPr>
                <w:sz w:val="18"/>
                <w:szCs w:val="16"/>
              </w:rPr>
            </w:pPr>
            <w:r w:rsidRPr="00E133EF">
              <w:rPr>
                <w:sz w:val="18"/>
                <w:szCs w:val="16"/>
              </w:rPr>
              <w:t>70</w:t>
            </w:r>
          </w:p>
        </w:tc>
        <w:tc>
          <w:tcPr>
            <w:tcW w:w="850" w:type="dxa"/>
            <w:noWrap/>
            <w:hideMark/>
          </w:tcPr>
          <w:p w:rsidR="00E133EF" w:rsidRPr="00E133EF" w:rsidRDefault="00E133EF" w:rsidP="00E133EF">
            <w:pPr>
              <w:rPr>
                <w:sz w:val="18"/>
                <w:szCs w:val="16"/>
              </w:rPr>
            </w:pPr>
            <w:r w:rsidRPr="00E133EF">
              <w:rPr>
                <w:sz w:val="18"/>
                <w:szCs w:val="16"/>
              </w:rPr>
              <w:t>873</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R</w:t>
            </w:r>
          </w:p>
        </w:tc>
        <w:tc>
          <w:tcPr>
            <w:tcW w:w="737" w:type="dxa"/>
            <w:noWrap/>
            <w:hideMark/>
          </w:tcPr>
          <w:p w:rsidR="00E133EF" w:rsidRPr="00E133EF" w:rsidRDefault="00E133EF" w:rsidP="00E133EF">
            <w:pPr>
              <w:rPr>
                <w:sz w:val="18"/>
                <w:szCs w:val="16"/>
              </w:rPr>
            </w:pPr>
            <w:r w:rsidRPr="00E133EF">
              <w:rPr>
                <w:sz w:val="18"/>
                <w:szCs w:val="16"/>
              </w:rPr>
              <w:t>36</w:t>
            </w:r>
          </w:p>
        </w:tc>
        <w:tc>
          <w:tcPr>
            <w:tcW w:w="907" w:type="dxa"/>
            <w:noWrap/>
            <w:hideMark/>
          </w:tcPr>
          <w:p w:rsidR="00E133EF" w:rsidRPr="00E133EF" w:rsidRDefault="00E133EF" w:rsidP="00E133EF">
            <w:pPr>
              <w:rPr>
                <w:sz w:val="18"/>
                <w:szCs w:val="16"/>
              </w:rPr>
            </w:pPr>
            <w:r w:rsidRPr="00E133EF">
              <w:rPr>
                <w:sz w:val="18"/>
                <w:szCs w:val="16"/>
              </w:rPr>
              <w:t>6213</w:t>
            </w:r>
          </w:p>
        </w:tc>
        <w:tc>
          <w:tcPr>
            <w:tcW w:w="794" w:type="dxa"/>
            <w:noWrap/>
            <w:hideMark/>
          </w:tcPr>
          <w:p w:rsidR="00E133EF" w:rsidRPr="00E133EF" w:rsidRDefault="00E133EF" w:rsidP="00E133EF">
            <w:pPr>
              <w:rPr>
                <w:sz w:val="18"/>
                <w:szCs w:val="16"/>
              </w:rPr>
            </w:pPr>
            <w:r w:rsidRPr="00E133EF">
              <w:rPr>
                <w:sz w:val="18"/>
                <w:szCs w:val="16"/>
              </w:rPr>
              <w:t>6249</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36</w:t>
            </w:r>
          </w:p>
        </w:tc>
        <w:tc>
          <w:tcPr>
            <w:tcW w:w="850" w:type="dxa"/>
            <w:noWrap/>
            <w:hideMark/>
          </w:tcPr>
          <w:p w:rsidR="00E133EF" w:rsidRPr="00E133EF" w:rsidRDefault="00E133EF" w:rsidP="00E133EF">
            <w:pPr>
              <w:rPr>
                <w:sz w:val="18"/>
                <w:szCs w:val="16"/>
              </w:rPr>
            </w:pPr>
            <w:r w:rsidRPr="00E133EF">
              <w:rPr>
                <w:sz w:val="18"/>
                <w:szCs w:val="16"/>
              </w:rPr>
              <w:t>6249</w:t>
            </w:r>
          </w:p>
        </w:tc>
        <w:tc>
          <w:tcPr>
            <w:tcW w:w="850" w:type="dxa"/>
            <w:noWrap/>
            <w:hideMark/>
          </w:tcPr>
          <w:p w:rsidR="00E133EF" w:rsidRPr="00E133EF" w:rsidRDefault="00E133EF" w:rsidP="00E133EF">
            <w:pPr>
              <w:rPr>
                <w:sz w:val="18"/>
                <w:szCs w:val="16"/>
              </w:rPr>
            </w:pPr>
            <w:r w:rsidRPr="00E133EF">
              <w:rPr>
                <w:sz w:val="18"/>
                <w:szCs w:val="16"/>
              </w:rPr>
              <w:t>6250</w:t>
            </w:r>
          </w:p>
        </w:tc>
        <w:tc>
          <w:tcPr>
            <w:tcW w:w="907" w:type="dxa"/>
            <w:noWrap/>
            <w:hideMark/>
          </w:tcPr>
          <w:p w:rsidR="00E133EF" w:rsidRPr="00E133EF" w:rsidRDefault="00E133EF" w:rsidP="00E133EF">
            <w:pPr>
              <w:rPr>
                <w:sz w:val="18"/>
                <w:szCs w:val="16"/>
              </w:rPr>
            </w:pPr>
            <w:r w:rsidRPr="00E133EF">
              <w:rPr>
                <w:sz w:val="18"/>
                <w:szCs w:val="16"/>
              </w:rPr>
              <w:t>extreme</w:t>
            </w:r>
          </w:p>
        </w:tc>
      </w:tr>
    </w:tbl>
    <w:p w:rsidR="0073754A" w:rsidRDefault="0073754A" w:rsidP="00CC5261"/>
    <w:p w:rsidR="008C5F58" w:rsidRPr="008C5F58" w:rsidRDefault="008C5F58" w:rsidP="007F66E4">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8C5F58" w:rsidRDefault="008C5F58" w:rsidP="00A93D1C">
      <w:pPr>
        <w:spacing w:before="120" w:after="120"/>
        <w:ind w:left="720" w:firstLine="720"/>
        <w:contextualSpacing/>
      </w:pPr>
      <w:r>
        <w:t>Proses</w:t>
      </w:r>
      <w:r w:rsidR="00C91BDE">
        <w:t xml:space="preserve"> pendeteksian sinyal </w:t>
      </w:r>
      <w:r w:rsidR="00C91BDE">
        <w:rPr>
          <w:i/>
          <w:iCs/>
        </w:rPr>
        <w:t>comparison</w:t>
      </w:r>
      <w:r>
        <w:t xml:space="preserve"> ini bertujuan untuk membandingkan data terakhir dengan beberapa data terakhir sesuai dengan interval data dari data masukan. Untuk data dengan interval per</w:t>
      </w:r>
      <w:r w:rsidR="00A93D1C">
        <w:t xml:space="preserve"> </w:t>
      </w:r>
      <w:r>
        <w:t xml:space="preserve">jam maka data terakhir akan dibandingkan data pada hari sebelumnya atau data 24 jam terakhir. </w:t>
      </w:r>
      <w:r w:rsidR="00A93D1C">
        <w:t>U</w:t>
      </w:r>
      <w:r>
        <w:t>ntuk data dengan interval harian maka data akan dibandingkan dengan data seminggu sebelumnya, atau data ke-7 terakhir</w:t>
      </w:r>
      <w:r w:rsidR="00A93D1C">
        <w:t>.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w:t>
      </w:r>
      <w:r w:rsidR="00EE3657">
        <w:t xml:space="preserve"> Jika data terakhir lebih besar dari pada data sebelumnya makan akan dihasilkan sinyal “higher than, jika lebih kecil dibandingkan data sebelumnya maka akan dihasilkan sinyal “lower than”, sedangkan jika sama makan akan dihasilkan sinyal “equal with”.</w:t>
      </w:r>
    </w:p>
    <w:p w:rsidR="00A93D1C" w:rsidRPr="00692045" w:rsidRDefault="00A93D1C" w:rsidP="00C91BDE">
      <w:pPr>
        <w:spacing w:before="120" w:after="120"/>
        <w:ind w:left="720" w:firstLine="720"/>
      </w:pPr>
      <w:r>
        <w:t>Sehingga jika digunakan data partikel udara pada tabel 4.4, akan didapat</w:t>
      </w:r>
      <w:r w:rsidR="00837741">
        <w:t>kan hasil seperti pada tabel 4.9</w:t>
      </w:r>
      <w:r>
        <w:t xml:space="preserve"> berikut.</w:t>
      </w:r>
      <w:r w:rsidR="00692045">
        <w:t xml:space="preserve"> Karena interval data partikel udara adalah per jam, maka data terakhir akan dibandingkan dengan data 1 hari sebelumnya (data ke 24 terakhir), sehingga parameter PM2.5 dikatakan </w:t>
      </w:r>
      <w:r w:rsidR="00692045">
        <w:rPr>
          <w:i/>
          <w:iCs/>
        </w:rPr>
        <w:lastRenderedPageBreak/>
        <w:t>higher than</w:t>
      </w:r>
      <w:r w:rsidR="00692045">
        <w:t xml:space="preserve"> karena nilai data terakhirnya adalah 283 dan data 24 jam terakhir adalah 195.</w:t>
      </w:r>
    </w:p>
    <w:p w:rsidR="00EE3657" w:rsidRPr="00EE3657" w:rsidRDefault="00EE3657"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9</w:t>
      </w:r>
      <w:r w:rsidR="00BB1BDD">
        <w:rPr>
          <w:noProof/>
        </w:rPr>
        <w:fldChar w:fldCharType="end"/>
      </w:r>
      <w:r>
        <w:t xml:space="preserve"> Hasil pendeteksian sinyal </w:t>
      </w:r>
      <w:r>
        <w:rPr>
          <w:i/>
        </w:rPr>
        <w:t>Comparison</w:t>
      </w:r>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EE3657" w:rsidRPr="00B16043" w:rsidTr="00EE3657">
        <w:trPr>
          <w:trHeight w:val="300"/>
          <w:tblHeader/>
        </w:trPr>
        <w:tc>
          <w:tcPr>
            <w:tcW w:w="82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EE3657" w:rsidRPr="00B16043" w:rsidTr="00837741">
        <w:trPr>
          <w:trHeight w:val="517"/>
        </w:trPr>
        <w:tc>
          <w:tcPr>
            <w:tcW w:w="82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EE3657" w:rsidRPr="00B16043" w:rsidRDefault="00EE3657" w:rsidP="00EE3657">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8C5F58" w:rsidRPr="008C5F58" w:rsidRDefault="008C5F58" w:rsidP="00EE3657">
      <w:pPr>
        <w:spacing w:before="120" w:after="120"/>
      </w:pPr>
    </w:p>
    <w:p w:rsidR="00EE3657" w:rsidRPr="00EE3657" w:rsidRDefault="00EE3657" w:rsidP="00837741">
      <w:pPr>
        <w:pStyle w:val="ListParagraph"/>
        <w:spacing w:before="240"/>
        <w:ind w:left="1080"/>
      </w:pPr>
    </w:p>
    <w:p w:rsidR="0073754A" w:rsidRPr="0018401B" w:rsidRDefault="0073754A" w:rsidP="00EE3657">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C91BDE" w:rsidP="00C91BDE">
      <w:pPr>
        <w:spacing w:after="120"/>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w:t>
      </w:r>
      <w:r w:rsidR="00433253">
        <w:t xml:space="preserve">Proses ini tidak jauh beda dengan proses pendeteksian </w:t>
      </w:r>
      <w:r w:rsidR="00433253">
        <w:rPr>
          <w:i/>
          <w:iCs/>
        </w:rPr>
        <w:t>Trend</w:t>
      </w:r>
      <w:r w:rsidR="00433253">
        <w:t xml:space="preserve"> </w:t>
      </w:r>
      <w:r>
        <w:t xml:space="preserve">dimana </w:t>
      </w:r>
      <w:r w:rsidR="00433253">
        <w:t>jika ditemukan sebuah parameter dengan nilai sama</w:t>
      </w:r>
      <w:r>
        <w:t xml:space="preserve"> atau tidak berubah</w:t>
      </w:r>
      <w:r w:rsidR="00433253">
        <w:t xml:space="preserve"> berturut-turut </w:t>
      </w:r>
      <w:r>
        <w:t xml:space="preserve">sebanyak lebih dari dari </w:t>
      </w:r>
      <w:r w:rsidR="00433253">
        <w:t xml:space="preserve"> 10%</w:t>
      </w:r>
      <w:r w:rsidR="00590ACF">
        <w:t xml:space="preserve"> jumlah data maka termasuk ke dalam kategori </w:t>
      </w:r>
      <w:r w:rsidR="00590ACF">
        <w:rPr>
          <w:i/>
          <w:iCs/>
        </w:rPr>
        <w:t>Repeated Event</w:t>
      </w:r>
      <w:r w:rsidR="00590ACF">
        <w:t xml:space="preserve">. </w:t>
      </w:r>
      <w:r w:rsidR="001177AD">
        <w:rPr>
          <w:rFonts w:cs="Times New Roman"/>
          <w:color w:val="000000" w:themeColor="text1"/>
          <w:szCs w:val="24"/>
        </w:rPr>
        <w:t>Proses ini dilakukan</w:t>
      </w:r>
      <w:r w:rsidR="008B55AC">
        <w:rPr>
          <w:rFonts w:cs="Times New Roman"/>
          <w:color w:val="000000" w:themeColor="text1"/>
          <w:szCs w:val="24"/>
        </w:rPr>
        <w:t xml:space="preserve"> untuk parameter dengan tipe </w:t>
      </w:r>
      <w:r w:rsidR="001177AD">
        <w:rPr>
          <w:rFonts w:cs="Times New Roman"/>
          <w:i/>
          <w:iCs/>
          <w:color w:val="000000" w:themeColor="text1"/>
          <w:szCs w:val="24"/>
        </w:rPr>
        <w:t>nume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4A086F" w:rsidRDefault="007F66E4" w:rsidP="00976995">
      <w:pPr>
        <w:spacing w:before="240"/>
        <w:ind w:left="720" w:firstLine="720"/>
      </w:pPr>
      <w:r>
        <w:t>Dengan</w:t>
      </w:r>
      <w:r w:rsidR="001177AD">
        <w:t xml:space="preserve"> menggunakan data pada tabel partikel udara pada tabel 4.4</w:t>
      </w:r>
      <w:r>
        <w:t xml:space="preserve"> setelah dilakukan </w:t>
      </w:r>
      <w:r w:rsidR="00C91BDE">
        <w:t xml:space="preserve">pendeteksian sinyal </w:t>
      </w:r>
      <w:r w:rsidR="00C91BDE">
        <w:rPr>
          <w:i/>
          <w:iCs/>
        </w:rPr>
        <w:t>repeated event,</w:t>
      </w:r>
      <w:r>
        <w:t xml:space="preserve"> </w:t>
      </w:r>
      <w:r w:rsidR="00C91BDE">
        <w:t xml:space="preserve">maka </w:t>
      </w:r>
      <w:r>
        <w:t>didapatkan hasil pada tabel 4.</w:t>
      </w:r>
      <w:r w:rsidR="00837741">
        <w:t>10</w:t>
      </w:r>
      <w:r>
        <w:t xml:space="preserve">, seperti yang kita lihat pada tabel tersebut, data yang disimpan </w:t>
      </w:r>
      <w:r w:rsidR="00C91BDE">
        <w:t>berupa nama kolom, banyak</w:t>
      </w:r>
      <w:r w:rsidR="00976995">
        <w:t>nya perulangan pada data, indeks dimana perulangan dimulai (dalam bentuk vektor), dan indeks dimana perulangan berhenti (dalam bentuk vektor).</w:t>
      </w:r>
    </w:p>
    <w:p w:rsidR="004A086F" w:rsidRDefault="004A086F" w:rsidP="004A086F">
      <w:r>
        <w:br w:type="page"/>
      </w:r>
    </w:p>
    <w:p w:rsidR="007F66E4" w:rsidRDefault="007F66E4" w:rsidP="00976995">
      <w:pPr>
        <w:spacing w:before="240"/>
        <w:ind w:left="720" w:firstLine="720"/>
      </w:pPr>
    </w:p>
    <w:p w:rsidR="00C91BDE" w:rsidRPr="00C91BDE" w:rsidRDefault="00C91BDE"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0</w:t>
      </w:r>
      <w:r w:rsidR="00BB1BDD">
        <w:rPr>
          <w:noProof/>
        </w:rPr>
        <w:fldChar w:fldCharType="end"/>
      </w:r>
      <w:r>
        <w:t xml:space="preserve"> Hasil pendeteksian sinyal </w:t>
      </w:r>
      <w:r>
        <w:rPr>
          <w:i/>
        </w:rPr>
        <w:t>repeated event</w:t>
      </w:r>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C91BDE" w:rsidRPr="004C79F3" w:rsidTr="00C91BDE">
        <w:trPr>
          <w:trHeight w:val="283"/>
        </w:trPr>
        <w:tc>
          <w:tcPr>
            <w:tcW w:w="1565" w:type="dxa"/>
            <w:noWrap/>
          </w:tcPr>
          <w:p w:rsidR="00C91BDE" w:rsidRPr="00080F16" w:rsidRDefault="00C91BDE" w:rsidP="000C693F">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End</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M2.5</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DEW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TEM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RES</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IWS</w:t>
            </w:r>
          </w:p>
        </w:tc>
        <w:tc>
          <w:tcPr>
            <w:tcW w:w="1134"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S</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2</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 xml:space="preserve">9719 </w:t>
            </w:r>
            <w:r w:rsidR="00976995">
              <w:rPr>
                <w:rFonts w:eastAsia="Times New Roman" w:cs="Times New Roman"/>
                <w:sz w:val="20"/>
                <w:szCs w:val="20"/>
              </w:rPr>
              <w:t xml:space="preserve"> </w:t>
            </w:r>
            <w:r w:rsidRPr="00C91BDE">
              <w:rPr>
                <w:rFonts w:eastAsia="Times New Roman" w:cs="Times New Roman"/>
                <w:sz w:val="20"/>
                <w:szCs w:val="20"/>
              </w:rPr>
              <w:t>16807</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R</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1</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0938</w:t>
            </w:r>
          </w:p>
        </w:tc>
      </w:tr>
    </w:tbl>
    <w:p w:rsidR="00C91BDE" w:rsidRPr="001177AD" w:rsidRDefault="00C91BDE" w:rsidP="00C91BDE">
      <w:pPr>
        <w:spacing w:before="240"/>
        <w:ind w:left="720" w:firstLine="720"/>
      </w:pPr>
    </w:p>
    <w:p w:rsidR="001177AD" w:rsidRPr="001177AD" w:rsidRDefault="001177AD" w:rsidP="001177AD">
      <w:pPr>
        <w:spacing w:after="120"/>
        <w:ind w:left="720" w:firstLine="720"/>
      </w:pPr>
    </w:p>
    <w:p w:rsidR="001177AD" w:rsidRDefault="001177AD" w:rsidP="001177AD">
      <w:pPr>
        <w:spacing w:after="120"/>
      </w:pPr>
      <w:r>
        <w:tab/>
      </w:r>
    </w:p>
    <w:p w:rsidR="00C91BDE" w:rsidRDefault="00C91BDE" w:rsidP="001177AD">
      <w:pPr>
        <w:spacing w:after="120"/>
      </w:pPr>
    </w:p>
    <w:p w:rsidR="00C91BDE" w:rsidRPr="001177AD" w:rsidRDefault="00C91BDE" w:rsidP="001177AD">
      <w:pPr>
        <w:spacing w:after="120"/>
      </w:pPr>
    </w:p>
    <w:p w:rsidR="00154A7E" w:rsidRPr="00154A7E" w:rsidRDefault="00154A7E" w:rsidP="007F66E4">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837741">
      <w:pPr>
        <w:ind w:left="720" w:firstLine="720"/>
        <w:rPr>
          <w:i/>
          <w:iCs/>
        </w:rPr>
      </w:pPr>
      <w:r>
        <w:t>Dengan</w:t>
      </w:r>
      <w:r w:rsidR="00976995">
        <w:t xml:space="preserve"> menggunakan data pada tabel 4.4</w:t>
      </w:r>
      <w:r>
        <w:t xml:space="preserve"> setelah dilakukan proses prediksi data sehingga didapatkan hasil pada tabel 4.</w:t>
      </w:r>
      <w:r w:rsidR="00976995">
        <w:t>1</w:t>
      </w:r>
      <w:r w:rsidR="00837741">
        <w:t>1</w:t>
      </w:r>
      <w:r>
        <w:t xml:space="preserve">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6D06F3" w:rsidRDefault="006D06F3"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1</w:t>
      </w:r>
      <w:r w:rsidR="00BB1BDD">
        <w:rPr>
          <w:noProof/>
        </w:rPr>
        <w:fldChar w:fldCharType="end"/>
      </w:r>
      <w:r>
        <w:t xml:space="preserve"> Hasil Prediksi data untuk contoh kasus data klimatologi</w:t>
      </w:r>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1C6178" w:rsidRPr="00B16043" w:rsidTr="001C6178">
        <w:trPr>
          <w:trHeight w:val="300"/>
          <w:tblHeader/>
        </w:trPr>
        <w:tc>
          <w:tcPr>
            <w:tcW w:w="0" w:type="auto"/>
            <w:shd w:val="clear" w:color="auto" w:fill="auto"/>
            <w:noWrap/>
            <w:hideMark/>
          </w:tcPr>
          <w:p w:rsidR="001C6178" w:rsidRPr="001C6178" w:rsidRDefault="001C6178" w:rsidP="001C6178">
            <w:pPr>
              <w:rPr>
                <w:sz w:val="20"/>
                <w:szCs w:val="18"/>
              </w:rPr>
            </w:pPr>
            <w:r w:rsidRPr="001C6178">
              <w:rPr>
                <w:sz w:val="20"/>
                <w:szCs w:val="18"/>
              </w:rPr>
              <w:t>pm2.5</w:t>
            </w:r>
          </w:p>
        </w:tc>
        <w:tc>
          <w:tcPr>
            <w:tcW w:w="0" w:type="auto"/>
            <w:shd w:val="clear" w:color="auto" w:fill="auto"/>
            <w:noWrap/>
            <w:hideMark/>
          </w:tcPr>
          <w:p w:rsidR="001C6178" w:rsidRPr="001C6178" w:rsidRDefault="001C6178" w:rsidP="001C6178">
            <w:pPr>
              <w:rPr>
                <w:sz w:val="20"/>
                <w:szCs w:val="18"/>
              </w:rPr>
            </w:pPr>
            <w:r w:rsidRPr="001C6178">
              <w:rPr>
                <w:sz w:val="20"/>
                <w:szCs w:val="18"/>
              </w:rPr>
              <w:t>DEWP</w:t>
            </w:r>
          </w:p>
        </w:tc>
        <w:tc>
          <w:tcPr>
            <w:tcW w:w="0" w:type="auto"/>
          </w:tcPr>
          <w:p w:rsidR="001C6178" w:rsidRPr="001C6178" w:rsidRDefault="001C6178" w:rsidP="001C6178">
            <w:pPr>
              <w:rPr>
                <w:sz w:val="20"/>
                <w:szCs w:val="18"/>
              </w:rPr>
            </w:pPr>
            <w:r w:rsidRPr="001C6178">
              <w:rPr>
                <w:sz w:val="20"/>
                <w:szCs w:val="18"/>
              </w:rPr>
              <w:t>TEMP</w:t>
            </w:r>
          </w:p>
        </w:tc>
        <w:tc>
          <w:tcPr>
            <w:tcW w:w="0" w:type="auto"/>
            <w:shd w:val="clear" w:color="auto" w:fill="auto"/>
            <w:noWrap/>
            <w:hideMark/>
          </w:tcPr>
          <w:p w:rsidR="001C6178" w:rsidRPr="001C6178" w:rsidRDefault="001C6178" w:rsidP="001C6178">
            <w:pPr>
              <w:rPr>
                <w:sz w:val="20"/>
                <w:szCs w:val="18"/>
              </w:rPr>
            </w:pPr>
            <w:r w:rsidRPr="001C6178">
              <w:rPr>
                <w:sz w:val="20"/>
                <w:szCs w:val="18"/>
              </w:rPr>
              <w:t>PRES</w:t>
            </w:r>
          </w:p>
        </w:tc>
        <w:tc>
          <w:tcPr>
            <w:tcW w:w="0" w:type="auto"/>
            <w:shd w:val="clear" w:color="auto" w:fill="auto"/>
            <w:noWrap/>
            <w:hideMark/>
          </w:tcPr>
          <w:p w:rsidR="001C6178" w:rsidRPr="001C6178" w:rsidRDefault="001C6178" w:rsidP="001C6178">
            <w:pPr>
              <w:rPr>
                <w:sz w:val="20"/>
                <w:szCs w:val="18"/>
              </w:rPr>
            </w:pPr>
            <w:r w:rsidRPr="001C6178">
              <w:rPr>
                <w:sz w:val="20"/>
                <w:szCs w:val="18"/>
              </w:rPr>
              <w:t>Iws</w:t>
            </w:r>
          </w:p>
        </w:tc>
        <w:tc>
          <w:tcPr>
            <w:tcW w:w="0" w:type="auto"/>
          </w:tcPr>
          <w:p w:rsidR="001C6178" w:rsidRPr="001C6178" w:rsidRDefault="001C6178" w:rsidP="001C6178">
            <w:pPr>
              <w:rPr>
                <w:sz w:val="20"/>
                <w:szCs w:val="18"/>
              </w:rPr>
            </w:pPr>
            <w:r w:rsidRPr="001C6178">
              <w:rPr>
                <w:sz w:val="20"/>
                <w:szCs w:val="18"/>
              </w:rPr>
              <w:t>Is</w:t>
            </w:r>
          </w:p>
        </w:tc>
        <w:tc>
          <w:tcPr>
            <w:tcW w:w="0" w:type="auto"/>
          </w:tcPr>
          <w:p w:rsidR="001C6178" w:rsidRPr="001C6178" w:rsidRDefault="001C6178" w:rsidP="001C6178">
            <w:pPr>
              <w:rPr>
                <w:sz w:val="20"/>
                <w:szCs w:val="18"/>
              </w:rPr>
            </w:pPr>
            <w:r w:rsidRPr="001C6178">
              <w:rPr>
                <w:sz w:val="20"/>
                <w:szCs w:val="18"/>
              </w:rPr>
              <w:t>Ir</w:t>
            </w:r>
          </w:p>
        </w:tc>
      </w:tr>
      <w:tr w:rsidR="001C6178" w:rsidRPr="00B16043" w:rsidTr="001C6178">
        <w:trPr>
          <w:trHeight w:val="386"/>
        </w:trPr>
        <w:tc>
          <w:tcPr>
            <w:tcW w:w="0" w:type="auto"/>
            <w:shd w:val="clear" w:color="auto" w:fill="auto"/>
            <w:noWrap/>
            <w:hideMark/>
          </w:tcPr>
          <w:p w:rsidR="001C6178" w:rsidRPr="001C6178" w:rsidRDefault="001C6178" w:rsidP="001C6178">
            <w:pPr>
              <w:rPr>
                <w:sz w:val="20"/>
                <w:szCs w:val="18"/>
              </w:rPr>
            </w:pPr>
            <w:r w:rsidRPr="001C6178">
              <w:rPr>
                <w:sz w:val="20"/>
                <w:szCs w:val="18"/>
              </w:rPr>
              <w:t>246.409</w:t>
            </w:r>
          </w:p>
        </w:tc>
        <w:tc>
          <w:tcPr>
            <w:tcW w:w="0" w:type="auto"/>
            <w:shd w:val="clear" w:color="auto" w:fill="auto"/>
            <w:noWrap/>
            <w:hideMark/>
          </w:tcPr>
          <w:p w:rsidR="001C6178" w:rsidRPr="001C6178" w:rsidRDefault="001C6178" w:rsidP="001C6178">
            <w:pPr>
              <w:rPr>
                <w:sz w:val="20"/>
                <w:szCs w:val="18"/>
              </w:rPr>
            </w:pPr>
            <w:r w:rsidRPr="001C6178">
              <w:rPr>
                <w:sz w:val="20"/>
                <w:szCs w:val="18"/>
              </w:rPr>
              <w:t>-11.992</w:t>
            </w:r>
          </w:p>
        </w:tc>
        <w:tc>
          <w:tcPr>
            <w:tcW w:w="0" w:type="auto"/>
          </w:tcPr>
          <w:p w:rsidR="001C6178" w:rsidRPr="001C6178" w:rsidRDefault="001C6178" w:rsidP="001C6178">
            <w:pPr>
              <w:rPr>
                <w:sz w:val="20"/>
                <w:szCs w:val="18"/>
              </w:rPr>
            </w:pPr>
            <w:r w:rsidRPr="001C6178">
              <w:rPr>
                <w:sz w:val="20"/>
                <w:szCs w:val="18"/>
              </w:rPr>
              <w:t>-6.099</w:t>
            </w:r>
          </w:p>
        </w:tc>
        <w:tc>
          <w:tcPr>
            <w:tcW w:w="0" w:type="auto"/>
            <w:shd w:val="clear" w:color="auto" w:fill="auto"/>
            <w:noWrap/>
            <w:hideMark/>
          </w:tcPr>
          <w:p w:rsidR="001C6178" w:rsidRPr="001C6178" w:rsidRDefault="001C6178" w:rsidP="001C6178">
            <w:pPr>
              <w:rPr>
                <w:sz w:val="20"/>
                <w:szCs w:val="18"/>
              </w:rPr>
            </w:pPr>
            <w:r w:rsidRPr="001C6178">
              <w:rPr>
                <w:sz w:val="20"/>
                <w:szCs w:val="18"/>
              </w:rPr>
              <w:t>1030.123</w:t>
            </w:r>
          </w:p>
        </w:tc>
        <w:tc>
          <w:tcPr>
            <w:tcW w:w="0" w:type="auto"/>
            <w:shd w:val="clear" w:color="auto" w:fill="auto"/>
            <w:noWrap/>
            <w:hideMark/>
          </w:tcPr>
          <w:p w:rsidR="001C6178" w:rsidRPr="001C6178" w:rsidRDefault="001C6178" w:rsidP="001C6178">
            <w:pPr>
              <w:rPr>
                <w:sz w:val="20"/>
                <w:szCs w:val="18"/>
              </w:rPr>
            </w:pPr>
            <w:r w:rsidRPr="001C6178">
              <w:rPr>
                <w:sz w:val="20"/>
                <w:szCs w:val="18"/>
              </w:rPr>
              <w:t>1.235</w:t>
            </w:r>
          </w:p>
        </w:tc>
        <w:tc>
          <w:tcPr>
            <w:tcW w:w="0" w:type="auto"/>
          </w:tcPr>
          <w:p w:rsidR="001C6178" w:rsidRPr="001C6178" w:rsidRDefault="001C6178" w:rsidP="001C6178">
            <w:pPr>
              <w:rPr>
                <w:sz w:val="20"/>
                <w:szCs w:val="18"/>
              </w:rPr>
            </w:pPr>
            <w:r w:rsidRPr="001C6178">
              <w:rPr>
                <w:sz w:val="20"/>
                <w:szCs w:val="18"/>
              </w:rPr>
              <w:t>0</w:t>
            </w:r>
          </w:p>
        </w:tc>
        <w:tc>
          <w:tcPr>
            <w:tcW w:w="0" w:type="auto"/>
          </w:tcPr>
          <w:p w:rsidR="001C6178" w:rsidRPr="001C6178" w:rsidRDefault="001C6178" w:rsidP="001C6178">
            <w:pPr>
              <w:rPr>
                <w:sz w:val="20"/>
                <w:szCs w:val="18"/>
              </w:rPr>
            </w:pPr>
            <w:r w:rsidRPr="001C6178">
              <w:rPr>
                <w:sz w:val="20"/>
                <w:szCs w:val="18"/>
              </w:rPr>
              <w:t>0</w:t>
            </w:r>
          </w:p>
        </w:tc>
      </w:tr>
    </w:tbl>
    <w:p w:rsidR="00E03617" w:rsidRDefault="00E03617" w:rsidP="006D06F3"/>
    <w:p w:rsidR="006D06F3" w:rsidRDefault="006D06F3" w:rsidP="006D06F3"/>
    <w:p w:rsidR="004A086F" w:rsidRDefault="004A086F" w:rsidP="006D06F3"/>
    <w:p w:rsidR="00022FC7" w:rsidRPr="00022FC7" w:rsidRDefault="006D06F3" w:rsidP="004A086F">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0D0F14" w:rsidRDefault="003A486E" w:rsidP="000D0F14">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ini  dilakukan dengan mengambil beberapa </w:t>
      </w:r>
      <w:r w:rsidR="009B7A0F">
        <w:lastRenderedPageBreak/>
        <w:t xml:space="preserve">baris data terakhir </w:t>
      </w:r>
      <w:r w:rsidR="005350E7">
        <w:t xml:space="preserve">sebagai acuan </w:t>
      </w:r>
      <w:r w:rsidR="009B7A0F">
        <w:t xml:space="preserve">lalu mencocokannya dengan seluruh data pada dataset. </w:t>
      </w:r>
      <w:r w:rsidR="000D0F14">
        <w:t xml:space="preserve">Proses pendeteksian </w:t>
      </w:r>
      <w:r w:rsidR="000D0F14">
        <w:rPr>
          <w:i/>
          <w:iCs/>
        </w:rPr>
        <w:t xml:space="preserve">string matching </w:t>
      </w:r>
      <w:r w:rsidR="000D0F14">
        <w:t xml:space="preserve">ini menggunakan algoritma KMP dalam R seperti pada penelitian </w:t>
      </w:r>
      <w:r w:rsidR="000D0F14">
        <w:fldChar w:fldCharType="begin" w:fldLock="1"/>
      </w:r>
      <w:r w:rsidR="00AA32FB">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0D0F14">
        <w:fldChar w:fldCharType="separate"/>
      </w:r>
      <w:r w:rsidR="000D0F14" w:rsidRPr="000D0F14">
        <w:rPr>
          <w:noProof/>
        </w:rPr>
        <w:t>(Rahman, 2017)</w:t>
      </w:r>
      <w:r w:rsidR="000D0F14">
        <w:fldChar w:fldCharType="end"/>
      </w:r>
      <w:r w:rsidR="000D0F14">
        <w:t xml:space="preserve">. </w:t>
      </w:r>
    </w:p>
    <w:p w:rsidR="006D06F3" w:rsidRDefault="000D0F14" w:rsidP="00A4664B">
      <w:pPr>
        <w:ind w:left="720" w:firstLine="720"/>
      </w:pPr>
      <w:r>
        <w:t>Banyaknya data yang akan dicocokkan</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t>jika</w:t>
      </w:r>
      <w:r w:rsidR="009B7A0F">
        <w:t xml:space="preserve"> interval</w:t>
      </w:r>
      <w:r>
        <w:t xml:space="preserve"> data masukan adalah</w:t>
      </w:r>
      <w:r w:rsidR="009B7A0F">
        <w:t xml:space="preserve">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r>
        <w:t xml:space="preserve"> Setelah diambil beberapa data terak</w:t>
      </w:r>
      <w:r w:rsidR="00A4664B">
        <w:t>hir, proses selanjutnya adalah mencari pola tersebut pada seluruh dataset.</w:t>
      </w:r>
    </w:p>
    <w:p w:rsidR="00A4664B" w:rsidRPr="00A4664B" w:rsidRDefault="00A4664B"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2</w:t>
      </w:r>
      <w:r w:rsidR="00BB1BDD">
        <w:rPr>
          <w:noProof/>
        </w:rPr>
        <w:fldChar w:fldCharType="end"/>
      </w:r>
      <w:r>
        <w:t xml:space="preserve"> Hasil pendeteksian sinyal </w:t>
      </w:r>
      <w:r>
        <w:rPr>
          <w:i/>
        </w:rPr>
        <w:t>String Matching</w:t>
      </w:r>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A4664B" w:rsidRPr="004C79F3" w:rsidTr="00B94122">
        <w:trPr>
          <w:trHeight w:val="283"/>
        </w:trPr>
        <w:tc>
          <w:tcPr>
            <w:tcW w:w="1565" w:type="dxa"/>
            <w:noWrap/>
          </w:tcPr>
          <w:p w:rsidR="00A4664B" w:rsidRPr="00080F16" w:rsidRDefault="00A4664B" w:rsidP="00B94122">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4664B" w:rsidRPr="004C79F3" w:rsidTr="00B94122">
        <w:trPr>
          <w:trHeight w:val="283"/>
        </w:trPr>
        <w:tc>
          <w:tcPr>
            <w:tcW w:w="1565" w:type="dxa"/>
            <w:noWrap/>
            <w:hideMark/>
          </w:tcPr>
          <w:p w:rsidR="00A4664B" w:rsidRPr="00080F16" w:rsidRDefault="00A4664B" w:rsidP="00B94122">
            <w:pPr>
              <w:rPr>
                <w:rFonts w:eastAsia="Times New Roman" w:cs="Times New Roman"/>
                <w:sz w:val="20"/>
                <w:szCs w:val="20"/>
              </w:rPr>
            </w:pPr>
            <w:r>
              <w:rPr>
                <w:rFonts w:eastAsia="Times New Roman" w:cs="Times New Roman"/>
                <w:sz w:val="20"/>
                <w:szCs w:val="20"/>
              </w:rPr>
              <w:t>CBWD</w:t>
            </w:r>
          </w:p>
        </w:tc>
        <w:tc>
          <w:tcPr>
            <w:tcW w:w="1134" w:type="dxa"/>
            <w:noWrap/>
          </w:tcPr>
          <w:p w:rsidR="00A4664B" w:rsidRPr="00080F16" w:rsidRDefault="00B94122" w:rsidP="00B94122">
            <w:pPr>
              <w:jc w:val="right"/>
              <w:rPr>
                <w:rFonts w:eastAsia="Times New Roman" w:cs="Times New Roman"/>
                <w:sz w:val="20"/>
                <w:szCs w:val="20"/>
              </w:rPr>
            </w:pPr>
            <w:r>
              <w:rPr>
                <w:rFonts w:eastAsia="Times New Roman" w:cs="Times New Roman"/>
                <w:sz w:val="20"/>
                <w:szCs w:val="20"/>
              </w:rPr>
              <w:t>3</w:t>
            </w:r>
          </w:p>
        </w:tc>
        <w:tc>
          <w:tcPr>
            <w:tcW w:w="1691" w:type="dxa"/>
            <w:noWrap/>
          </w:tcPr>
          <w:p w:rsidR="00A4664B" w:rsidRPr="00080F16" w:rsidRDefault="00B94122" w:rsidP="00B94122">
            <w:pPr>
              <w:jc w:val="right"/>
              <w:rPr>
                <w:rFonts w:eastAsia="Times New Roman" w:cs="Times New Roman"/>
                <w:sz w:val="20"/>
                <w:szCs w:val="20"/>
              </w:rPr>
            </w:pPr>
            <w:r w:rsidRPr="00B94122">
              <w:rPr>
                <w:rFonts w:eastAsia="Times New Roman" w:cs="Times New Roman"/>
                <w:sz w:val="20"/>
                <w:szCs w:val="20"/>
              </w:rPr>
              <w:t>770  7829 15173</w:t>
            </w:r>
          </w:p>
        </w:tc>
      </w:tr>
    </w:tbl>
    <w:p w:rsidR="00A4664B" w:rsidRDefault="00A4664B" w:rsidP="000D0F14">
      <w:pPr>
        <w:ind w:left="720" w:firstLine="720"/>
      </w:pPr>
    </w:p>
    <w:p w:rsidR="00A4664B" w:rsidRDefault="00A4664B" w:rsidP="00EC07CA">
      <w:pPr>
        <w:ind w:left="720" w:firstLine="720"/>
      </w:pPr>
    </w:p>
    <w:p w:rsidR="00E56337" w:rsidRDefault="00E56337" w:rsidP="00751CA7">
      <w:pPr>
        <w:spacing w:after="240"/>
        <w:ind w:left="720" w:firstLine="720"/>
        <w:rPr>
          <w:i/>
          <w:iCs/>
        </w:rPr>
      </w:pPr>
      <w:r>
        <w:t>Dengan menggunakan data</w:t>
      </w:r>
      <w:r w:rsidR="00A4664B">
        <w:t xml:space="preserve"> partikel udara</w:t>
      </w:r>
      <w:r>
        <w:t xml:space="preserve"> pada tabel 4.</w:t>
      </w:r>
      <w:r w:rsidR="00A4664B">
        <w:t>4</w:t>
      </w:r>
      <w:r>
        <w:t xml:space="preserve"> setelah dilakukan proses </w:t>
      </w:r>
      <w:r w:rsidR="00EC07CA">
        <w:t xml:space="preserve">pendeteksian </w:t>
      </w:r>
      <w:r w:rsidR="00EC07CA">
        <w:rPr>
          <w:i/>
          <w:iCs/>
        </w:rPr>
        <w:t>string matching</w:t>
      </w:r>
      <w:r>
        <w:t xml:space="preserve"> sehingga</w:t>
      </w:r>
      <w:r w:rsidR="00A4664B">
        <w:t xml:space="preserve"> </w:t>
      </w:r>
      <w:r w:rsidR="00837741">
        <w:t>didapatkan hasil pada tabel 4.12</w:t>
      </w:r>
      <w:r>
        <w:t xml:space="preserve">, seperti yang kita lihat pada tabel tersebut, data yang disimpan berupa </w:t>
      </w:r>
      <w:r w:rsidR="00A4664B">
        <w:t xml:space="preserve">total pola yang terdapat pada parameter </w:t>
      </w:r>
      <w:r w:rsidR="00A4664B" w:rsidRPr="00A4664B">
        <w:rPr>
          <w:i/>
          <w:iCs/>
        </w:rPr>
        <w:t>categorical</w:t>
      </w:r>
      <w:r w:rsidR="00A4664B">
        <w:t>, lalu indeks dari pola tersebut dalam bentuk vektor.</w:t>
      </w:r>
      <w:r w:rsidR="00B94122">
        <w:t xml:space="preserve"> Misalnya pada tabel tersebut ditemukan pola yang sama pada indeks ke 770 dengan pola data 6 jam terakhir. Untuk lebih lengkapnya dapat dlihat langsung pada data yang tercantum pada lampira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Default="00751CA7" w:rsidP="00751CA7">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w:t>
      </w:r>
      <w:r w:rsidR="00692EB8">
        <w:t xml:space="preserve">Dalam menentukan korelasi antar parameter, </w:t>
      </w:r>
      <w:r w:rsidR="00540D7C">
        <w:t>digunakan perhitungan korelasi Pearson</w:t>
      </w:r>
      <w:r>
        <w:t xml:space="preserve"> </w:t>
      </w:r>
      <w:r w:rsidR="00AA32FB">
        <w:fldChar w:fldCharType="begin" w:fldLock="1"/>
      </w:r>
      <w:r w:rsidR="00617677">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rsidR="00AA32FB">
        <w:fldChar w:fldCharType="separate"/>
      </w:r>
      <w:r w:rsidR="00AA32FB" w:rsidRPr="00AA32FB">
        <w:rPr>
          <w:noProof/>
        </w:rPr>
        <w:t>(Karl Pearson, 1900)</w:t>
      </w:r>
      <w:r w:rsidR="00AA32FB">
        <w:fldChar w:fldCharType="end"/>
      </w:r>
      <w:r w:rsidR="00AA32FB">
        <w:t xml:space="preserve"> </w:t>
      </w:r>
      <w:r w:rsidR="00540D7C">
        <w:t>, dimana</w:t>
      </w:r>
      <w:r w:rsidR="00C6197C">
        <w:t xml:space="preserve"> data akan dipetakan kedalam matriks berukuran </w:t>
      </w:r>
      <w:r w:rsidR="00C6197C" w:rsidRPr="00C6197C">
        <w:rPr>
          <w:i/>
          <w:iCs/>
        </w:rPr>
        <w:t>n,n</w:t>
      </w:r>
      <w:r w:rsidR="00C6197C">
        <w:t xml:space="preserve"> dimana </w:t>
      </w:r>
      <w:r w:rsidR="00C6197C">
        <w:rPr>
          <w:i/>
          <w:iCs/>
        </w:rPr>
        <w:t xml:space="preserve">n </w:t>
      </w:r>
      <w:r w:rsidR="00C6197C">
        <w:t xml:space="preserve">merupakan banyaknya parameter </w:t>
      </w:r>
      <w:r w:rsidR="00C6197C" w:rsidRPr="00C6197C">
        <w:rPr>
          <w:i/>
          <w:iCs/>
        </w:rPr>
        <w:t>numerical</w:t>
      </w:r>
      <w:r w:rsidR="00C6197C">
        <w:t xml:space="preserve"> dalam suatu data. Matriks </w:t>
      </w:r>
      <w:r w:rsidR="00C6197C">
        <w:lastRenderedPageBreak/>
        <w:t>tersebut berisikan nilai</w:t>
      </w:r>
      <w:r w:rsidR="003B3DE2">
        <w:t xml:space="preserve"> dengan rentang 0 sampai 1</w:t>
      </w:r>
      <w:r w:rsidR="00C6197C">
        <w:t xml:space="preserve"> yang merepresentasikan hubungan linear antara satu parameter dengan parameter lainnya. </w:t>
      </w:r>
      <w:r w:rsidR="003B3DE2">
        <w:t xml:space="preserve">Semakin tinggi nilai yang didapat, menandakan hubungan linear parameter tersebut sangat kuat. Jika didapatkan hasil positif, maka angka tersebut merepresentasikan </w:t>
      </w:r>
      <w:r w:rsidR="00A77C28">
        <w:t>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A77C28" w:rsidRPr="001E4D24" w:rsidRDefault="00A77C28" w:rsidP="00E36EF0">
      <w:pPr>
        <w:ind w:left="720" w:firstLine="720"/>
      </w:pPr>
      <w:r>
        <w:t>Dengan mengunakan data partikel udara pada tabel 4.4</w:t>
      </w:r>
      <w:r w:rsidR="009A218C">
        <w:t xml:space="preserve"> lalu dilakukan pendeteksian sinyal untuk mencari korelasi antar parameter maka</w:t>
      </w:r>
      <w:r w:rsidR="00AB285F">
        <w:t xml:space="preserve"> </w:t>
      </w:r>
      <w:r w:rsidR="00837741">
        <w:t>didapatkan hasil pada tabel 4.13</w:t>
      </w:r>
      <w:r w:rsidR="009A218C">
        <w:t>.</w:t>
      </w:r>
      <w:r w:rsidR="001E4D24">
        <w:t xml:space="preserve">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sidR="001E4D24">
        <w:rPr>
          <w:i/>
          <w:iCs/>
        </w:rPr>
        <w:t>Temperature</w:t>
      </w:r>
      <w:r w:rsidR="001E4D24">
        <w:t xml:space="preserve"> maka akan terjadi penurunan pada parameter PRES</w:t>
      </w:r>
      <w:r w:rsidR="001E4D24">
        <w:rPr>
          <w:i/>
          <w:iCs/>
        </w:rPr>
        <w:t xml:space="preserve"> </w:t>
      </w:r>
      <w:r w:rsidR="001E4D24">
        <w:t xml:space="preserve">atau </w:t>
      </w:r>
      <w:r w:rsidR="001E4D24">
        <w:rPr>
          <w:i/>
          <w:iCs/>
        </w:rPr>
        <w:t>Pressure</w:t>
      </w:r>
      <w:r w:rsidR="001E4D24">
        <w:t xml:space="preserve">, hal ini sejalan dengan hukum </w:t>
      </w:r>
      <w:r w:rsidR="00E36EF0">
        <w:t>alam, dimana ketika suhu semakin panas maka udara akan memuai lalu naik karena lebih ringan, akibat udara yang naik tersebut maka tekanan akan turun.</w:t>
      </w:r>
    </w:p>
    <w:p w:rsidR="009707FE" w:rsidRPr="009707FE" w:rsidRDefault="009707FE"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3</w:t>
      </w:r>
      <w:r w:rsidR="00BB1BDD">
        <w:rPr>
          <w:noProof/>
        </w:rPr>
        <w:fldChar w:fldCharType="end"/>
      </w:r>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7E04C3" w:rsidRPr="00E56337" w:rsidRDefault="007E04C3" w:rsidP="007F66E4"/>
    <w:p w:rsidR="00E56337" w:rsidRDefault="00E56337" w:rsidP="007F66E4">
      <w:pPr>
        <w:pStyle w:val="Heading3"/>
        <w:numPr>
          <w:ilvl w:val="0"/>
          <w:numId w:val="7"/>
        </w:numPr>
        <w:spacing w:before="120"/>
      </w:pPr>
      <w:r>
        <w:lastRenderedPageBreak/>
        <w:t xml:space="preserve">Model Proses </w:t>
      </w:r>
      <w:r>
        <w:rPr>
          <w:i/>
          <w:iCs/>
        </w:rPr>
        <w:t>Data Interpretation</w:t>
      </w:r>
    </w:p>
    <w:p w:rsidR="00B069D7"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rsidR="007F66E4">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w:t>
      </w:r>
      <w:r w:rsidR="00B61AA6" w:rsidRPr="00B61AA6">
        <w:rPr>
          <w:i/>
          <w:iCs/>
        </w:rPr>
        <w:t>data description</w:t>
      </w:r>
      <w:r w:rsidR="00D36E2A">
        <w:t xml:space="preserve"> seperti yang sudah dijelaskan pada tahap </w:t>
      </w:r>
      <w:r w:rsidR="001F507D">
        <w:rPr>
          <w:i/>
          <w:iCs/>
        </w:rPr>
        <w:t>Unspecific</w:t>
      </w:r>
      <w:r w:rsidR="00D36E2A">
        <w:rPr>
          <w:i/>
          <w:iCs/>
        </w:rPr>
        <w:t xml:space="preserve">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akan direpresentasikan ke dalam bentuk pesan-pesan yang dapat dipahami manusia. </w:t>
      </w:r>
    </w:p>
    <w:p w:rsidR="00A841D5" w:rsidRDefault="00B069D7" w:rsidP="00D2085E">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detect relationship between event</w:t>
      </w:r>
      <w:r w:rsidR="00D2085E">
        <w:rPr>
          <w:i/>
          <w:iCs/>
        </w:rPr>
        <w:t xml:space="preserve"> </w:t>
      </w:r>
      <w:r w:rsidR="00D2085E">
        <w:t xml:space="preserve">atau mencari hubungan setiap </w:t>
      </w:r>
      <w:r w:rsidR="00D2085E" w:rsidRPr="00D2085E">
        <w:rPr>
          <w:i/>
          <w:iCs/>
        </w:rPr>
        <w:t>event</w:t>
      </w:r>
      <w:r>
        <w:rPr>
          <w:i/>
          <w:iCs/>
        </w:rPr>
        <w:t xml:space="preserve">. </w:t>
      </w:r>
      <w:r>
        <w:t xml:space="preserve">Contoh penerapan proses </w:t>
      </w:r>
      <w:r>
        <w:rPr>
          <w:i/>
          <w:iCs/>
        </w:rPr>
        <w:t xml:space="preserve">create message </w:t>
      </w:r>
      <w:r>
        <w:t>ini</w:t>
      </w:r>
      <w:r w:rsidR="0079729D">
        <w:t xml:space="preserve">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w:t>
      </w:r>
      <w:r>
        <w:t>penelitiannya</w:t>
      </w:r>
      <w:r w:rsidR="0079729D">
        <w:t xml:space="preserve"> </w:t>
      </w:r>
      <w:r>
        <w:t>untuk kasus</w:t>
      </w:r>
      <w:r w:rsidR="0079729D">
        <w:t xml:space="preserve"> detak jantung, </w:t>
      </w:r>
      <w:r w:rsidR="00922969">
        <w:t xml:space="preserve">pesan </w:t>
      </w:r>
      <w:r w:rsidR="00922969">
        <w:rPr>
          <w:i/>
          <w:iCs/>
        </w:rPr>
        <w:t>BRADYCARDIA</w:t>
      </w:r>
      <w:r w:rsidR="00922969">
        <w:t xml:space="preserve"> akan ditampilkan</w:t>
      </w:r>
      <w:r w:rsidR="00D36E2A">
        <w:t xml:space="preserve"> jika data detak jantung yang didapatkan dari proses analisis bernilai dibawah 100, maka data tersebut akan didefinisikan menjadi sebuah kalimat “</w:t>
      </w:r>
      <w:r w:rsidR="00D36E2A">
        <w:rPr>
          <w:i/>
          <w:iCs/>
        </w:rPr>
        <w:t>heart rate is tem</w:t>
      </w:r>
      <w:r w:rsidR="00D962A7">
        <w:rPr>
          <w:i/>
          <w:iCs/>
        </w:rPr>
        <w:t>p</w:t>
      </w:r>
      <w:r w:rsidR="00D36E2A">
        <w:rPr>
          <w:i/>
          <w:iCs/>
        </w:rPr>
        <w:t>orarily low”</w:t>
      </w:r>
      <w:r w:rsidR="00D36E2A">
        <w:t xml:space="preserve">. </w:t>
      </w:r>
      <w:r w:rsidR="00922969">
        <w:t xml:space="preserve">Begitu juga untuk penerapan </w:t>
      </w:r>
      <w:r w:rsidR="00922969">
        <w:rPr>
          <w:i/>
          <w:iCs/>
        </w:rPr>
        <w:t xml:space="preserve">decide how important message are, </w:t>
      </w:r>
      <w:r w:rsidR="00922969">
        <w:t xml:space="preserve">dalam penelitian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 xml:space="preserve">pesan </w:t>
      </w:r>
      <w:r w:rsidR="00922969">
        <w:rPr>
          <w:i/>
          <w:iCs/>
        </w:rPr>
        <w:t>BRADYCARDIA</w:t>
      </w:r>
      <w:r w:rsidR="00922969">
        <w:t xml:space="preserve"> akan dianggap penting ketika pesan tersebut berlangsung lebih dari 5 menit</w:t>
      </w:r>
      <w:r w:rsidR="00922969">
        <w:rPr>
          <w:i/>
          <w:iCs/>
        </w:rPr>
        <w:t xml:space="preserve">. </w:t>
      </w:r>
      <w:r w:rsidR="00922969">
        <w:t xml:space="preserve">Sedangkan untuk penerapan </w:t>
      </w:r>
      <w:r w:rsidR="00922969">
        <w:rPr>
          <w:i/>
          <w:iCs/>
        </w:rPr>
        <w:t xml:space="preserve">detect relationship between event,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akan melihat hubungan kasualitas dari beberapa data, misalnya kenaikan oksigen pada darah akan berakibat pada penurunan kadar CO2 pada dara</w:t>
      </w:r>
      <w:r w:rsidR="00D2085E">
        <w:t>h</w:t>
      </w:r>
      <w:r w:rsidR="00922969">
        <w:t>.</w:t>
      </w:r>
      <w:r w:rsidR="00D2085E">
        <w:rPr>
          <w:i/>
          <w:iCs/>
        </w:rPr>
        <w:t xml:space="preserve"> </w:t>
      </w:r>
      <w:r w:rsidR="00D2085E">
        <w:t>Pada penelitian ini, p</w:t>
      </w:r>
      <w:r w:rsidR="006865F3">
        <w:t xml:space="preserve">roses penginterpretasian </w:t>
      </w:r>
      <w:r w:rsidR="00D2085E">
        <w:t xml:space="preserve">untuk data </w:t>
      </w:r>
      <w:r w:rsidR="00D2085E">
        <w:rPr>
          <w:i/>
          <w:iCs/>
        </w:rPr>
        <w:t xml:space="preserve">specific </w:t>
      </w:r>
      <w:r w:rsidR="006865F3">
        <w:t>ini dilakukan dengan mengacu pada nilai-nilai yang sudah ditentukan oleh</w:t>
      </w:r>
      <w:r w:rsidR="006865F3">
        <w:rPr>
          <w:i/>
          <w:iCs/>
        </w:rPr>
        <w:t xml:space="preserve"> expert</w:t>
      </w:r>
      <w:r w:rsidR="006865F3">
        <w:t xml:space="preserve">,  </w:t>
      </w:r>
      <w:r w:rsidR="006865F3">
        <w:rPr>
          <w:i/>
          <w:iCs/>
        </w:rPr>
        <w:t xml:space="preserve">Fuzzy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D2085E">
        <w:rPr>
          <w:i/>
          <w:iCs/>
        </w:rPr>
        <w:t xml:space="preserve"> </w:t>
      </w:r>
      <w:r w:rsidR="00D2085E">
        <w:rPr>
          <w:i/>
          <w:iCs/>
        </w:rPr>
        <w:fldChar w:fldCharType="begin" w:fldLock="1"/>
      </w:r>
      <w:r w:rsidR="00AF5DD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D2085E">
        <w:rPr>
          <w:i/>
          <w:iCs/>
        </w:rPr>
        <w:fldChar w:fldCharType="separate"/>
      </w:r>
      <w:r w:rsidR="00D2085E" w:rsidRPr="00D2085E">
        <w:rPr>
          <w:iCs/>
          <w:noProof/>
        </w:rPr>
        <w:t>(Putra et al., 2017)</w:t>
      </w:r>
      <w:r w:rsidR="00D2085E">
        <w:rPr>
          <w:i/>
          <w:iCs/>
        </w:rPr>
        <w:fldChar w:fldCharType="end"/>
      </w:r>
      <w:r w:rsidR="006865F3">
        <w:t>.</w:t>
      </w:r>
      <w:r>
        <w:t xml:space="preserve"> </w:t>
      </w:r>
    </w:p>
    <w:p w:rsidR="00D36E2A" w:rsidRDefault="00D7612F" w:rsidP="00D962A7">
      <w:pPr>
        <w:ind w:firstLine="720"/>
      </w:pPr>
      <w:r>
        <w:t>Pada</w:t>
      </w:r>
      <w:r w:rsidR="006865F3">
        <w:t xml:space="preserve"> penelitian ini, jika sebuah parameter </w:t>
      </w:r>
      <w:r>
        <w:t xml:space="preserve">tidak dikenali oleh sistem atau tidak terdapatnya cara penginterpretasian data pada </w:t>
      </w:r>
      <w:r w:rsidR="00B61AA6" w:rsidRPr="00B61AA6">
        <w:rPr>
          <w:i/>
          <w:iCs/>
        </w:rPr>
        <w:t>data description</w:t>
      </w:r>
      <w:r>
        <w:t xml:space="preserve"> dalam file </w:t>
      </w:r>
      <w:r w:rsidR="0006243A">
        <w:rPr>
          <w:i/>
          <w:iCs/>
        </w:rPr>
        <w:lastRenderedPageBreak/>
        <w:t>datadescription.csv</w:t>
      </w:r>
      <w:r w:rsidR="006865F3">
        <w:t>, maka sistem akan</w:t>
      </w:r>
      <w:r>
        <w:t xml:space="preserve"> secara otomatis</w:t>
      </w:r>
      <w:r w:rsidR="006865F3">
        <w:t xml:space="preserve"> menggunakan</w:t>
      </w:r>
      <w:r w:rsidR="006865F3" w:rsidRPr="006865F3">
        <w:rPr>
          <w:i/>
          <w:iCs/>
        </w:rPr>
        <w:t xml:space="preserve"> </w:t>
      </w:r>
      <w:r w:rsidR="001F507D">
        <w:rPr>
          <w:i/>
          <w:iCs/>
        </w:rPr>
        <w:t>Unspecific</w:t>
      </w:r>
      <w:r w:rsidR="006865F3">
        <w:rPr>
          <w:i/>
          <w:iCs/>
        </w:rPr>
        <w:t xml:space="preserve">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Contohnya dalam penginterpretasian sinyal </w:t>
      </w:r>
      <w:r w:rsidR="00636773">
        <w:rPr>
          <w:i/>
          <w:iCs/>
        </w:rPr>
        <w:t>Repeated Event</w:t>
      </w:r>
      <w:r w:rsidR="004859E6">
        <w:rPr>
          <w:i/>
          <w:iCs/>
        </w:rPr>
        <w:t xml:space="preserve">, </w:t>
      </w:r>
      <w:r w:rsidR="004859E6">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041831">
      <w:pPr>
        <w:pStyle w:val="ListParagraph"/>
        <w:numPr>
          <w:ilvl w:val="0"/>
          <w:numId w:val="10"/>
        </w:numPr>
      </w:pPr>
      <w:r>
        <w:rPr>
          <w:i/>
          <w:iCs/>
        </w:rPr>
        <w:t>Input: Data Abstraction</w:t>
      </w:r>
      <w:r w:rsidR="00041831">
        <w:t xml:space="preserve"> </w:t>
      </w:r>
      <w:r w:rsidR="00041831">
        <w:rPr>
          <w:i/>
          <w:iCs/>
        </w:rPr>
        <w:t>&amp; Event, Data description.</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133D1A" w:rsidP="00B44832">
      <w:pPr>
        <w:ind w:firstLine="710"/>
      </w:pPr>
      <w:r>
        <w:t xml:space="preserve">Sub-proses dari </w:t>
      </w:r>
      <w:r>
        <w:rPr>
          <w:i/>
          <w:iCs/>
        </w:rPr>
        <w:t xml:space="preserve">Data Interpretation </w:t>
      </w:r>
      <w:r>
        <w:t>ini akan dibahas pada sub-bab selanjutnya</w:t>
      </w:r>
      <w:r w:rsidR="00B44832">
        <w:t>:</w:t>
      </w:r>
    </w:p>
    <w:p w:rsidR="00B44832" w:rsidRPr="002B49A3" w:rsidRDefault="00811910" w:rsidP="00A47883">
      <w:pPr>
        <w:pStyle w:val="ListParagraph"/>
        <w:numPr>
          <w:ilvl w:val="0"/>
          <w:numId w:val="11"/>
        </w:numPr>
        <w:rPr>
          <w:i/>
          <w:iCs/>
        </w:rPr>
      </w:pPr>
      <w:r w:rsidRPr="002B49A3">
        <w:rPr>
          <w:b/>
          <w:bCs/>
          <w:i/>
          <w:iCs/>
        </w:rPr>
        <w:t>Generate Rule</w:t>
      </w:r>
    </w:p>
    <w:p w:rsidR="00811910" w:rsidRPr="00B94122" w:rsidRDefault="00811910" w:rsidP="002B49A3">
      <w:pPr>
        <w:ind w:left="720" w:firstLine="720"/>
      </w:pPr>
      <w:r>
        <w:t xml:space="preserve">Pada proses ini dihasilkan </w:t>
      </w:r>
      <w:r w:rsidR="00B94122">
        <w:rPr>
          <w:i/>
          <w:iCs/>
        </w:rPr>
        <w:t xml:space="preserve">rule </w:t>
      </w:r>
      <w:r>
        <w:t xml:space="preserve">yang akan digunakan </w:t>
      </w:r>
      <w:r w:rsidR="00617677">
        <w:t>untuk</w:t>
      </w:r>
      <w:r>
        <w:t xml:space="preserve"> menginterpretasikan suatu data</w:t>
      </w:r>
      <w:r w:rsidR="00617677">
        <w:t xml:space="preserve"> dalam bentuk numerikal ke dalam bentuk pesan a</w:t>
      </w:r>
      <w:r w:rsidR="002B49A3">
        <w:t>t</w:t>
      </w:r>
      <w:r w:rsidR="00617677">
        <w:t xml:space="preserve">au bahasa yang mudah dipahami manusia </w:t>
      </w:r>
      <w:r w:rsidR="00617677">
        <w:fldChar w:fldCharType="begin" w:fldLock="1"/>
      </w:r>
      <w:r w:rsidR="00617677">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617677">
        <w:fldChar w:fldCharType="separate"/>
      </w:r>
      <w:r w:rsidR="00617677" w:rsidRPr="00617677">
        <w:rPr>
          <w:noProof/>
        </w:rPr>
        <w:t>(Reiter, 2011)</w:t>
      </w:r>
      <w:r w:rsidR="00617677">
        <w:fldChar w:fldCharType="end"/>
      </w:r>
      <w:r>
        <w:t xml:space="preserve">. Pada umumnya, proses dalam menginterpretasikan data ini dibagi menjadi dua, yakni menginterpretasikan data menggunakan logika </w:t>
      </w:r>
      <w:r>
        <w:rPr>
          <w:i/>
          <w:iCs/>
        </w:rPr>
        <w:t xml:space="preserve">crsip </w:t>
      </w:r>
      <w:r w:rsidR="00B94122">
        <w:t>atau</w:t>
      </w:r>
      <w:r>
        <w:t xml:space="preserve"> </w:t>
      </w:r>
      <w:r w:rsidR="002B49A3">
        <w:t xml:space="preserve">menggunakan logika </w:t>
      </w:r>
      <w:r>
        <w:rPr>
          <w:i/>
          <w:iCs/>
        </w:rPr>
        <w:t>fuzzy</w:t>
      </w:r>
      <w:r>
        <w:t xml:space="preserve">. </w:t>
      </w:r>
      <w:r w:rsidR="00617677">
        <w:t xml:space="preserve">Dalam penelitian ini dikembangkan juga </w:t>
      </w:r>
      <w:r w:rsidR="00617677">
        <w:rPr>
          <w:i/>
          <w:iCs/>
        </w:rPr>
        <w:t>specific corpus</w:t>
      </w:r>
      <w:r w:rsidR="00617677">
        <w:t xml:space="preserve"> yang berasal dari sistem DWP untuk </w:t>
      </w:r>
      <w:r w:rsidR="00617677">
        <w:rPr>
          <w:i/>
          <w:iCs/>
        </w:rPr>
        <w:t xml:space="preserve">Weather Condition </w:t>
      </w:r>
      <w:r w:rsidR="00617677">
        <w:rPr>
          <w:i/>
          <w:iCs/>
        </w:rPr>
        <w:fldChar w:fldCharType="begin" w:fldLock="1"/>
      </w:r>
      <w:r w:rsidR="00922969">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17677">
        <w:rPr>
          <w:i/>
          <w:iCs/>
        </w:rPr>
        <w:fldChar w:fldCharType="separate"/>
      </w:r>
      <w:r w:rsidR="00617677" w:rsidRPr="00617677">
        <w:rPr>
          <w:iCs/>
          <w:noProof/>
        </w:rPr>
        <w:t>(Putra et al., 2017)</w:t>
      </w:r>
      <w:r w:rsidR="00617677">
        <w:rPr>
          <w:i/>
          <w:iCs/>
        </w:rPr>
        <w:fldChar w:fldCharType="end"/>
      </w:r>
      <w:r w:rsidR="00617677">
        <w:t xml:space="preserve">. Beberapa </w:t>
      </w:r>
      <w:r w:rsidR="00617677">
        <w:rPr>
          <w:i/>
          <w:iCs/>
        </w:rPr>
        <w:t>corpus</w:t>
      </w:r>
      <w:r w:rsidR="00617677">
        <w:t xml:space="preserve"> yang diadaptasi dari penelitian DWP diantaranya, </w:t>
      </w:r>
      <w:r w:rsidR="00617677">
        <w:rPr>
          <w:i/>
          <w:iCs/>
        </w:rPr>
        <w:t xml:space="preserve">corpus </w:t>
      </w:r>
      <w:r w:rsidR="00617677">
        <w:t>untuk cakupan awan, temperatur, kecepatan ang</w:t>
      </w:r>
      <w:r w:rsidR="00B94122">
        <w:t xml:space="preserve">in, arah angin, dan curah hujan yang disimpan pada folder </w:t>
      </w:r>
      <w:r w:rsidR="00B94122">
        <w:rPr>
          <w:i/>
          <w:iCs/>
        </w:rPr>
        <w:t>Corpus</w:t>
      </w:r>
      <w:r w:rsidR="00B94122">
        <w:t>.</w:t>
      </w:r>
    </w:p>
    <w:p w:rsidR="00811910" w:rsidRDefault="00617677" w:rsidP="002B49A3">
      <w:pPr>
        <w:ind w:left="720" w:firstLine="720"/>
      </w:pPr>
      <w:r>
        <w:t>Selain itu dalam penelitian ini dikembangkan juga</w:t>
      </w:r>
      <w:r w:rsidR="00B35559">
        <w:t xml:space="preserve"> interpretasi data untuk kasus data umum atau data </w:t>
      </w:r>
      <w:r w:rsidR="001F507D">
        <w:rPr>
          <w:i/>
          <w:iCs/>
        </w:rPr>
        <w:t>unspecific</w:t>
      </w:r>
      <w:r w:rsidR="00B35559">
        <w:rPr>
          <w:i/>
          <w:iCs/>
        </w:rPr>
        <w:t xml:space="preserve">, </w:t>
      </w:r>
      <w:r w:rsidR="00B35559">
        <w:t xml:space="preserve">dimana sistem akan tetap </w:t>
      </w:r>
      <w:r w:rsidR="0033789F">
        <w:t xml:space="preserve">menginterpretasikan sebuah parameter walau parameter tersebut </w:t>
      </w:r>
      <w:r w:rsidR="00811910">
        <w:t xml:space="preserve">tidak </w:t>
      </w:r>
      <w:r w:rsidR="00811910">
        <w:lastRenderedPageBreak/>
        <w:t xml:space="preserve">mempunyai cara pentinterpretasian yang </w:t>
      </w:r>
      <w:r w:rsidR="00811910">
        <w:rPr>
          <w:i/>
          <w:iCs/>
        </w:rPr>
        <w:t>spec</w:t>
      </w:r>
      <w:r w:rsidR="00811910" w:rsidRPr="00811910">
        <w:rPr>
          <w:i/>
          <w:iCs/>
        </w:rPr>
        <w:t>ific</w:t>
      </w:r>
      <w:r w:rsidR="00B35559">
        <w:t xml:space="preserve">. </w:t>
      </w:r>
      <w:r w:rsidR="0033789F">
        <w:t>Sehingga ketika data</w:t>
      </w:r>
      <w:r w:rsidR="00811910">
        <w:t xml:space="preserve"> dengan</w:t>
      </w:r>
      <w:r w:rsidR="0033789F">
        <w:t xml:space="preserve"> jenis apapun dimasukkan, s</w:t>
      </w:r>
      <w:r w:rsidR="00B35559">
        <w:t>istem akan tetap berjalan</w:t>
      </w:r>
      <w:r w:rsidR="0033789F">
        <w:t xml:space="preserve"> seperti</w:t>
      </w:r>
      <w:r w:rsidR="00B35559">
        <w:t xml:space="preserve"> meskipun </w:t>
      </w:r>
      <w:r w:rsidR="0033789F">
        <w:t xml:space="preserve">yang menjadi masukan </w:t>
      </w:r>
      <w:r w:rsidR="00B35559">
        <w:t xml:space="preserve">merupakan data yang tidak mempunyai </w:t>
      </w:r>
      <w:r w:rsidR="00B35559">
        <w:rPr>
          <w:i/>
          <w:iCs/>
        </w:rPr>
        <w:t>header</w:t>
      </w:r>
      <w:r w:rsidR="00B35559">
        <w:t>. Proses untuk menginterpretasikan data</w:t>
      </w:r>
      <w:r w:rsidR="00B35559">
        <w:rPr>
          <w:i/>
          <w:iCs/>
        </w:rPr>
        <w:t xml:space="preserve"> </w:t>
      </w:r>
      <w:r w:rsidR="001F507D">
        <w:rPr>
          <w:i/>
          <w:iCs/>
        </w:rPr>
        <w:t>unspecific</w:t>
      </w:r>
      <w:r w:rsidR="00B35559">
        <w:rPr>
          <w:i/>
          <w:iCs/>
        </w:rPr>
        <w:t xml:space="preserve"> </w:t>
      </w:r>
      <w:r w:rsidR="00B35559">
        <w:t xml:space="preserve">ini </w:t>
      </w:r>
      <w:r w:rsidR="005D532A">
        <w:t xml:space="preserve">menggunakan logika </w:t>
      </w:r>
      <w:r w:rsidR="005D532A">
        <w:rPr>
          <w:i/>
          <w:iCs/>
        </w:rPr>
        <w:t xml:space="preserve">fuzzy </w:t>
      </w:r>
      <w:r w:rsidR="005D532A">
        <w:t>da</w:t>
      </w:r>
      <w:r w:rsidR="002B49A3">
        <w:t xml:space="preserve">lam menginterpretasikan datanya. </w:t>
      </w:r>
      <w:r w:rsidR="005D532A">
        <w:t xml:space="preserve">Dimana </w:t>
      </w:r>
      <w:r w:rsidR="00B94122">
        <w:t>himpunan</w:t>
      </w:r>
      <w:r w:rsidR="005D532A">
        <w:t xml:space="preserve"> </w:t>
      </w:r>
      <w:r w:rsidR="005D532A">
        <w:rPr>
          <w:i/>
          <w:iCs/>
        </w:rPr>
        <w:t xml:space="preserve">fuzzy </w:t>
      </w:r>
      <w:r w:rsidR="005D532A">
        <w:t xml:space="preserve">yang digunakan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w:t>
      </w:r>
      <w:r w:rsidR="006F7A11">
        <w:t xml:space="preserve">himpunan </w:t>
      </w:r>
      <w:r w:rsidR="006F7A11" w:rsidRPr="006F7A11">
        <w:rPr>
          <w:i/>
          <w:iCs/>
        </w:rPr>
        <w:t>fuzzy</w:t>
      </w:r>
      <w:r w:rsidR="006F7A11">
        <w:t xml:space="preserve"> untuk </w:t>
      </w:r>
      <w:r w:rsidR="00F41FDB" w:rsidRPr="006F7A11">
        <w:rPr>
          <w:i/>
          <w:iCs/>
        </w:rPr>
        <w:t>trend</w:t>
      </w:r>
      <w:r w:rsidR="00F41FDB">
        <w:t xml:space="preserve"> menjadi </w:t>
      </w:r>
      <w:r w:rsidR="00824093">
        <w:t>lima</w:t>
      </w:r>
      <w:r w:rsidR="00F41FDB">
        <w:t xml:space="preserve"> wilayah yang sama besar berdasarkan nilai pi (nilai rata-rata data) seperti pada gambar 4.</w:t>
      </w:r>
      <w:r w:rsidR="009014D5">
        <w:t>3.</w:t>
      </w:r>
    </w:p>
    <w:p w:rsidR="00263614" w:rsidRDefault="00263614" w:rsidP="00263614">
      <w:pPr>
        <w:keepNext/>
        <w:ind w:left="720" w:firstLine="720"/>
      </w:pPr>
      <w:r>
        <w:rPr>
          <w:noProof/>
        </w:rPr>
        <w:drawing>
          <wp:inline distT="0" distB="0" distL="0" distR="0" wp14:anchorId="572A4221" wp14:editId="0B37C408">
            <wp:extent cx="3434080" cy="212872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10768" cy="2176261"/>
                    </a:xfrm>
                    <a:prstGeom prst="rect">
                      <a:avLst/>
                    </a:prstGeom>
                  </pic:spPr>
                </pic:pic>
              </a:graphicData>
            </a:graphic>
          </wp:inline>
        </w:drawing>
      </w:r>
    </w:p>
    <w:p w:rsidR="00263614" w:rsidRDefault="00263614"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3</w:t>
      </w:r>
      <w:r w:rsidR="00BB1BDD">
        <w:rPr>
          <w:noProof/>
        </w:rPr>
        <w:fldChar w:fldCharType="end"/>
      </w:r>
      <w:r>
        <w:t xml:space="preserve"> </w:t>
      </w:r>
      <w:r w:rsidRPr="00F41FDB">
        <w:rPr>
          <w:i/>
        </w:rPr>
        <w:t>Linguistic variable for trend description</w:t>
      </w:r>
      <w:r w:rsidR="00617677">
        <w:t xml:space="preserve"> (Castillo-Ortega et al., 2014)</w:t>
      </w:r>
    </w:p>
    <w:p w:rsidR="00F5137C" w:rsidRPr="006C77C0" w:rsidRDefault="00B94122" w:rsidP="002B49A3">
      <w:pPr>
        <w:spacing w:before="240"/>
        <w:ind w:left="720" w:firstLine="720"/>
      </w:pPr>
      <w:r>
        <w:t>P</w:t>
      </w:r>
      <w:r w:rsidR="004A0B74">
        <w:t xml:space="preserve">eneliti melakukan </w:t>
      </w:r>
      <w:r w:rsidR="00F5137C">
        <w:t xml:space="preserve">modifikasi </w:t>
      </w:r>
      <w:r w:rsidR="002B49A3">
        <w:t>pada himpunan tersebut</w:t>
      </w:r>
      <w:r w:rsidR="00F5137C">
        <w:t xml:space="preserve"> </w:t>
      </w:r>
      <w:r w:rsidR="006625B9">
        <w:t>untuk menginterpretasikan</w:t>
      </w:r>
      <w:r w:rsidR="004A0B74">
        <w:t xml:space="preserve"> data </w:t>
      </w:r>
      <w:r w:rsidR="004A0B74">
        <w:rPr>
          <w:i/>
          <w:iCs/>
        </w:rPr>
        <w:t>unspecific</w:t>
      </w:r>
      <w:r w:rsidR="004A0B74">
        <w:t>, dimana</w:t>
      </w:r>
      <w:r>
        <w:t xml:space="preserve"> himpunan fuzzy pada gambar 4.3 </w:t>
      </w:r>
      <w:r w:rsidR="002B49A3">
        <w:t>diubah</w:t>
      </w:r>
      <w:r w:rsidR="004A0B74">
        <w:t xml:space="preserve"> batas atas dan bawah</w:t>
      </w:r>
      <w:r>
        <w:t>nya</w:t>
      </w:r>
      <w:r w:rsidR="004A0B74">
        <w:t xml:space="preserve"> </w:t>
      </w:r>
      <w:r w:rsidR="002B49A3">
        <w:t>menjadi</w:t>
      </w:r>
      <w:r w:rsidR="004A0B74">
        <w:t xml:space="preserve"> nilai </w:t>
      </w:r>
      <w:r>
        <w:t xml:space="preserve">maksimum dan nilai minimum </w:t>
      </w:r>
      <w:r w:rsidR="00F5137C">
        <w:t>dari suatu parameter</w:t>
      </w:r>
      <w:r w:rsidR="006625B9">
        <w:t xml:space="preserve">. </w:t>
      </w:r>
      <w:r w:rsidR="006C77C0">
        <w:t xml:space="preserve">Dimana daerah </w:t>
      </w:r>
      <w:r>
        <w:t>di antara</w:t>
      </w:r>
      <w:r w:rsidR="006C77C0">
        <w:t xml:space="preserve"> rentang nilai maksimum dan nilai minimum dibagi menjadi lima bagian yang sama besar. Yang kemudian untuk </w:t>
      </w:r>
      <w:r w:rsidR="004A0B74">
        <w:rPr>
          <w:i/>
          <w:iCs/>
        </w:rPr>
        <w:t>corpus</w:t>
      </w:r>
      <w:r w:rsidR="006C77C0">
        <w:rPr>
          <w:i/>
          <w:iCs/>
        </w:rPr>
        <w:t xml:space="preserve"> </w:t>
      </w:r>
      <w:r w:rsidR="002B49A3">
        <w:t>yang</w:t>
      </w:r>
      <w:r w:rsidR="006C77C0">
        <w:t xml:space="preserve"> </w:t>
      </w:r>
      <w:r w:rsidR="004A0B74">
        <w:t xml:space="preserve">digunakan </w:t>
      </w:r>
      <w:r w:rsidR="002B49A3">
        <w:t xml:space="preserve">adalah </w:t>
      </w:r>
      <w:r w:rsidR="00F5137C">
        <w:rPr>
          <w:i/>
          <w:iCs/>
        </w:rPr>
        <w:t>very low, low, medium, high, very high</w:t>
      </w:r>
      <w:r w:rsidR="006C77C0">
        <w:rPr>
          <w:i/>
          <w:iCs/>
        </w:rPr>
        <w:t xml:space="preserve">  </w:t>
      </w:r>
      <w:r w:rsidR="006C77C0">
        <w:t>sepeti yang dilakukan</w:t>
      </w:r>
      <w:r w:rsidR="002B49A3">
        <w:t xml:space="preserve"> oleh</w:t>
      </w:r>
      <w:r w:rsidR="006C77C0">
        <w:t xml:space="preserve">  </w:t>
      </w:r>
      <w:r w:rsidR="00F5137C">
        <w:fldChar w:fldCharType="begin" w:fldLock="1"/>
      </w:r>
      <w:r w:rsidR="009A6994">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rsidR="00F5137C">
        <w:fldChar w:fldCharType="separate"/>
      </w:r>
      <w:r w:rsidR="00F5137C" w:rsidRPr="009014D5">
        <w:rPr>
          <w:noProof/>
        </w:rPr>
        <w:t xml:space="preserve">Fallah-Ghalhary et al., </w:t>
      </w:r>
      <w:r w:rsidR="006C77C0">
        <w:rPr>
          <w:noProof/>
        </w:rPr>
        <w:t>(</w:t>
      </w:r>
      <w:r w:rsidR="00F5137C" w:rsidRPr="009014D5">
        <w:rPr>
          <w:noProof/>
        </w:rPr>
        <w:t>2009)</w:t>
      </w:r>
      <w:r w:rsidR="00F5137C">
        <w:fldChar w:fldCharType="end"/>
      </w:r>
      <w:r w:rsidR="006C77C0">
        <w:t xml:space="preserve"> dalam penelitiannya</w:t>
      </w:r>
      <w:r w:rsidR="00811910">
        <w:t>.</w:t>
      </w:r>
      <w:r w:rsidR="006C77C0">
        <w:t xml:space="preserve"> </w:t>
      </w:r>
      <w:r w:rsidR="00CF1038">
        <w:t>Sehingga</w:t>
      </w:r>
      <w:r w:rsidR="006C77C0">
        <w:t xml:space="preserve"> </w:t>
      </w:r>
      <w:r w:rsidR="006F7A11">
        <w:t>himpunan</w:t>
      </w:r>
      <w:r w:rsidR="006C77C0">
        <w:t xml:space="preserve"> </w:t>
      </w:r>
      <w:r w:rsidR="006C77C0">
        <w:rPr>
          <w:i/>
          <w:iCs/>
        </w:rPr>
        <w:t>fuzzy</w:t>
      </w:r>
      <w:r w:rsidR="006C77C0">
        <w:t xml:space="preserve"> yang digunakan untuk data </w:t>
      </w:r>
      <w:r w:rsidR="006C77C0">
        <w:rPr>
          <w:i/>
          <w:iCs/>
        </w:rPr>
        <w:t>unspecific</w:t>
      </w:r>
      <w:r w:rsidR="006C77C0">
        <w:t xml:space="preserve"> dapat dilihat pada gambar 4.4</w:t>
      </w:r>
    </w:p>
    <w:p w:rsidR="00D87752" w:rsidRDefault="00D87752" w:rsidP="00D87752">
      <w:pPr>
        <w:keepNext/>
        <w:ind w:left="720" w:firstLine="720"/>
      </w:pPr>
      <w:r>
        <w:rPr>
          <w:noProof/>
        </w:rPr>
        <w:lastRenderedPageBreak/>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D2085E" w:rsidRPr="00837741" w:rsidRDefault="00D87752" w:rsidP="00DB68D1">
      <w:pPr>
        <w:pStyle w:val="Caption"/>
        <w:rPr>
          <w:i/>
        </w:rPr>
      </w:pPr>
      <w:r>
        <w:t>Gambar 4.</w:t>
      </w:r>
      <w:r w:rsidR="00BB1BDD">
        <w:fldChar w:fldCharType="begin"/>
      </w:r>
      <w:r w:rsidR="00BB1BDD">
        <w:instrText xml:space="preserve"> SEQ Gambar_4. \* ARABIC </w:instrText>
      </w:r>
      <w:r w:rsidR="00BB1BDD">
        <w:fldChar w:fldCharType="separate"/>
      </w:r>
      <w:r w:rsidR="00134EF3">
        <w:rPr>
          <w:noProof/>
        </w:rPr>
        <w:t>4</w:t>
      </w:r>
      <w:r w:rsidR="00BB1BDD">
        <w:rPr>
          <w:noProof/>
        </w:rPr>
        <w:fldChar w:fldCharType="end"/>
      </w:r>
      <w:r>
        <w:t xml:space="preserve"> </w:t>
      </w:r>
      <w:r w:rsidR="001F507D">
        <w:rPr>
          <w:i/>
        </w:rPr>
        <w:t>Unspecific</w:t>
      </w:r>
      <w:r w:rsidR="00837741">
        <w:rPr>
          <w:i/>
        </w:rPr>
        <w:t xml:space="preserve"> Fuzzy Membership Function</w:t>
      </w:r>
    </w:p>
    <w:p w:rsidR="00D2085E" w:rsidRPr="002B49A3" w:rsidRDefault="00D2085E" w:rsidP="002B49A3"/>
    <w:p w:rsidR="002B49A3" w:rsidRPr="002B49A3" w:rsidRDefault="00B069D7" w:rsidP="002B49A3">
      <w:pPr>
        <w:pStyle w:val="ListParagraph"/>
        <w:numPr>
          <w:ilvl w:val="0"/>
          <w:numId w:val="11"/>
        </w:numPr>
        <w:spacing w:after="120"/>
      </w:pPr>
      <w:r>
        <w:rPr>
          <w:b/>
          <w:bCs/>
        </w:rPr>
        <w:t xml:space="preserve">Proses </w:t>
      </w:r>
      <w:r w:rsidR="002B49A3">
        <w:rPr>
          <w:b/>
          <w:bCs/>
        </w:rPr>
        <w:t xml:space="preserve">Interpretasi </w:t>
      </w:r>
      <w:r w:rsidR="002B49A3">
        <w:rPr>
          <w:b/>
          <w:bCs/>
          <w:i/>
          <w:iCs/>
        </w:rPr>
        <w:t>Specific Message</w:t>
      </w:r>
    </w:p>
    <w:p w:rsidR="002B49A3" w:rsidRPr="00DE3340" w:rsidRDefault="0019096A" w:rsidP="0019096A">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rsidR="00251BF5">
        <w:t xml:space="preserve">Dalam penelitian ini dikembangkan juga </w:t>
      </w:r>
      <w:r w:rsidR="00251BF5">
        <w:rPr>
          <w:i/>
          <w:iCs/>
        </w:rPr>
        <w:t>specific corpus</w:t>
      </w:r>
      <w:r w:rsidR="00251BF5">
        <w:t xml:space="preserve"> yang berasal dari sistem DWP untuk kasus </w:t>
      </w:r>
      <w:r w:rsidR="00251BF5">
        <w:rPr>
          <w:i/>
          <w:iCs/>
        </w:rPr>
        <w:t xml:space="preserve">Weather Condition </w:t>
      </w:r>
      <w:r w:rsidR="00251BF5">
        <w:rPr>
          <w:i/>
          <w:iCs/>
        </w:rPr>
        <w:fldChar w:fldCharType="begin" w:fldLock="1"/>
      </w:r>
      <w:r w:rsidR="00251BF5">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51BF5">
        <w:rPr>
          <w:i/>
          <w:iCs/>
        </w:rPr>
        <w:fldChar w:fldCharType="separate"/>
      </w:r>
      <w:r w:rsidR="00251BF5" w:rsidRPr="00617677">
        <w:rPr>
          <w:iCs/>
          <w:noProof/>
        </w:rPr>
        <w:t>(Putra et al., 2017)</w:t>
      </w:r>
      <w:r w:rsidR="00251BF5">
        <w:rPr>
          <w:i/>
          <w:iCs/>
        </w:rPr>
        <w:fldChar w:fldCharType="end"/>
      </w:r>
      <w:r w:rsidR="00251BF5">
        <w:t xml:space="preserve">. Beberapa </w:t>
      </w:r>
      <w:r w:rsidR="00251BF5">
        <w:rPr>
          <w:i/>
          <w:iCs/>
        </w:rPr>
        <w:t>corpus</w:t>
      </w:r>
      <w:r w:rsidR="00251BF5">
        <w:t xml:space="preserve"> yang diadaptasi d</w:t>
      </w:r>
      <w:r>
        <w:t xml:space="preserve">ari penelitian DWP diantaranya </w:t>
      </w:r>
      <w:r w:rsidR="00251BF5">
        <w:rPr>
          <w:i/>
          <w:iCs/>
        </w:rPr>
        <w:t xml:space="preserve">corpus </w:t>
      </w:r>
      <w:r w:rsidR="00251BF5">
        <w:t xml:space="preserve">untuk temperatur, cakupan awan, kecepatan angin, arah angin, dan curah hujan yang disimpan pada folder </w:t>
      </w:r>
      <w:r w:rsidR="00251BF5">
        <w:rPr>
          <w:i/>
          <w:iCs/>
        </w:rPr>
        <w:t>Corpus</w:t>
      </w:r>
      <w:r w:rsidR="00251BF5">
        <w:t xml:space="preserve">. </w:t>
      </w:r>
    </w:p>
    <w:p w:rsidR="00837741" w:rsidRDefault="0019096A" w:rsidP="009F27B2">
      <w:pPr>
        <w:ind w:left="720" w:firstLine="720"/>
      </w:pPr>
      <w:r>
        <w:t>Contohnya</w:t>
      </w:r>
      <w:r w:rsidR="00AF5DD8">
        <w:t xml:space="preserve"> </w:t>
      </w:r>
      <w:r w:rsidR="00DA2584">
        <w:t>dalam</w:t>
      </w:r>
      <w:r w:rsidR="00AF5DD8">
        <w:t xml:space="preserve"> menginterpretasikan hasil prediksi parameter TEMP pada </w:t>
      </w:r>
      <w:r w:rsidR="001C6178">
        <w:t>tabel 4.</w:t>
      </w:r>
      <w:r w:rsidR="004A68B7">
        <w:t>1</w:t>
      </w:r>
      <w:r w:rsidR="009F27B2">
        <w:t>1</w:t>
      </w:r>
      <w:r w:rsidR="00DA2584">
        <w:t xml:space="preserve">, langkah pertama </w:t>
      </w:r>
      <w:r w:rsidR="00460EBC">
        <w:t>adalah</w:t>
      </w:r>
      <w:r w:rsidR="00DA2584">
        <w:t xml:space="preserve"> mendefinisikan atribut </w:t>
      </w:r>
      <w:r w:rsidR="00DA2584">
        <w:rPr>
          <w:i/>
          <w:iCs/>
        </w:rPr>
        <w:t>rule</w:t>
      </w:r>
      <w:r w:rsidR="00DA2584">
        <w:t xml:space="preserve"> pada </w:t>
      </w:r>
      <w:r w:rsidR="00DA2584">
        <w:rPr>
          <w:i/>
          <w:iCs/>
        </w:rPr>
        <w:t>data description</w:t>
      </w:r>
      <w:r w:rsidR="00837741">
        <w:t xml:space="preserve"> seperti pada tabel 4.14</w:t>
      </w:r>
      <w:r w:rsidR="00DA2584">
        <w:t xml:space="preserve">. </w:t>
      </w:r>
      <w:r w:rsidR="00AF5DD8">
        <w:t xml:space="preserve"> </w:t>
      </w:r>
    </w:p>
    <w:p w:rsidR="00837741" w:rsidRDefault="00837741" w:rsidP="00837741">
      <w:r>
        <w:br w:type="page"/>
      </w:r>
    </w:p>
    <w:p w:rsidR="001C6178" w:rsidRDefault="001C6178" w:rsidP="00460EBC">
      <w:pPr>
        <w:ind w:left="720" w:firstLine="720"/>
      </w:pPr>
    </w:p>
    <w:p w:rsidR="00DE3340" w:rsidRPr="00DE3340" w:rsidRDefault="00DE3340" w:rsidP="00DB68D1">
      <w:pPr>
        <w:pStyle w:val="Caption"/>
      </w:pPr>
      <w:r>
        <w:t>Tabel 4</w:t>
      </w:r>
      <w:r w:rsidR="00460EBC">
        <w:t>.</w:t>
      </w:r>
      <w:r w:rsidR="00BB1BDD">
        <w:fldChar w:fldCharType="begin"/>
      </w:r>
      <w:r w:rsidR="00BB1BDD">
        <w:instrText xml:space="preserve"> SEQ Tabel_4. \* ARABIC </w:instrText>
      </w:r>
      <w:r w:rsidR="00BB1BDD">
        <w:fldChar w:fldCharType="separate"/>
      </w:r>
      <w:r w:rsidR="00CC17C9">
        <w:rPr>
          <w:noProof/>
        </w:rPr>
        <w:t>14</w:t>
      </w:r>
      <w:r w:rsidR="00BB1BDD">
        <w:rPr>
          <w:noProof/>
        </w:rPr>
        <w:fldChar w:fldCharType="end"/>
      </w:r>
      <w:r>
        <w:t xml:space="preserve"> Contoh </w:t>
      </w:r>
      <w:r>
        <w:rPr>
          <w:i/>
        </w:rPr>
        <w:t>data description</w:t>
      </w:r>
      <w:r>
        <w:t xml:space="preserve"> untuk menginterpretasikan</w:t>
      </w:r>
      <w:r>
        <w:br/>
        <w:t>prameter TEMP pada data partikel udara</w:t>
      </w:r>
    </w:p>
    <w:tbl>
      <w:tblPr>
        <w:tblStyle w:val="TableGrid"/>
        <w:tblW w:w="0" w:type="auto"/>
        <w:tblInd w:w="1494" w:type="dxa"/>
        <w:tblLook w:val="04A0" w:firstRow="1" w:lastRow="0" w:firstColumn="1" w:lastColumn="0" w:noHBand="0" w:noVBand="1"/>
      </w:tblPr>
      <w:tblGrid>
        <w:gridCol w:w="1555"/>
        <w:gridCol w:w="1134"/>
        <w:gridCol w:w="992"/>
        <w:gridCol w:w="1984"/>
      </w:tblGrid>
      <w:tr w:rsidR="00DA2584" w:rsidRPr="00FA5409" w:rsidTr="00DA2584">
        <w:trPr>
          <w:trHeight w:val="300"/>
        </w:trPr>
        <w:tc>
          <w:tcPr>
            <w:tcW w:w="1555" w:type="dxa"/>
            <w:noWrap/>
            <w:vAlign w:val="center"/>
            <w:hideMark/>
          </w:tcPr>
          <w:p w:rsidR="00DA2584" w:rsidRPr="000D0F14" w:rsidRDefault="00DA2584" w:rsidP="00DE3340">
            <w:pPr>
              <w:spacing w:after="120"/>
              <w:jc w:val="center"/>
              <w:rPr>
                <w:b/>
                <w:sz w:val="20"/>
                <w:szCs w:val="20"/>
              </w:rPr>
            </w:pPr>
            <w:r w:rsidRPr="000D0F14">
              <w:rPr>
                <w:b/>
                <w:sz w:val="20"/>
                <w:szCs w:val="20"/>
              </w:rPr>
              <w:t>ColName</w:t>
            </w:r>
          </w:p>
        </w:tc>
        <w:tc>
          <w:tcPr>
            <w:tcW w:w="1134" w:type="dxa"/>
            <w:noWrap/>
            <w:vAlign w:val="center"/>
            <w:hideMark/>
          </w:tcPr>
          <w:p w:rsidR="00DA2584" w:rsidRPr="000D0F14" w:rsidRDefault="00DA2584" w:rsidP="00DE3340">
            <w:pPr>
              <w:spacing w:after="120"/>
              <w:jc w:val="center"/>
              <w:rPr>
                <w:b/>
                <w:sz w:val="20"/>
                <w:szCs w:val="20"/>
              </w:rPr>
            </w:pPr>
            <w:r w:rsidRPr="000D0F14">
              <w:rPr>
                <w:b/>
                <w:sz w:val="20"/>
                <w:szCs w:val="20"/>
              </w:rPr>
              <w:t>Type</w:t>
            </w:r>
          </w:p>
        </w:tc>
        <w:tc>
          <w:tcPr>
            <w:tcW w:w="992" w:type="dxa"/>
            <w:noWrap/>
            <w:vAlign w:val="center"/>
            <w:hideMark/>
          </w:tcPr>
          <w:p w:rsidR="00DA2584" w:rsidRPr="000D0F14" w:rsidRDefault="00DA2584" w:rsidP="00DE3340">
            <w:pPr>
              <w:spacing w:after="120"/>
              <w:jc w:val="center"/>
              <w:rPr>
                <w:b/>
                <w:sz w:val="20"/>
                <w:szCs w:val="20"/>
              </w:rPr>
            </w:pPr>
            <w:r w:rsidRPr="000D0F14">
              <w:rPr>
                <w:b/>
                <w:sz w:val="20"/>
                <w:szCs w:val="20"/>
              </w:rPr>
              <w:t>Rule</w:t>
            </w:r>
          </w:p>
        </w:tc>
        <w:tc>
          <w:tcPr>
            <w:tcW w:w="1984" w:type="dxa"/>
            <w:noWrap/>
            <w:vAlign w:val="center"/>
            <w:hideMark/>
          </w:tcPr>
          <w:p w:rsidR="00DA2584" w:rsidRPr="000D0F14" w:rsidRDefault="00DA2584" w:rsidP="00DE3340">
            <w:pPr>
              <w:spacing w:after="120"/>
              <w:jc w:val="center"/>
              <w:rPr>
                <w:b/>
                <w:sz w:val="20"/>
                <w:szCs w:val="20"/>
              </w:rPr>
            </w:pPr>
            <w:r w:rsidRPr="000D0F14">
              <w:rPr>
                <w:b/>
                <w:sz w:val="20"/>
                <w:szCs w:val="20"/>
              </w:rPr>
              <w:t>Alternate</w:t>
            </w:r>
          </w:p>
        </w:tc>
      </w:tr>
      <w:tr w:rsidR="00DA2584" w:rsidRPr="00FA5409" w:rsidTr="00DA2584">
        <w:trPr>
          <w:trHeight w:val="300"/>
        </w:trPr>
        <w:tc>
          <w:tcPr>
            <w:tcW w:w="1555" w:type="dxa"/>
            <w:noWrap/>
            <w:vAlign w:val="center"/>
            <w:hideMark/>
          </w:tcPr>
          <w:p w:rsidR="00DA2584" w:rsidRPr="000D0F14" w:rsidRDefault="00DA2584" w:rsidP="00DE3340">
            <w:pPr>
              <w:spacing w:after="120"/>
              <w:jc w:val="center"/>
              <w:rPr>
                <w:sz w:val="20"/>
                <w:szCs w:val="20"/>
              </w:rPr>
            </w:pPr>
            <w:r>
              <w:rPr>
                <w:sz w:val="20"/>
                <w:szCs w:val="20"/>
              </w:rPr>
              <w:t>TEMP</w:t>
            </w:r>
          </w:p>
        </w:tc>
        <w:tc>
          <w:tcPr>
            <w:tcW w:w="1134" w:type="dxa"/>
            <w:noWrap/>
            <w:vAlign w:val="center"/>
            <w:hideMark/>
          </w:tcPr>
          <w:p w:rsidR="00DA2584" w:rsidRPr="000D0F14" w:rsidRDefault="00DA2584" w:rsidP="00DE3340">
            <w:pPr>
              <w:spacing w:after="120"/>
              <w:jc w:val="center"/>
              <w:rPr>
                <w:sz w:val="20"/>
                <w:szCs w:val="20"/>
              </w:rPr>
            </w:pPr>
            <w:r w:rsidRPr="000D0F14">
              <w:rPr>
                <w:sz w:val="20"/>
                <w:szCs w:val="20"/>
              </w:rPr>
              <w:t>numeric</w:t>
            </w:r>
          </w:p>
        </w:tc>
        <w:tc>
          <w:tcPr>
            <w:tcW w:w="992" w:type="dxa"/>
            <w:noWrap/>
            <w:vAlign w:val="center"/>
            <w:hideMark/>
          </w:tcPr>
          <w:p w:rsidR="00DA2584" w:rsidRPr="000D0F14" w:rsidRDefault="00DA2584" w:rsidP="00DE3340">
            <w:pPr>
              <w:spacing w:after="120"/>
              <w:jc w:val="center"/>
              <w:rPr>
                <w:sz w:val="20"/>
                <w:szCs w:val="20"/>
              </w:rPr>
            </w:pPr>
            <w:r>
              <w:rPr>
                <w:sz w:val="20"/>
                <w:szCs w:val="20"/>
              </w:rPr>
              <w:t>fuzzy</w:t>
            </w:r>
          </w:p>
        </w:tc>
        <w:tc>
          <w:tcPr>
            <w:tcW w:w="1984" w:type="dxa"/>
            <w:noWrap/>
            <w:vAlign w:val="center"/>
            <w:hideMark/>
          </w:tcPr>
          <w:p w:rsidR="00DA2584" w:rsidRPr="000D0F14" w:rsidRDefault="00DA2584" w:rsidP="00DE3340">
            <w:pPr>
              <w:spacing w:after="120"/>
              <w:jc w:val="center"/>
              <w:rPr>
                <w:sz w:val="20"/>
                <w:szCs w:val="20"/>
              </w:rPr>
            </w:pPr>
            <w:r>
              <w:rPr>
                <w:sz w:val="20"/>
                <w:szCs w:val="20"/>
              </w:rPr>
              <w:t>Temperature</w:t>
            </w:r>
          </w:p>
        </w:tc>
      </w:tr>
    </w:tbl>
    <w:p w:rsidR="00DA2584" w:rsidRPr="00DE3340" w:rsidRDefault="00DE3340" w:rsidP="00DE3340">
      <w:pPr>
        <w:spacing w:before="240"/>
        <w:ind w:left="720" w:firstLine="720"/>
      </w:pPr>
      <w:r>
        <w:t xml:space="preserve">Setelah didefinisikan cara penginterpretasiannya, </w:t>
      </w:r>
      <w:r w:rsidR="00460EBC">
        <w:t xml:space="preserve">langkah </w:t>
      </w:r>
      <w:r>
        <w:t xml:space="preserve">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rsidR="00CE7124">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xml:space="preserve">, </w:t>
      </w:r>
      <w:r w:rsidR="009A6848">
        <w:t>sehingga didapatkan himpunan fuzzy seperti pada gambar 4.5.</w:t>
      </w:r>
    </w:p>
    <w:p w:rsidR="00AF5DD8" w:rsidRDefault="00AF5DD8" w:rsidP="00AF5DD8">
      <w:pPr>
        <w:ind w:firstLine="720"/>
        <w:jc w:val="center"/>
      </w:pPr>
      <w:r>
        <w:rPr>
          <w:rFonts w:cs="Times New Roman"/>
          <w:noProof/>
          <w:szCs w:val="24"/>
        </w:rPr>
        <w:drawing>
          <wp:inline distT="0" distB="0" distL="0" distR="0" wp14:anchorId="7354E812" wp14:editId="1B57DE92">
            <wp:extent cx="2702560" cy="1978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AF5DD8" w:rsidRDefault="00AF5DD8"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5</w:t>
      </w:r>
      <w:r w:rsidR="00BB1BDD">
        <w:rPr>
          <w:noProof/>
        </w:rPr>
        <w:fldChar w:fldCharType="end"/>
      </w:r>
      <w:r>
        <w:t xml:space="preserve"> </w:t>
      </w:r>
      <w:r w:rsidR="00460EBC">
        <w:t xml:space="preserve">Himpunan </w:t>
      </w:r>
      <w:r w:rsidR="00460EBC">
        <w:rPr>
          <w:i/>
        </w:rPr>
        <w:t xml:space="preserve">fuzzy </w:t>
      </w:r>
      <w:r w:rsidR="00460EBC">
        <w:t xml:space="preserve">dari </w:t>
      </w:r>
      <w:r w:rsidR="00460EBC">
        <w:rPr>
          <w:i/>
        </w:rPr>
        <w:t>c</w:t>
      </w:r>
      <w:r>
        <w:rPr>
          <w:i/>
        </w:rPr>
        <w:t>orpus</w:t>
      </w:r>
      <w:r>
        <w:t xml:space="preserve"> temperatur pada</w:t>
      </w:r>
      <w:r w:rsidR="00460EBC">
        <w:br/>
        <w:t xml:space="preserve">penelitian </w:t>
      </w:r>
      <w:r>
        <w:t xml:space="preserve">DWP </w:t>
      </w:r>
      <w:r>
        <w:fldChar w:fldCharType="begin" w:fldLock="1"/>
      </w:r>
      <w:r w:rsidR="00DE334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r>
        <w:fldChar w:fldCharType="end"/>
      </w:r>
    </w:p>
    <w:p w:rsidR="009A6848" w:rsidRDefault="009A6848" w:rsidP="00BD71C9">
      <w:pPr>
        <w:spacing w:before="240"/>
        <w:ind w:left="720" w:firstLine="720"/>
      </w:pPr>
      <w:r>
        <w:t xml:space="preserve">Langkah selanjutnya adalah </w:t>
      </w:r>
      <w:r w:rsidR="00460EBC">
        <w:t xml:space="preserve">menkonversi himpunan </w:t>
      </w:r>
      <w:r w:rsidR="00460EBC">
        <w:rPr>
          <w:i/>
          <w:iCs/>
        </w:rPr>
        <w:t>fuzzy</w:t>
      </w:r>
      <w:r w:rsidR="00460EBC">
        <w:t xml:space="preserve"> pada gambar 4.5 kedalam bentuk </w:t>
      </w:r>
      <w:r w:rsidR="00460EBC">
        <w:rPr>
          <w:i/>
          <w:iCs/>
        </w:rPr>
        <w:t>rule</w:t>
      </w:r>
      <w:r w:rsidR="00460EBC">
        <w:t xml:space="preserve">  menggunakan </w:t>
      </w:r>
      <w:r w:rsidR="00460EBC">
        <w:rPr>
          <w:i/>
          <w:iCs/>
        </w:rPr>
        <w:t xml:space="preserve">specific rule generator </w:t>
      </w:r>
      <w:r w:rsidR="00460EBC">
        <w:t xml:space="preserve">pada proses </w:t>
      </w:r>
      <w:r w:rsidR="00460EBC">
        <w:rPr>
          <w:i/>
          <w:iCs/>
        </w:rPr>
        <w:t xml:space="preserve">generate rule </w:t>
      </w:r>
      <w:r w:rsidR="00460EBC">
        <w:t xml:space="preserve">seperti yang sudah dijelaskan pada sub-bab sebelumnya. Setelah didapatkan </w:t>
      </w:r>
      <w:r w:rsidR="00460EBC">
        <w:rPr>
          <w:i/>
          <w:iCs/>
        </w:rPr>
        <w:t xml:space="preserve">rule </w:t>
      </w:r>
      <w:r w:rsidR="00460EBC">
        <w:t xml:space="preserve">untuk menginterpretasikan data, langkah terakhir adalah proses penginterpretasian nilai prediksi parameter TEMP sebesar </w:t>
      </w:r>
      <w:r w:rsidR="00460EBC" w:rsidRPr="00460EBC">
        <w:t>-6.099</w:t>
      </w:r>
      <w:r w:rsidR="00460EBC">
        <w:t xml:space="preserve"> kedalam </w:t>
      </w:r>
      <w:r w:rsidR="00460EBC">
        <w:rPr>
          <w:i/>
          <w:iCs/>
        </w:rPr>
        <w:t>rule</w:t>
      </w:r>
      <w:r w:rsidR="00460EBC">
        <w:t xml:space="preserve"> yang sudah dibuat, sehingga didapatkan nilai keanggotaan </w:t>
      </w:r>
      <w:r w:rsidR="00BD71C9">
        <w:t xml:space="preserve">parameter TEMP seperti pada tabel 4.14, sehingga dihasilkanlah pesan </w:t>
      </w:r>
      <w:r w:rsidR="00BD71C9">
        <w:rPr>
          <w:i/>
          <w:iCs/>
        </w:rPr>
        <w:t>Very Cold</w:t>
      </w:r>
      <w:r w:rsidR="00460EBC">
        <w:t>.</w:t>
      </w:r>
    </w:p>
    <w:p w:rsidR="00BD71C9" w:rsidRDefault="00BD71C9"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5</w:t>
      </w:r>
      <w:r w:rsidR="00BB1BDD">
        <w:rPr>
          <w:noProof/>
        </w:rPr>
        <w:fldChar w:fldCharType="end"/>
      </w:r>
      <w:r>
        <w:t xml:space="preserve"> Nilai keanggotaan parameter TEMP</w:t>
      </w:r>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BD71C9" w:rsidRPr="00B16043" w:rsidTr="00BD71C9">
        <w:trPr>
          <w:trHeight w:val="300"/>
          <w:tblHeader/>
        </w:trPr>
        <w:tc>
          <w:tcPr>
            <w:tcW w:w="0" w:type="auto"/>
            <w:shd w:val="clear" w:color="auto" w:fill="auto"/>
            <w:noWrap/>
            <w:hideMark/>
          </w:tcPr>
          <w:p w:rsidR="00BD71C9" w:rsidRPr="001C6178" w:rsidRDefault="00BD71C9" w:rsidP="00BD71C9">
            <w:pPr>
              <w:rPr>
                <w:sz w:val="20"/>
                <w:szCs w:val="18"/>
              </w:rPr>
            </w:pPr>
            <w:r>
              <w:rPr>
                <w:sz w:val="20"/>
                <w:szCs w:val="18"/>
              </w:rPr>
              <w:t>Very cold</w:t>
            </w:r>
          </w:p>
        </w:tc>
        <w:tc>
          <w:tcPr>
            <w:tcW w:w="0" w:type="auto"/>
            <w:shd w:val="clear" w:color="auto" w:fill="auto"/>
            <w:noWrap/>
            <w:hideMark/>
          </w:tcPr>
          <w:p w:rsidR="00BD71C9" w:rsidRPr="001C6178" w:rsidRDefault="00BD71C9" w:rsidP="00BD71C9">
            <w:pPr>
              <w:rPr>
                <w:sz w:val="20"/>
                <w:szCs w:val="18"/>
              </w:rPr>
            </w:pPr>
            <w:r>
              <w:rPr>
                <w:sz w:val="20"/>
                <w:szCs w:val="18"/>
              </w:rPr>
              <w:t>Cold</w:t>
            </w:r>
          </w:p>
        </w:tc>
        <w:tc>
          <w:tcPr>
            <w:tcW w:w="0" w:type="auto"/>
          </w:tcPr>
          <w:p w:rsidR="00BD71C9" w:rsidRPr="001C6178" w:rsidRDefault="00BD71C9" w:rsidP="00BD71C9">
            <w:pPr>
              <w:rPr>
                <w:sz w:val="20"/>
                <w:szCs w:val="18"/>
              </w:rPr>
            </w:pPr>
            <w:r>
              <w:rPr>
                <w:sz w:val="20"/>
                <w:szCs w:val="18"/>
              </w:rPr>
              <w:t>Warm</w:t>
            </w:r>
          </w:p>
        </w:tc>
        <w:tc>
          <w:tcPr>
            <w:tcW w:w="0" w:type="auto"/>
            <w:shd w:val="clear" w:color="auto" w:fill="auto"/>
            <w:noWrap/>
            <w:hideMark/>
          </w:tcPr>
          <w:p w:rsidR="00BD71C9" w:rsidRPr="001C6178" w:rsidRDefault="00BD71C9" w:rsidP="00BD71C9">
            <w:pPr>
              <w:rPr>
                <w:sz w:val="20"/>
                <w:szCs w:val="18"/>
              </w:rPr>
            </w:pPr>
            <w:r>
              <w:rPr>
                <w:sz w:val="20"/>
                <w:szCs w:val="18"/>
              </w:rPr>
              <w:t>Hot</w:t>
            </w:r>
          </w:p>
        </w:tc>
        <w:tc>
          <w:tcPr>
            <w:tcW w:w="0" w:type="auto"/>
            <w:shd w:val="clear" w:color="auto" w:fill="auto"/>
            <w:noWrap/>
            <w:hideMark/>
          </w:tcPr>
          <w:p w:rsidR="00BD71C9" w:rsidRPr="001C6178" w:rsidRDefault="00BD71C9" w:rsidP="00BD71C9">
            <w:pPr>
              <w:rPr>
                <w:sz w:val="20"/>
                <w:szCs w:val="18"/>
              </w:rPr>
            </w:pPr>
            <w:r>
              <w:rPr>
                <w:sz w:val="20"/>
                <w:szCs w:val="18"/>
              </w:rPr>
              <w:t>Very hot</w:t>
            </w:r>
          </w:p>
        </w:tc>
      </w:tr>
      <w:tr w:rsidR="00BD71C9" w:rsidRPr="00B16043" w:rsidTr="00BD71C9">
        <w:trPr>
          <w:trHeight w:val="386"/>
        </w:trPr>
        <w:tc>
          <w:tcPr>
            <w:tcW w:w="0" w:type="auto"/>
            <w:shd w:val="clear" w:color="auto" w:fill="auto"/>
            <w:noWrap/>
            <w:hideMark/>
          </w:tcPr>
          <w:p w:rsidR="00BD71C9" w:rsidRPr="001C6178" w:rsidRDefault="00BD71C9" w:rsidP="00BD71C9">
            <w:pPr>
              <w:rPr>
                <w:sz w:val="20"/>
                <w:szCs w:val="18"/>
              </w:rPr>
            </w:pPr>
            <w:r>
              <w:rPr>
                <w:sz w:val="20"/>
                <w:szCs w:val="18"/>
              </w:rPr>
              <w:t>1</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r>
    </w:tbl>
    <w:p w:rsidR="00BD71C9" w:rsidRDefault="00BD71C9" w:rsidP="00460EBC">
      <w:pPr>
        <w:spacing w:before="240"/>
        <w:ind w:left="720" w:firstLine="720"/>
      </w:pPr>
    </w:p>
    <w:p w:rsidR="00460EBC" w:rsidRDefault="00460EBC" w:rsidP="00BD71C9">
      <w:pPr>
        <w:spacing w:before="120"/>
        <w:ind w:left="720" w:firstLine="720"/>
      </w:pPr>
    </w:p>
    <w:p w:rsidR="00BD71C9" w:rsidRPr="00E46421" w:rsidRDefault="00BD71C9" w:rsidP="0019096A">
      <w:pPr>
        <w:pStyle w:val="ListParagraph"/>
        <w:numPr>
          <w:ilvl w:val="0"/>
          <w:numId w:val="11"/>
        </w:numPr>
        <w:spacing w:after="120"/>
      </w:pPr>
      <w:r>
        <w:rPr>
          <w:b/>
          <w:bCs/>
        </w:rPr>
        <w:lastRenderedPageBreak/>
        <w:t xml:space="preserve">Proses Interpretasi </w:t>
      </w:r>
      <w:r>
        <w:rPr>
          <w:b/>
          <w:bCs/>
          <w:i/>
          <w:iCs/>
        </w:rPr>
        <w:t>Unspecific Message</w:t>
      </w:r>
    </w:p>
    <w:p w:rsidR="00B03415" w:rsidRDefault="00B03415" w:rsidP="00091EA9">
      <w:pPr>
        <w:ind w:left="720" w:firstLine="720"/>
        <w:rPr>
          <w:i/>
          <w:iCs/>
        </w:rPr>
      </w:pPr>
      <w:r>
        <w:t xml:space="preserve">Berbeda dengan penginterpretasian pesan </w:t>
      </w:r>
      <w:r>
        <w:rPr>
          <w:i/>
          <w:iCs/>
        </w:rPr>
        <w:t xml:space="preserve">specific, </w:t>
      </w:r>
      <w:r>
        <w:t xml:space="preserve">proses penginterpretasian </w:t>
      </w:r>
      <w:r w:rsidR="0019096A">
        <w:t xml:space="preserve">pesan </w:t>
      </w:r>
      <w:r w:rsidR="0019096A">
        <w:rPr>
          <w:i/>
          <w:iCs/>
        </w:rPr>
        <w:t>unspecific</w:t>
      </w:r>
      <w:r w:rsidR="0019096A">
        <w:t xml:space="preserve"> </w:t>
      </w:r>
      <w:r w:rsidR="00F502F0">
        <w:t xml:space="preserve"> </w:t>
      </w:r>
      <w:r>
        <w:t xml:space="preserve">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w:t>
      </w:r>
      <w:r w:rsidR="00A7402F">
        <w:t xml:space="preserve">atau dianggap </w:t>
      </w:r>
      <w:r w:rsidR="00A7402F">
        <w:rPr>
          <w:i/>
          <w:iCs/>
        </w:rPr>
        <w:t>unspecific</w:t>
      </w:r>
      <w:r w:rsidR="00A7402F">
        <w:t xml:space="preserve"> jika parameter tersebut tidak memiliki cara penginterpretasian atau atribut </w:t>
      </w:r>
      <w:r w:rsidR="00A7402F">
        <w:rPr>
          <w:i/>
          <w:iCs/>
        </w:rPr>
        <w:t>rule</w:t>
      </w:r>
      <w:r w:rsidR="00A7402F">
        <w:t xml:space="preserve"> pada </w:t>
      </w:r>
      <w:r w:rsidR="00A7402F">
        <w:rPr>
          <w:i/>
          <w:iCs/>
        </w:rPr>
        <w:t>data description.</w:t>
      </w:r>
      <w:r w:rsidR="00A7402F">
        <w:t xml:space="preserve"> </w:t>
      </w:r>
      <w:r w:rsidR="00CE7124">
        <w:t xml:space="preserve">Dimana himpunan </w:t>
      </w:r>
      <w:r w:rsidR="00CE7124">
        <w:rPr>
          <w:i/>
          <w:iCs/>
        </w:rPr>
        <w:t xml:space="preserve">fuzzy </w:t>
      </w:r>
      <w:r w:rsidR="00CE7124">
        <w:t xml:space="preserve">dan </w:t>
      </w:r>
      <w:r w:rsidR="00CE7124">
        <w:rPr>
          <w:i/>
          <w:iCs/>
        </w:rPr>
        <w:t xml:space="preserve">rule </w:t>
      </w:r>
      <w:r w:rsidR="00CE7124">
        <w:t xml:space="preserve">yang digunakan mengacu pada penelitian penentuan trend oleh </w:t>
      </w:r>
      <w:r w:rsidR="00CE7124">
        <w:fldChar w:fldCharType="begin" w:fldLock="1"/>
      </w:r>
      <w:r w:rsidR="00CE7124">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CE7124">
        <w:fldChar w:fldCharType="separate"/>
      </w:r>
      <w:r w:rsidR="00CE7124" w:rsidRPr="005D532A">
        <w:rPr>
          <w:noProof/>
        </w:rPr>
        <w:t xml:space="preserve">Castillo-Ortega et al., </w:t>
      </w:r>
      <w:r w:rsidR="00CE7124">
        <w:rPr>
          <w:noProof/>
        </w:rPr>
        <w:t>(</w:t>
      </w:r>
      <w:r w:rsidR="00CE7124" w:rsidRPr="005D532A">
        <w:rPr>
          <w:noProof/>
        </w:rPr>
        <w:t>2014)</w:t>
      </w:r>
      <w:r w:rsidR="00CE7124">
        <w:fldChar w:fldCharType="end"/>
      </w:r>
      <w:r w:rsidR="00CE7124">
        <w:t xml:space="preserve">. Pada penelitian tersebut, Castillo membagi dan menentukan himpunan </w:t>
      </w:r>
      <w:r w:rsidR="00CE7124" w:rsidRPr="006F7A11">
        <w:rPr>
          <w:i/>
          <w:iCs/>
        </w:rPr>
        <w:t>fuzzy</w:t>
      </w:r>
      <w:r w:rsidR="00CE7124">
        <w:t xml:space="preserve"> untuk </w:t>
      </w:r>
      <w:r w:rsidR="00CE7124" w:rsidRPr="006F7A11">
        <w:rPr>
          <w:i/>
          <w:iCs/>
        </w:rPr>
        <w:t>trend</w:t>
      </w:r>
      <w:r w:rsidR="00CE7124">
        <w:t xml:space="preserve"> menjadi lima wilayah yang sama bes</w:t>
      </w:r>
      <w:r w:rsidR="00091EA9">
        <w:t xml:space="preserve">ar. Corpus yang digunakan untuk penginterpretasian data </w:t>
      </w:r>
      <w:r w:rsidR="00091EA9">
        <w:rPr>
          <w:i/>
          <w:iCs/>
        </w:rPr>
        <w:t>unspecific</w:t>
      </w:r>
      <w:r w:rsidR="00091EA9">
        <w:t xml:space="preserve"> adalan </w:t>
      </w:r>
      <w:r w:rsidR="00091EA9">
        <w:rPr>
          <w:i/>
          <w:iCs/>
        </w:rPr>
        <w:t xml:space="preserve">very low, low, medium, high, very high </w:t>
      </w:r>
      <w:r w:rsidR="00091EA9">
        <w:rPr>
          <w:i/>
          <w:iCs/>
        </w:rPr>
        <w:fldChar w:fldCharType="begin" w:fldLock="1"/>
      </w:r>
      <w:r w:rsidR="009A6994">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sidR="00091EA9">
        <w:rPr>
          <w:i/>
          <w:iCs/>
        </w:rPr>
        <w:fldChar w:fldCharType="separate"/>
      </w:r>
      <w:r w:rsidR="00091EA9" w:rsidRPr="00091EA9">
        <w:rPr>
          <w:iCs/>
          <w:noProof/>
        </w:rPr>
        <w:t>(Fallah-Ghalhary, Mousavi-Baygi, et al., 2009)</w:t>
      </w:r>
      <w:r w:rsidR="00091EA9">
        <w:rPr>
          <w:i/>
          <w:iCs/>
        </w:rPr>
        <w:fldChar w:fldCharType="end"/>
      </w:r>
      <w:r w:rsidR="00091EA9">
        <w:rPr>
          <w:i/>
          <w:iCs/>
        </w:rPr>
        <w:t>.</w:t>
      </w:r>
    </w:p>
    <w:p w:rsidR="005D7733" w:rsidRDefault="0037396A" w:rsidP="005D7733">
      <w:pPr>
        <w:ind w:left="720" w:firstLine="720"/>
        <w:rPr>
          <w:noProof/>
        </w:rPr>
      </w:pPr>
      <w:r>
        <w:t xml:space="preserve">Sebagai contoh, peneliti akan menginterpretasikan </w:t>
      </w:r>
      <w:r>
        <w:rPr>
          <w:i/>
          <w:iCs/>
        </w:rPr>
        <w:t>resume data</w:t>
      </w:r>
      <w:r w:rsidR="00282BBD">
        <w:rPr>
          <w:i/>
          <w:iCs/>
        </w:rPr>
        <w:t>, current data,</w:t>
      </w:r>
      <w:r w:rsidR="00282BBD">
        <w:t xml:space="preserve"> dan </w:t>
      </w:r>
      <w:r w:rsidR="00282BBD">
        <w:rPr>
          <w:i/>
          <w:iCs/>
        </w:rPr>
        <w:t>predict data</w:t>
      </w:r>
      <w:r>
        <w:rPr>
          <w:i/>
          <w:iCs/>
        </w:rPr>
        <w:t xml:space="preserve">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5D7733" w:rsidRDefault="0037396A" w:rsidP="005D7733">
      <w:pPr>
        <w:keepNext/>
        <w:ind w:firstLine="720"/>
        <w:jc w:val="center"/>
      </w:pPr>
      <w:r w:rsidRPr="0037396A">
        <w:rPr>
          <w:noProof/>
        </w:rPr>
        <w:drawing>
          <wp:inline distT="0" distB="0" distL="0" distR="0" wp14:anchorId="63D8A71F" wp14:editId="09904381">
            <wp:extent cx="3057405" cy="1621766"/>
            <wp:effectExtent l="0" t="0" r="0" b="0"/>
            <wp:docPr id="12" name="Picture 12"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37396A" w:rsidRPr="005D7733" w:rsidRDefault="005D7733"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6</w:t>
      </w:r>
      <w:r w:rsidR="00BB1BDD">
        <w:rPr>
          <w:noProof/>
        </w:rPr>
        <w:fldChar w:fldCharType="end"/>
      </w:r>
      <w:r>
        <w:t xml:space="preserve"> Himpunan </w:t>
      </w:r>
      <w:r>
        <w:rPr>
          <w:i/>
        </w:rPr>
        <w:t xml:space="preserve">fuzzy </w:t>
      </w:r>
      <w:r>
        <w:t>pm2.5 yang dihasilkan oleh</w:t>
      </w:r>
      <w:r>
        <w:br/>
      </w:r>
      <w:r>
        <w:rPr>
          <w:i/>
        </w:rPr>
        <w:t>unspecific rule generator</w:t>
      </w:r>
    </w:p>
    <w:p w:rsidR="005D7733" w:rsidRDefault="0037396A" w:rsidP="005D7733">
      <w:pPr>
        <w:ind w:left="720" w:firstLine="720"/>
      </w:pPr>
      <w:r>
        <w:t xml:space="preserve"> </w:t>
      </w:r>
    </w:p>
    <w:p w:rsidR="005D7733" w:rsidRDefault="005D7733" w:rsidP="005D7733">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w:t>
      </w:r>
      <w:r w:rsidR="00F5683E">
        <w:t xml:space="preserve"> tersebut</w:t>
      </w:r>
      <w:r>
        <w:t>, proses selanjutnya adalah membagi rentang tersebut menjad</w:t>
      </w:r>
      <w:r w:rsidR="00282BBD">
        <w:t>i lima wilayah yang sama besar seperti yang dapat kita lihat pada gambar 4.6.</w:t>
      </w:r>
    </w:p>
    <w:p w:rsidR="00282BBD" w:rsidRDefault="00282BBD" w:rsidP="00F5683E">
      <w:pPr>
        <w:ind w:left="720" w:firstLine="720"/>
      </w:pPr>
      <w:r>
        <w:t xml:space="preserve">Proses selanjutnyaa adalah mengkonversi himpunan </w:t>
      </w:r>
      <w:r>
        <w:rPr>
          <w:i/>
          <w:iCs/>
        </w:rPr>
        <w:t xml:space="preserve">fuzzy </w:t>
      </w:r>
      <w:r>
        <w:t xml:space="preserve">tersebut ke dalam bentuk </w:t>
      </w:r>
      <w:r>
        <w:rPr>
          <w:i/>
          <w:iCs/>
        </w:rPr>
        <w:t>rule</w:t>
      </w:r>
      <w:r w:rsidR="00F5683E">
        <w:rPr>
          <w:i/>
          <w:iCs/>
        </w:rPr>
        <w:t xml:space="preserve"> </w:t>
      </w:r>
      <w:r w:rsidR="00F5683E">
        <w:t xml:space="preserve">yang nantinya akan digunakan sebagai acuan untuk menginterpretasikan data. Nilai keanggotaan dari </w:t>
      </w:r>
      <w:r w:rsidR="00F5683E">
        <w:rPr>
          <w:i/>
          <w:iCs/>
        </w:rPr>
        <w:t xml:space="preserve">resume data, current data </w:t>
      </w:r>
      <w:r w:rsidR="00F5683E">
        <w:t xml:space="preserve">dan </w:t>
      </w:r>
      <w:r w:rsidR="00F5683E">
        <w:rPr>
          <w:i/>
          <w:iCs/>
        </w:rPr>
        <w:t>predict data</w:t>
      </w:r>
      <w:r w:rsidR="00F5683E">
        <w:t xml:space="preserve"> untuk parameter PM2.5</w:t>
      </w:r>
      <w:r w:rsidR="00F5683E">
        <w:rPr>
          <w:i/>
          <w:iCs/>
        </w:rPr>
        <w:t xml:space="preserve"> </w:t>
      </w:r>
      <w:r w:rsidR="00F5683E">
        <w:t>pada tabel 4.7 dapat dilihat pada tabel 4.16</w:t>
      </w:r>
      <w:r w:rsidR="00A90EDF">
        <w:t>.</w:t>
      </w:r>
    </w:p>
    <w:p w:rsidR="00F5683E" w:rsidRPr="00F5683E" w:rsidRDefault="00F5683E"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6</w:t>
      </w:r>
      <w:r w:rsidR="00BB1BDD">
        <w:rPr>
          <w:noProof/>
        </w:rPr>
        <w:fldChar w:fldCharType="end"/>
      </w:r>
      <w:r>
        <w:t xml:space="preserve"> Nilai keanggotaan dari ringkasan data</w:t>
      </w:r>
      <w:r>
        <w:br/>
        <w:t>untuk parameter PM2.5</w:t>
      </w:r>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F5683E" w:rsidRPr="00B16043" w:rsidTr="007D35A3">
        <w:trPr>
          <w:trHeight w:val="300"/>
          <w:tblHeader/>
        </w:trPr>
        <w:tc>
          <w:tcPr>
            <w:tcW w:w="0" w:type="auto"/>
          </w:tcPr>
          <w:p w:rsidR="00F5683E" w:rsidRPr="007D35A3" w:rsidRDefault="00F5683E" w:rsidP="007D35A3">
            <w:pPr>
              <w:rPr>
                <w:sz w:val="18"/>
                <w:szCs w:val="16"/>
              </w:rPr>
            </w:pPr>
          </w:p>
        </w:tc>
        <w:tc>
          <w:tcPr>
            <w:tcW w:w="0" w:type="auto"/>
            <w:shd w:val="clear" w:color="auto" w:fill="auto"/>
            <w:noWrap/>
            <w:hideMark/>
          </w:tcPr>
          <w:p w:rsidR="00F5683E" w:rsidRPr="007D35A3" w:rsidRDefault="00F5683E" w:rsidP="007D35A3">
            <w:pPr>
              <w:rPr>
                <w:sz w:val="18"/>
                <w:szCs w:val="16"/>
              </w:rPr>
            </w:pPr>
            <w:r w:rsidRPr="007D35A3">
              <w:rPr>
                <w:sz w:val="18"/>
                <w:szCs w:val="16"/>
              </w:rPr>
              <w:t>Very low</w:t>
            </w:r>
          </w:p>
        </w:tc>
        <w:tc>
          <w:tcPr>
            <w:tcW w:w="0" w:type="auto"/>
            <w:shd w:val="clear" w:color="auto" w:fill="auto"/>
            <w:noWrap/>
            <w:hideMark/>
          </w:tcPr>
          <w:p w:rsidR="00F5683E" w:rsidRPr="007D35A3" w:rsidRDefault="00F5683E" w:rsidP="007D35A3">
            <w:pPr>
              <w:rPr>
                <w:sz w:val="18"/>
                <w:szCs w:val="16"/>
              </w:rPr>
            </w:pPr>
            <w:r w:rsidRPr="007D35A3">
              <w:rPr>
                <w:sz w:val="18"/>
                <w:szCs w:val="16"/>
              </w:rPr>
              <w:t>Low</w:t>
            </w:r>
          </w:p>
        </w:tc>
        <w:tc>
          <w:tcPr>
            <w:tcW w:w="0" w:type="auto"/>
          </w:tcPr>
          <w:p w:rsidR="00F5683E" w:rsidRPr="007D35A3" w:rsidRDefault="00F5683E" w:rsidP="007D35A3">
            <w:pPr>
              <w:rPr>
                <w:sz w:val="18"/>
                <w:szCs w:val="16"/>
              </w:rPr>
            </w:pPr>
            <w:r w:rsidRPr="007D35A3">
              <w:rPr>
                <w:sz w:val="18"/>
                <w:szCs w:val="16"/>
              </w:rPr>
              <w:t>Medium</w:t>
            </w:r>
          </w:p>
        </w:tc>
        <w:tc>
          <w:tcPr>
            <w:tcW w:w="0" w:type="auto"/>
            <w:shd w:val="clear" w:color="auto" w:fill="auto"/>
            <w:noWrap/>
            <w:hideMark/>
          </w:tcPr>
          <w:p w:rsidR="00F5683E" w:rsidRPr="007D35A3" w:rsidRDefault="00A90EDF" w:rsidP="007D35A3">
            <w:pPr>
              <w:rPr>
                <w:sz w:val="18"/>
                <w:szCs w:val="16"/>
              </w:rPr>
            </w:pPr>
            <w:r w:rsidRPr="007D35A3">
              <w:rPr>
                <w:sz w:val="18"/>
                <w:szCs w:val="16"/>
              </w:rPr>
              <w:t>High</w:t>
            </w:r>
          </w:p>
        </w:tc>
        <w:tc>
          <w:tcPr>
            <w:tcW w:w="0" w:type="auto"/>
            <w:shd w:val="clear" w:color="auto" w:fill="auto"/>
            <w:noWrap/>
            <w:hideMark/>
          </w:tcPr>
          <w:p w:rsidR="00F5683E" w:rsidRPr="007D35A3" w:rsidRDefault="00F5683E" w:rsidP="007D35A3">
            <w:pPr>
              <w:rPr>
                <w:sz w:val="18"/>
                <w:szCs w:val="16"/>
              </w:rPr>
            </w:pPr>
            <w:r w:rsidRPr="007D35A3">
              <w:rPr>
                <w:sz w:val="18"/>
                <w:szCs w:val="16"/>
              </w:rPr>
              <w:t xml:space="preserve">Very </w:t>
            </w:r>
            <w:r w:rsidR="00A90EDF" w:rsidRPr="007D35A3">
              <w:rPr>
                <w:sz w:val="18"/>
                <w:szCs w:val="16"/>
              </w:rPr>
              <w:t xml:space="preserve"> high</w:t>
            </w:r>
          </w:p>
        </w:tc>
      </w:tr>
      <w:tr w:rsidR="00F5683E" w:rsidRPr="00B16043" w:rsidTr="007D35A3">
        <w:trPr>
          <w:trHeight w:val="113"/>
        </w:trPr>
        <w:tc>
          <w:tcPr>
            <w:tcW w:w="0" w:type="auto"/>
          </w:tcPr>
          <w:p w:rsidR="00F5683E" w:rsidRPr="007D35A3" w:rsidRDefault="00F5683E" w:rsidP="007D35A3">
            <w:pPr>
              <w:rPr>
                <w:sz w:val="18"/>
                <w:szCs w:val="16"/>
              </w:rPr>
            </w:pPr>
            <w:r w:rsidRPr="007D35A3">
              <w:rPr>
                <w:sz w:val="18"/>
                <w:szCs w:val="16"/>
              </w:rPr>
              <w:t>Resume Data</w:t>
            </w:r>
          </w:p>
        </w:tc>
        <w:tc>
          <w:tcPr>
            <w:tcW w:w="0" w:type="auto"/>
            <w:shd w:val="clear" w:color="auto" w:fill="auto"/>
            <w:noWrap/>
            <w:hideMark/>
          </w:tcPr>
          <w:p w:rsidR="00F5683E" w:rsidRPr="007D35A3" w:rsidRDefault="00F5683E" w:rsidP="007D35A3">
            <w:pPr>
              <w:rPr>
                <w:sz w:val="18"/>
                <w:szCs w:val="16"/>
              </w:rPr>
            </w:pPr>
            <w:r w:rsidRPr="007D35A3">
              <w:rPr>
                <w:sz w:val="18"/>
                <w:szCs w:val="16"/>
              </w:rPr>
              <w:t>1</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E489B" w:rsidP="007D35A3">
            <w:pPr>
              <w:rPr>
                <w:sz w:val="18"/>
                <w:szCs w:val="16"/>
              </w:rPr>
            </w:pPr>
            <w:r>
              <w:rPr>
                <w:sz w:val="18"/>
                <w:szCs w:val="16"/>
              </w:rPr>
              <w:t>Last (n-1)</w:t>
            </w:r>
            <w:r w:rsidR="007D35A3" w:rsidRPr="007D35A3">
              <w:rPr>
                <w:sz w:val="18"/>
                <w:szCs w:val="16"/>
              </w:rPr>
              <w:t xml:space="preserve">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Curren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Predic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bl>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Pr="0063785B" w:rsidRDefault="0063785B" w:rsidP="008109D8">
      <w:pPr>
        <w:spacing w:before="120"/>
        <w:ind w:left="720" w:firstLine="720"/>
      </w:pPr>
      <w:r>
        <w:t>Proses</w:t>
      </w:r>
      <w:r w:rsidR="00A90EDF">
        <w:t xml:space="preserve"> </w:t>
      </w:r>
      <w:r w:rsidR="008109D8">
        <w:t xml:space="preserve">penginterpretasian </w:t>
      </w:r>
      <w:r w:rsidR="00A90EDF">
        <w:t>ringkasan data</w:t>
      </w:r>
      <w:r w:rsidR="008109D8">
        <w:t xml:space="preserve"> untuk setiap paramter</w:t>
      </w:r>
      <w:r w:rsidR="00A90EDF">
        <w:t xml:space="preserve"> partikel udara pada tabel 4.7 </w:t>
      </w:r>
      <w:r w:rsidR="008109D8">
        <w:t xml:space="preserve"> dilakukan menggunakan </w:t>
      </w:r>
      <w:r w:rsidR="008109D8">
        <w:rPr>
          <w:i/>
          <w:iCs/>
        </w:rPr>
        <w:t xml:space="preserve">unspecific rule, </w:t>
      </w:r>
      <w:r w:rsidR="008109D8">
        <w:t xml:space="preserve">dikarenakan hanya paramter TEMP saja yang memiliki cara penginterpretasian sehingga parameter tersebut diinterpretasikan menggunakan </w:t>
      </w:r>
      <w:r w:rsidR="008109D8">
        <w:rPr>
          <w:i/>
          <w:iCs/>
        </w:rPr>
        <w:t xml:space="preserve">specific rule. </w:t>
      </w:r>
      <w:r w:rsidR="008109D8">
        <w:t xml:space="preserve">Hasil dari proses penginterpretasian tersebut </w:t>
      </w:r>
      <w:r>
        <w:t>dapat dilihat pada tabel 4.17, d</w:t>
      </w:r>
      <w:r w:rsidR="00A90EDF">
        <w:t>imana semua parameter</w:t>
      </w:r>
      <w:r>
        <w:t xml:space="preserve"> kecuali parameter TEMP</w:t>
      </w:r>
      <w:r w:rsidR="00A90EDF">
        <w:t xml:space="preserve"> diinterpretasikan </w:t>
      </w:r>
      <w:r>
        <w:t xml:space="preserve">menggunakan </w:t>
      </w:r>
      <w:r>
        <w:rPr>
          <w:i/>
          <w:iCs/>
        </w:rPr>
        <w:t>unspecific rule</w:t>
      </w:r>
      <w:r w:rsidR="008109D8">
        <w:t>, s</w:t>
      </w:r>
      <w:r>
        <w:t xml:space="preserve">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E879C6" w:rsidRDefault="00E879C6"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17</w:t>
      </w:r>
      <w:r w:rsidR="00BB1BDD">
        <w:rPr>
          <w:noProof/>
        </w:rPr>
        <w:fldChar w:fldCharType="end"/>
      </w:r>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CF1038" w:rsidRPr="000E106C" w:rsidTr="007E489B">
        <w:trPr>
          <w:trHeight w:val="300"/>
        </w:trPr>
        <w:tc>
          <w:tcPr>
            <w:tcW w:w="1167" w:type="dxa"/>
            <w:shd w:val="clear" w:color="auto" w:fill="auto"/>
            <w:noWrap/>
            <w:vAlign w:val="center"/>
          </w:tcPr>
          <w:p w:rsidR="00CF1038" w:rsidRPr="00CF1038" w:rsidRDefault="00CF1038" w:rsidP="00CF1038">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m2.5</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DEW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TEM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RES</w:t>
            </w:r>
          </w:p>
        </w:tc>
        <w:tc>
          <w:tcPr>
            <w:tcW w:w="0" w:type="auto"/>
            <w:vAlign w:val="center"/>
          </w:tcPr>
          <w:p w:rsidR="00CF1038" w:rsidRPr="00CF1038" w:rsidRDefault="00CF1038" w:rsidP="00CF1038">
            <w:pPr>
              <w:jc w:val="left"/>
              <w:rPr>
                <w:b/>
                <w:bCs/>
                <w:sz w:val="20"/>
                <w:szCs w:val="18"/>
              </w:rPr>
            </w:pPr>
            <w:r w:rsidRPr="00CF1038">
              <w:rPr>
                <w:b/>
                <w:bCs/>
                <w:sz w:val="20"/>
                <w:szCs w:val="18"/>
              </w:rPr>
              <w:t>Iws</w:t>
            </w:r>
          </w:p>
        </w:tc>
        <w:tc>
          <w:tcPr>
            <w:tcW w:w="0" w:type="auto"/>
            <w:vAlign w:val="center"/>
          </w:tcPr>
          <w:p w:rsidR="00CF1038" w:rsidRPr="00CF1038" w:rsidRDefault="00CF1038" w:rsidP="00CF1038">
            <w:pPr>
              <w:jc w:val="left"/>
              <w:rPr>
                <w:b/>
                <w:bCs/>
                <w:sz w:val="20"/>
                <w:szCs w:val="18"/>
              </w:rPr>
            </w:pPr>
            <w:r w:rsidRPr="00CF1038">
              <w:rPr>
                <w:b/>
                <w:bCs/>
                <w:sz w:val="20"/>
                <w:szCs w:val="18"/>
              </w:rPr>
              <w:t>Is</w:t>
            </w:r>
          </w:p>
        </w:tc>
        <w:tc>
          <w:tcPr>
            <w:tcW w:w="0" w:type="auto"/>
            <w:vAlign w:val="center"/>
          </w:tcPr>
          <w:p w:rsidR="00CF1038" w:rsidRPr="00CF1038" w:rsidRDefault="00CF1038" w:rsidP="00CF1038">
            <w:pPr>
              <w:jc w:val="left"/>
              <w:rPr>
                <w:b/>
                <w:bCs/>
                <w:sz w:val="20"/>
                <w:szCs w:val="18"/>
              </w:rPr>
            </w:pPr>
            <w:r w:rsidRPr="00CF1038">
              <w:rPr>
                <w:b/>
                <w:bCs/>
                <w:sz w:val="20"/>
                <w:szCs w:val="18"/>
              </w:rPr>
              <w:t>Ir</w:t>
            </w:r>
          </w:p>
        </w:tc>
      </w:tr>
      <w:tr w:rsidR="00CF1038" w:rsidRPr="00B77D8A" w:rsidTr="007E489B">
        <w:trPr>
          <w:trHeight w:val="300"/>
        </w:trPr>
        <w:tc>
          <w:tcPr>
            <w:tcW w:w="1167" w:type="dxa"/>
            <w:shd w:val="clear" w:color="auto" w:fill="auto"/>
            <w:noWrap/>
            <w:vAlign w:val="center"/>
          </w:tcPr>
          <w:p w:rsidR="00CF1038" w:rsidRPr="00251BF5" w:rsidRDefault="00CF1038" w:rsidP="00CF1038">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very 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shd w:val="clear" w:color="auto" w:fill="auto"/>
            <w:noWrap/>
            <w:vAlign w:val="center"/>
          </w:tcPr>
          <w:p w:rsidR="00CF1038" w:rsidRPr="00CF1038" w:rsidRDefault="0063785B" w:rsidP="00CF1038">
            <w:pPr>
              <w:jc w:val="left"/>
              <w:rPr>
                <w:sz w:val="20"/>
                <w:szCs w:val="18"/>
              </w:rPr>
            </w:pPr>
            <w:r>
              <w:rPr>
                <w:sz w:val="20"/>
                <w:szCs w:val="18"/>
              </w:rPr>
              <w:t>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7E489B" w:rsidRPr="000E106C" w:rsidTr="007E489B">
        <w:trPr>
          <w:trHeight w:val="300"/>
        </w:trPr>
        <w:tc>
          <w:tcPr>
            <w:tcW w:w="1167" w:type="dxa"/>
            <w:shd w:val="clear" w:color="auto" w:fill="auto"/>
            <w:noWrap/>
            <w:vAlign w:val="center"/>
          </w:tcPr>
          <w:p w:rsidR="007E489B" w:rsidRPr="007E489B" w:rsidRDefault="007E489B" w:rsidP="007E489B">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Pr>
                <w:sz w:val="20"/>
                <w:szCs w:val="18"/>
              </w:rPr>
              <w:t>very cold</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high</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bl>
    <w:p w:rsidR="008109D8" w:rsidRPr="008109D8" w:rsidRDefault="007D35A3" w:rsidP="00292469">
      <w:pPr>
        <w:pStyle w:val="ListParagraph"/>
        <w:numPr>
          <w:ilvl w:val="0"/>
          <w:numId w:val="11"/>
        </w:numPr>
        <w:spacing w:after="120"/>
      </w:pPr>
      <w:r>
        <w:rPr>
          <w:b/>
          <w:bCs/>
        </w:rPr>
        <w:lastRenderedPageBreak/>
        <w:t>P</w:t>
      </w:r>
      <w:r w:rsidR="00C45A30">
        <w:rPr>
          <w:b/>
          <w:bCs/>
        </w:rPr>
        <w:t xml:space="preserve">roses </w:t>
      </w:r>
      <w:r w:rsidR="008109D8">
        <w:rPr>
          <w:b/>
          <w:bCs/>
        </w:rPr>
        <w:t xml:space="preserve">Interpretasi </w:t>
      </w:r>
      <w:r w:rsidR="001F6665">
        <w:rPr>
          <w:b/>
          <w:bCs/>
          <w:i/>
          <w:iCs/>
        </w:rPr>
        <w:t>Extreme</w:t>
      </w:r>
      <w:r w:rsidR="008109D8">
        <w:rPr>
          <w:b/>
          <w:bCs/>
          <w:i/>
          <w:iCs/>
        </w:rPr>
        <w:t xml:space="preserve"> Event</w:t>
      </w:r>
    </w:p>
    <w:p w:rsidR="008109D8" w:rsidRDefault="001F6665" w:rsidP="00292469">
      <w:pPr>
        <w:ind w:left="720" w:firstLine="720"/>
      </w:pPr>
      <w:r>
        <w:t xml:space="preserve">Pada bagian ini, akan dilakukan proses interpretasi data untuk hasil dari pendeteksian sinyal </w:t>
      </w:r>
      <w:r>
        <w:rPr>
          <w:i/>
          <w:iCs/>
        </w:rPr>
        <w:t>Extreme Event</w:t>
      </w:r>
      <w:r>
        <w:t>. Setelah didapatkan hasil pendeteksian seperti pada tabel 4.8, langkah selanjutnya adalah menginterpretasikan sinyal-sinyal tersebut kedalam bentuk bahasa manusia</w:t>
      </w:r>
      <w:r w:rsidR="00292469">
        <w:t xml:space="preserve">.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sidR="00292469">
        <w:rPr>
          <w:i/>
          <w:iCs/>
        </w:rPr>
        <w:t xml:space="preserve">“increased extremely”. </w:t>
      </w:r>
      <w:r w:rsidR="00292469">
        <w:t xml:space="preserve">Lalu jika hanya penurunannya saja yang tergolong pada kategori ekstrem maka sinyal tersebut akan diinterpretasikan menjadi pesan </w:t>
      </w:r>
      <w:r w:rsidR="00292469">
        <w:rPr>
          <w:i/>
          <w:iCs/>
        </w:rPr>
        <w:t xml:space="preserve">“decreased extremely”. </w:t>
      </w:r>
      <w:r w:rsidR="00292469">
        <w:t xml:space="preserve">Sedangkan jika sinyal kenaikan dan penurunannya tergolong pada kategori ekstrem, maka sinyal tersebut akan diinterpretasikan menjadi pesan </w:t>
      </w:r>
      <w:r w:rsidR="00292469">
        <w:rPr>
          <w:i/>
          <w:iCs/>
        </w:rPr>
        <w:t>“fluctuated extremely”</w:t>
      </w:r>
      <w:r w:rsidR="00292469">
        <w:t>.</w:t>
      </w:r>
    </w:p>
    <w:p w:rsidR="001F6665" w:rsidRPr="009731C5" w:rsidRDefault="00292469" w:rsidP="00847C43">
      <w:pPr>
        <w:spacing w:after="120"/>
        <w:ind w:left="720" w:firstLine="720"/>
        <w:rPr>
          <w:i/>
        </w:rPr>
      </w:pPr>
      <w:r>
        <w:t xml:space="preserve">Jika digunakan hasil pendeteksian sinyal pada tabel 4.8 akan didapatkan pesan seperti berikut: </w:t>
      </w:r>
      <w:r>
        <w:rPr>
          <w:i/>
          <w:iCs/>
        </w:rPr>
        <w:t>“</w:t>
      </w:r>
      <w:r w:rsidRPr="00292469">
        <w:rPr>
          <w:i/>
          <w:iCs/>
        </w:rPr>
        <w:t xml:space="preserve">pm2.5 fluctuated sharply (increased 929 points and decreased 969 points), Iws fluctuated sharply (increased 584.71 points and decreased 583.81 points), Is fluctuated dramatically (increased 27 points and decreased 27 points), and Ir fluctuated rapidly (increased 36 </w:t>
      </w:r>
      <w:r>
        <w:rPr>
          <w:i/>
          <w:iCs/>
        </w:rPr>
        <w:t xml:space="preserve">points and decreased 36 points)”. </w:t>
      </w:r>
      <w:r w:rsidR="00C45A30">
        <w:t>Adapun pada pesan tersebut digunakan</w:t>
      </w:r>
      <w:r>
        <w:t xml:space="preserve"> </w:t>
      </w:r>
      <w:r>
        <w:rPr>
          <w:i/>
          <w:iCs/>
        </w:rPr>
        <w:t xml:space="preserve">adverb </w:t>
      </w:r>
      <w:r>
        <w:t>yang berbeda-beda</w:t>
      </w:r>
      <w:r w:rsidR="00C45A30">
        <w:t xml:space="preserve"> seperti </w:t>
      </w:r>
      <w:r w:rsidR="00C45A30">
        <w:rPr>
          <w:i/>
          <w:iCs/>
        </w:rPr>
        <w:t xml:space="preserve">extremely, sharply, </w:t>
      </w:r>
      <w:r w:rsidR="00C45A30">
        <w:t>dan lainnya ini</w:t>
      </w:r>
      <w:r>
        <w:t xml:space="preserve"> merupakan hasil dari proses</w:t>
      </w:r>
      <w:r w:rsidR="00C45A30">
        <w:t xml:space="preserve"> </w:t>
      </w:r>
      <w:r w:rsidR="00C45A30" w:rsidRPr="00325649">
        <w:rPr>
          <w:rFonts w:eastAsia="Calibri" w:cs="Times New Roman"/>
          <w:i/>
          <w:szCs w:val="24"/>
        </w:rPr>
        <w:t>referring expression generation</w:t>
      </w:r>
      <w:r w:rsidR="00C45A30">
        <w:rPr>
          <w:rFonts w:eastAsia="Calibri" w:cs="Times New Roman"/>
          <w:i/>
          <w:szCs w:val="24"/>
        </w:rPr>
        <w:t xml:space="preserve"> </w:t>
      </w:r>
      <w:r w:rsidR="00C45A30">
        <w:rPr>
          <w:rFonts w:eastAsia="Calibri" w:cs="Times New Roman"/>
          <w:iCs/>
          <w:szCs w:val="24"/>
        </w:rPr>
        <w:t xml:space="preserve">yang akan dijelaskan pada proses </w:t>
      </w:r>
      <w:r w:rsidR="00C45A30">
        <w:rPr>
          <w:rFonts w:eastAsia="Calibri" w:cs="Times New Roman"/>
          <w:i/>
          <w:szCs w:val="24"/>
        </w:rPr>
        <w:t>microplanning.</w:t>
      </w:r>
    </w:p>
    <w:p w:rsidR="00C45A30" w:rsidRPr="00C45A30" w:rsidRDefault="00C45A30" w:rsidP="009731C5">
      <w:pPr>
        <w:pStyle w:val="ListParagraph"/>
        <w:numPr>
          <w:ilvl w:val="0"/>
          <w:numId w:val="11"/>
        </w:numPr>
        <w:spacing w:before="240"/>
        <w:rPr>
          <w:b/>
          <w:bCs/>
        </w:rPr>
      </w:pPr>
      <w:r>
        <w:rPr>
          <w:b/>
          <w:bCs/>
        </w:rPr>
        <w:t xml:space="preserve">Proses Interpretasi </w:t>
      </w:r>
      <w:r>
        <w:rPr>
          <w:b/>
          <w:bCs/>
          <w:i/>
          <w:iCs/>
        </w:rPr>
        <w:t>Repeated Event</w:t>
      </w:r>
    </w:p>
    <w:p w:rsidR="00C45A30" w:rsidRDefault="00C45A30" w:rsidP="009731C5">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how importans message are</w:t>
      </w:r>
      <w:r w:rsidR="009731C5">
        <w:rPr>
          <w:i/>
          <w:iCs/>
        </w:rPr>
        <w:t xml:space="preserve">, </w:t>
      </w:r>
      <w:r w:rsidR="009731C5">
        <w:t>dimana sinyal yang akan ditampilkan adalah sinyal yang mempunyai nilai perulangan terbanyak.</w:t>
      </w:r>
    </w:p>
    <w:p w:rsidR="00C45A30" w:rsidRPr="009731C5" w:rsidRDefault="009731C5" w:rsidP="00847C43">
      <w:pPr>
        <w:spacing w:after="120"/>
        <w:ind w:left="720" w:firstLine="720"/>
        <w:rPr>
          <w:i/>
          <w:iCs/>
        </w:rPr>
      </w:pPr>
      <w:r>
        <w:lastRenderedPageBreak/>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seperti berikut </w:t>
      </w:r>
      <w:r>
        <w:rPr>
          <w:i/>
          <w:iCs/>
        </w:rPr>
        <w:t>“</w:t>
      </w:r>
      <w:r w:rsidRPr="009731C5">
        <w:rPr>
          <w:i/>
          <w:iCs/>
        </w:rPr>
        <w:t xml:space="preserve">There were some repeating value more than 1752 hours:  Is stayed constant at very low during 18 Mar 2010 11:00 to 9 Feb 2011 22:00, 27 Feb </w:t>
      </w:r>
      <w:r>
        <w:rPr>
          <w:i/>
          <w:iCs/>
        </w:rPr>
        <w:t>2011 13:00 to 2 Dec 2011 06:00”.</w:t>
      </w:r>
    </w:p>
    <w:p w:rsidR="009731C5" w:rsidRPr="00847C43" w:rsidRDefault="009731C5" w:rsidP="00FE3305">
      <w:pPr>
        <w:pStyle w:val="ListParagraph"/>
        <w:numPr>
          <w:ilvl w:val="0"/>
          <w:numId w:val="11"/>
        </w:numPr>
        <w:spacing w:before="240"/>
      </w:pPr>
      <w:r>
        <w:rPr>
          <w:b/>
          <w:bCs/>
        </w:rPr>
        <w:t xml:space="preserve">Proses Interpretasi </w:t>
      </w:r>
      <w:r>
        <w:rPr>
          <w:b/>
          <w:bCs/>
          <w:i/>
          <w:iCs/>
        </w:rPr>
        <w:t>String Matching</w:t>
      </w:r>
    </w:p>
    <w:p w:rsidR="00847C43" w:rsidRDefault="00847C43" w:rsidP="00847C43">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p>
    <w:p w:rsidR="00847C43" w:rsidRPr="00847C43" w:rsidRDefault="00847C43" w:rsidP="00847C43">
      <w:pPr>
        <w:ind w:left="720" w:firstLine="720"/>
      </w:pPr>
      <w:r>
        <w:t xml:space="preserve">Jika kita menggunakan hasil pendeteksian sinyal pada tabel 4.12, dimana pada tabel tersebut didapatkan pola yang sama untuk parameter cbwd dengan tipe </w:t>
      </w:r>
      <w:r>
        <w:rPr>
          <w:i/>
          <w:iCs/>
        </w:rPr>
        <w:t xml:space="preserve">cataegorical, </w:t>
      </w:r>
      <w:r>
        <w:t xml:space="preserve">maka akan didapatkan maka sinyal tersebut akan diubah menjadi pesan seperti berikut </w:t>
      </w:r>
      <w:r>
        <w:rPr>
          <w:i/>
          <w:iCs/>
        </w:rPr>
        <w:t>“</w:t>
      </w:r>
      <w:r w:rsidRPr="00847C43">
        <w:rPr>
          <w:i/>
          <w:iCs/>
        </w:rPr>
        <w:t>There are a duplicate cbwd data pattern in the last 6 hours (31 Dec 2011 17:00 to 31 Dec 2011 23:00) with data patterns from 2 Feb 2010 01:00 to 2 Feb 2010 07:00, 23 Nov 2010 04:00 to 23 Nov 2010 10:00, and 25 Sep 2</w:t>
      </w:r>
      <w:r>
        <w:rPr>
          <w:i/>
          <w:iCs/>
        </w:rPr>
        <w:t xml:space="preserve">011 04:00 to 25 Sep 2011 10:00”. </w:t>
      </w:r>
      <w:r>
        <w:t>Pada pesan tersebut disampaikan bahwa terdapat kesamaan pola untuk data 6 jam terakhir, dimana terdapat 3 pola yang sama yang direpresentasikan dengan rentang waktu dari pola tersebut.</w:t>
      </w:r>
    </w:p>
    <w:p w:rsidR="00E46421" w:rsidRPr="00E46421" w:rsidRDefault="00E46421" w:rsidP="00847C43">
      <w:pPr>
        <w:pStyle w:val="ListParagraph"/>
        <w:numPr>
          <w:ilvl w:val="0"/>
          <w:numId w:val="11"/>
        </w:numPr>
        <w:spacing w:before="240" w:after="120"/>
      </w:pPr>
      <w:r>
        <w:rPr>
          <w:b/>
          <w:bCs/>
        </w:rPr>
        <w:t>Interpretasi Korelasi Parameter</w:t>
      </w:r>
    </w:p>
    <w:p w:rsidR="00E46421" w:rsidRDefault="00E46421" w:rsidP="00FE3305">
      <w:pPr>
        <w:ind w:left="720" w:firstLine="720"/>
      </w:pPr>
      <w:r>
        <w:t>Untuk menginterpretasikan nilai dari</w:t>
      </w:r>
      <w:r w:rsidR="00FE3305">
        <w:t xml:space="preserve"> proses pendeteksian sinyal untuk korelasi parameter</w:t>
      </w:r>
      <w:r>
        <w:t xml:space="preserve"> </w:t>
      </w:r>
      <w:r w:rsidRPr="001D5115">
        <w:rPr>
          <w:i/>
          <w:iCs/>
        </w:rPr>
        <w:t xml:space="preserve">Pearson </w:t>
      </w:r>
      <w:r>
        <w:t xml:space="preserve">ini digunakan ketentuan yang ditetapkan oleh </w:t>
      </w:r>
      <w:r w:rsidR="001D5115">
        <w:fldChar w:fldCharType="begin" w:fldLock="1"/>
      </w:r>
      <w:r w:rsidR="00E578F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rsidR="001D5115">
        <w:fldChar w:fldCharType="separate"/>
      </w:r>
      <w:r w:rsidR="001D5115">
        <w:rPr>
          <w:noProof/>
        </w:rPr>
        <w:t>De Vaus (</w:t>
      </w:r>
      <w:r w:rsidR="001D5115" w:rsidRPr="001D5115">
        <w:rPr>
          <w:noProof/>
        </w:rPr>
        <w:t>2002)</w:t>
      </w:r>
      <w:r w:rsidR="001D5115">
        <w:fldChar w:fldCharType="end"/>
      </w:r>
      <w:r w:rsidR="001D5115">
        <w:t xml:space="preserve"> </w:t>
      </w:r>
      <w:r>
        <w:t xml:space="preserve">dimana  </w:t>
      </w:r>
      <w:r w:rsidR="001D5115">
        <w:t>nilai yang dihasilkan saat proses pendeteksian sinyal untuk korelasi parameter dibagi menjadi 7 kategori seperti pada tabel 4.</w:t>
      </w:r>
      <w:r w:rsidR="00FE3305">
        <w:t>18</w:t>
      </w:r>
      <w:r w:rsidR="001D5115">
        <w:t xml:space="preserve"> berikut.</w:t>
      </w:r>
    </w:p>
    <w:p w:rsidR="001D5115" w:rsidRDefault="00D13993"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18</w:t>
      </w:r>
      <w:r w:rsidR="00BB1BDD">
        <w:rPr>
          <w:noProof/>
        </w:rPr>
        <w:fldChar w:fldCharType="end"/>
      </w:r>
      <w:r w:rsidR="00E578F2" w:rsidRPr="00E578F2">
        <w:t xml:space="preserve"> </w:t>
      </w:r>
      <w:r w:rsidR="00E578F2">
        <w:t>Parameter Correlation</w:t>
      </w:r>
      <w:r w:rsidR="00E578F2" w:rsidRPr="00E578F2">
        <w:t xml:space="preserve"> Crisp Membership Function </w:t>
      </w:r>
      <w:r w:rsidR="00E578F2">
        <w:fldChar w:fldCharType="begin" w:fldLock="1"/>
      </w:r>
      <w:r w:rsidR="003C3A75">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rsidR="00E578F2">
        <w:fldChar w:fldCharType="separate"/>
      </w:r>
      <w:r w:rsidR="00E578F2" w:rsidRPr="00E578F2">
        <w:rPr>
          <w:noProof/>
        </w:rPr>
        <w:t>(de Vaus, 2002)</w:t>
      </w:r>
      <w:r w:rsidR="00E578F2">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115" w:rsidTr="001D5115">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115" w:rsidTr="001D5115">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115" w:rsidTr="001D5115">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115" w:rsidTr="001D5115">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F502F0" w:rsidRDefault="00D13993" w:rsidP="00D13993">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significant event 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 pesan </w:t>
      </w:r>
      <w:r>
        <w:rPr>
          <w:i/>
          <w:iCs/>
        </w:rPr>
        <w:t>routine</w:t>
      </w:r>
      <w:r>
        <w:t xml:space="preserve"> sebagai berikut </w:t>
      </w:r>
      <w:r>
        <w:rPr>
          <w:i/>
          <w:iCs/>
        </w:rPr>
        <w:t>“</w:t>
      </w:r>
      <w:r w:rsidRPr="00D13993">
        <w:rPr>
          <w:i/>
          <w:iCs/>
        </w:rPr>
        <w:t>DEWP appears to have a highest impact to all variable with mo</w:t>
      </w:r>
      <w:r>
        <w:rPr>
          <w:i/>
          <w:iCs/>
        </w:rPr>
        <w:t xml:space="preserve">derate relationship in average”. </w:t>
      </w:r>
      <w:r>
        <w:t xml:space="preserve">Pada pesan tersebut parameter </w:t>
      </w:r>
      <w:r w:rsidRPr="00D13993">
        <w:t>DEWP</w:t>
      </w:r>
      <w:r>
        <w:t xml:space="preserve">, dipilih karena memiliki nilai rata-rata korelasi parameter terbesar, yakni </w:t>
      </w:r>
      <w:r w:rsidRPr="00D13993">
        <w:t>0.48</w:t>
      </w:r>
      <w:r>
        <w:t xml:space="preserve"> yang kemudian diinterpretasikan sehingga didapatkan hasil </w:t>
      </w:r>
      <w:r>
        <w:rPr>
          <w:i/>
          <w:iCs/>
        </w:rPr>
        <w:t>moderate relationship.</w:t>
      </w:r>
    </w:p>
    <w:p w:rsidR="00D13993" w:rsidRDefault="00D13993" w:rsidP="00F91F8C">
      <w:pPr>
        <w:spacing w:after="120"/>
        <w:ind w:left="720" w:firstLine="720"/>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w:t>
      </w:r>
      <w:r w:rsidR="00F91F8C">
        <w:t>nya menjadi 0 untuk sementara. Jika digunakan hasil pendeteksian sinyal pada tabel 4.13 maka akan didapatkan hasil dari pemilihan sinyal seperti pada tabel 4.19.</w:t>
      </w:r>
    </w:p>
    <w:p w:rsidR="00F91F8C" w:rsidRDefault="00F91F8C" w:rsidP="00F91F8C">
      <w:pPr>
        <w:spacing w:after="120"/>
        <w:ind w:left="720" w:firstLine="720"/>
      </w:pPr>
    </w:p>
    <w:p w:rsidR="00F91F8C" w:rsidRDefault="00F91F8C" w:rsidP="00F91F8C">
      <w:pPr>
        <w:spacing w:after="120"/>
        <w:ind w:left="720" w:firstLine="720"/>
      </w:pPr>
    </w:p>
    <w:p w:rsidR="00F91F8C" w:rsidRDefault="00F91F8C"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19</w:t>
      </w:r>
      <w:r w:rsidR="00BB1BDD">
        <w:rPr>
          <w:noProof/>
        </w:rPr>
        <w:fldChar w:fldCharType="end"/>
      </w:r>
      <w:r>
        <w:t xml:space="preserve"> Hasil proses interpretasi data untuk sinyal</w:t>
      </w:r>
      <w:r>
        <w:br/>
        <w:t>korelasi paramete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BC69F5" w:rsidRPr="00FF66DF" w:rsidRDefault="00F91F8C" w:rsidP="00D22A39">
      <w:pPr>
        <w:spacing w:before="240" w:after="120"/>
        <w:ind w:left="720" w:firstLine="720"/>
      </w:pPr>
      <w:r>
        <w:t xml:space="preserve">Setelah dilakukan penyaringan sinyal, proses selanjutnya adalah pembentukan pesan. Pesan yang disampaikan hanyalah parameter, parameter yang memiliki nilai keterkaitan atau korelasi </w:t>
      </w:r>
      <w:r>
        <w:rPr>
          <w:i/>
          <w:iCs/>
        </w:rPr>
        <w:t xml:space="preserve">very strong </w:t>
      </w:r>
      <w:r>
        <w:t xml:space="preserve">dan </w:t>
      </w:r>
      <w:r>
        <w:rPr>
          <w:i/>
          <w:iCs/>
        </w:rPr>
        <w:t>almost perfect</w:t>
      </w:r>
      <w:r>
        <w:t xml:space="preserve"> sehingga didapatkan pesan seperti berikut </w:t>
      </w:r>
      <w:r>
        <w:rPr>
          <w:i/>
          <w:iCs/>
        </w:rPr>
        <w:t>“</w:t>
      </w:r>
      <w:r w:rsidRPr="00F91F8C">
        <w:rPr>
          <w:i/>
          <w:iCs/>
        </w:rPr>
        <w:t>An increase in TEMP resulted a growth in DEWP. A decrease in PRES resulted a growth in DEWP, and TEMP</w:t>
      </w:r>
      <w:r>
        <w:rPr>
          <w:i/>
          <w:iCs/>
        </w:rPr>
        <w:t xml:space="preserve">”. </w:t>
      </w:r>
      <w:r>
        <w:t xml:space="preserve">Dimana untuk nilai korelasi yang bernilai positif, akan dihasilkan pesan yang mempunyai kontras sama, misalnya pada pesan tersebut kenaikan pada parameter berdampak pada naiknya nilai parameter DEWP. </w:t>
      </w:r>
      <w:r w:rsidR="00FF66DF">
        <w:t xml:space="preserve">Penyebutan </w:t>
      </w:r>
      <w:r w:rsidR="00FF66DF">
        <w:rPr>
          <w:i/>
          <w:iCs/>
        </w:rPr>
        <w:t>verb</w:t>
      </w:r>
      <w:r w:rsidR="00FF66DF">
        <w:t xml:space="preserve"> </w:t>
      </w:r>
      <w:r w:rsidR="00FF66DF">
        <w:rPr>
          <w:i/>
          <w:iCs/>
        </w:rPr>
        <w:t xml:space="preserve">increased </w:t>
      </w:r>
      <w:r w:rsidR="00FF66DF">
        <w:t xml:space="preserve">atau </w:t>
      </w:r>
      <w:r w:rsidR="00FF66DF">
        <w:rPr>
          <w:i/>
          <w:iCs/>
        </w:rPr>
        <w:t>decreased</w:t>
      </w:r>
      <w:r w:rsidR="00FF66DF">
        <w:t xml:space="preserve"> ini merupakan hasil interpretasi dari </w:t>
      </w:r>
      <w:r w:rsidR="00FF66DF">
        <w:rPr>
          <w:i/>
          <w:iCs/>
        </w:rPr>
        <w:t>trend</w:t>
      </w:r>
      <w:r w:rsidR="00FF66DF">
        <w:t xml:space="preserve"> parameter yang bersangkutan, namun pada hakikatnya pesan yang ditampilkan tidak dipengaruhi oleh pemilihan </w:t>
      </w:r>
      <w:r w:rsidR="00FF66DF">
        <w:rPr>
          <w:i/>
          <w:iCs/>
        </w:rPr>
        <w:t>verb</w:t>
      </w:r>
      <w:r w:rsidR="00D22A39">
        <w:rPr>
          <w:i/>
          <w:iCs/>
        </w:rPr>
        <w:t xml:space="preserve">, </w:t>
      </w:r>
      <w:r w:rsidR="00D22A39">
        <w:t>namun pesan yang ditampilkan akan bergantung pada kontras nilai korelasi paramter</w:t>
      </w:r>
      <w:r w:rsidR="00FF66DF">
        <w:rPr>
          <w:i/>
          <w:iCs/>
        </w:rPr>
        <w:t xml:space="preserve"> </w:t>
      </w:r>
      <w:r w:rsidR="00FF66DF">
        <w:t>tersebut.</w:t>
      </w:r>
    </w:p>
    <w:p w:rsidR="00BC69F5" w:rsidRPr="00BC69F5" w:rsidRDefault="00BC69F5" w:rsidP="00BD71C9">
      <w:pPr>
        <w:pStyle w:val="ListParagraph"/>
        <w:numPr>
          <w:ilvl w:val="0"/>
          <w:numId w:val="11"/>
        </w:numPr>
      </w:pPr>
      <w:r>
        <w:rPr>
          <w:b/>
          <w:bCs/>
        </w:rPr>
        <w:t>Interpretasi Kualitas Udara</w:t>
      </w:r>
    </w:p>
    <w:p w:rsidR="00D22A39" w:rsidRDefault="00BC69F5" w:rsidP="00D22A39">
      <w:pPr>
        <w:ind w:left="720" w:firstLine="720"/>
      </w:pPr>
      <w:r>
        <w:t>Dalam menginterpretasikan</w:t>
      </w:r>
      <w:r w:rsidR="009E690B">
        <w:t xml:space="preserve"> data kualitas udara, dibutuhkan</w:t>
      </w:r>
      <w:r w:rsidR="00134EF3">
        <w:t xml:space="preserve"> perhitungan</w:t>
      </w:r>
      <w:r w:rsidR="009E690B">
        <w:t xml:space="preserve">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lastRenderedPageBreak/>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t xml:space="preserve">ditetapkan oleh </w:t>
      </w:r>
      <w:r w:rsidR="009E690B" w:rsidRPr="009E690B">
        <w:rPr>
          <w:i/>
          <w:iCs/>
        </w:rPr>
        <w:t>National Ambient Air Quality Standard</w:t>
      </w:r>
      <w:r w:rsidR="009E690B" w:rsidRPr="009E690B">
        <w:t xml:space="preserve"> (NAAQS) </w:t>
      </w:r>
      <w:r w:rsidR="009E690B">
        <w:t>ini dapat dilihat</w:t>
      </w:r>
      <w:r w:rsidR="00F91F8C">
        <w:t xml:space="preserve"> pada tabel 4.20</w:t>
      </w:r>
      <w:r w:rsidR="00F87E7D">
        <w:t>.</w:t>
      </w:r>
    </w:p>
    <w:p w:rsidR="00F87E7D" w:rsidRDefault="00F87E7D" w:rsidP="00D22A39">
      <w:pPr>
        <w:spacing w:before="120" w:after="120"/>
        <w:ind w:left="720" w:firstLine="720"/>
      </w:pPr>
      <w:r w:rsidRPr="00D22A39">
        <w:rPr>
          <w:sz w:val="20"/>
          <w:szCs w:val="18"/>
        </w:rPr>
        <w:t>Tabel 4.</w:t>
      </w:r>
      <w:r w:rsidR="00E54238" w:rsidRPr="00D22A39">
        <w:rPr>
          <w:sz w:val="20"/>
          <w:szCs w:val="18"/>
        </w:rPr>
        <w:fldChar w:fldCharType="begin"/>
      </w:r>
      <w:r w:rsidR="00E54238" w:rsidRPr="00D22A39">
        <w:rPr>
          <w:sz w:val="20"/>
          <w:szCs w:val="18"/>
        </w:rPr>
        <w:instrText xml:space="preserve"> SEQ Tabel_4. \* ARABIC </w:instrText>
      </w:r>
      <w:r w:rsidR="00E54238" w:rsidRPr="00D22A39">
        <w:rPr>
          <w:sz w:val="20"/>
          <w:szCs w:val="18"/>
        </w:rPr>
        <w:fldChar w:fldCharType="separate"/>
      </w:r>
      <w:r w:rsidR="00CC17C9">
        <w:rPr>
          <w:noProof/>
          <w:sz w:val="20"/>
          <w:szCs w:val="18"/>
        </w:rPr>
        <w:t>20</w:t>
      </w:r>
      <w:r w:rsidR="00E54238"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Pr="00D22A39">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D22A39" w:rsidRDefault="00D22A39" w:rsidP="00D22A39"/>
    <w:p w:rsidR="00C07908" w:rsidRDefault="00C07908" w:rsidP="00D22A39">
      <w:pPr>
        <w:pStyle w:val="Heading3"/>
        <w:numPr>
          <w:ilvl w:val="0"/>
          <w:numId w:val="7"/>
        </w:numPr>
        <w:spacing w:before="120"/>
      </w:pPr>
      <w:r>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yang akan ditampilkan</w:t>
      </w:r>
      <w:r w:rsidR="003F5716">
        <w:rPr>
          <w:rFonts w:eastAsiaTheme="majorEastAsia" w:cstheme="majorBidi"/>
          <w:bCs/>
          <w:szCs w:val="24"/>
        </w:rPr>
        <w:t xml:space="preserve"> pada teks keluaran</w:t>
      </w:r>
      <w:r w:rsidRPr="0082533A">
        <w:rPr>
          <w:rFonts w:eastAsiaTheme="majorEastAsia" w:cstheme="majorBidi"/>
          <w:bCs/>
          <w:szCs w:val="24"/>
        </w:rPr>
        <w:t xml:space="preserve">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r w:rsidR="003F5716">
        <w:rPr>
          <w:rFonts w:cs="Times New Roman"/>
          <w:i/>
          <w:color w:val="000000" w:themeColor="text1"/>
          <w:szCs w:val="24"/>
          <w:lang w:eastAsia="id-ID"/>
        </w:rPr>
        <w:t xml:space="preserve"> (Summary Text, Current Text, and Predict Text)</w:t>
      </w:r>
    </w:p>
    <w:p w:rsidR="00593AC7" w:rsidRDefault="00593AC7" w:rsidP="001A1DB5">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sidR="00856DCF">
        <w:rPr>
          <w:rFonts w:cs="Times New Roman"/>
          <w:b/>
          <w:color w:val="000000" w:themeColor="text1"/>
          <w:szCs w:val="24"/>
          <w:lang w:eastAsia="id-ID"/>
        </w:rPr>
        <w:t xml:space="preserve"> Data</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4560D8" w:rsidRPr="00E54238" w:rsidRDefault="00593AC7" w:rsidP="00E54238">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Pada penelitian tersebut, konten-konten yang a</w:t>
      </w:r>
      <w:r w:rsidR="00B84BAB">
        <w:rPr>
          <w:rFonts w:cs="Times New Roman"/>
          <w:bCs/>
          <w:color w:val="000000" w:themeColor="text1"/>
          <w:szCs w:val="24"/>
          <w:lang w:eastAsia="id-ID"/>
        </w:rPr>
        <w:t xml:space="preserve">kan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w:t>
      </w:r>
      <w:r w:rsidR="00B84BAB">
        <w:rPr>
          <w:rFonts w:cs="Times New Roman"/>
          <w:bCs/>
          <w:color w:val="000000" w:themeColor="text1"/>
          <w:szCs w:val="24"/>
          <w:lang w:eastAsia="id-ID"/>
        </w:rPr>
        <w:lastRenderedPageBreak/>
        <w:t xml:space="preserve">pesan-pesan yang akan selalu muncul pada teks yang akan ditampilkan, 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4560D8">
        <w:rPr>
          <w:rFonts w:cs="Times New Roman"/>
          <w:bCs/>
          <w:color w:val="000000" w:themeColor="text1"/>
          <w:szCs w:val="24"/>
          <w:lang w:eastAsia="id-ID"/>
        </w:rPr>
        <w:t xml:space="preserve">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simplePos x="0" y="0"/>
                <wp:positionH relativeFrom="column">
                  <wp:posOffset>1909076</wp:posOffset>
                </wp:positionH>
                <wp:positionV relativeFrom="paragraph">
                  <wp:posOffset>54891</wp:posOffset>
                </wp:positionV>
                <wp:extent cx="914400" cy="1201479"/>
                <wp:effectExtent l="0" t="0" r="18415" b="19050"/>
                <wp:wrapNone/>
                <wp:docPr id="2" name="Text Box 2"/>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3F5716" w:rsidRPr="002C63FC" w:rsidRDefault="003F571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3F5716" w:rsidRPr="002C63FC" w:rsidRDefault="003F571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3F5716" w:rsidRPr="002C63FC" w:rsidRDefault="003F5716"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3F5716" w:rsidRPr="002C63FC" w:rsidRDefault="003F571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3F5716" w:rsidRDefault="003F5716"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3F5716" w:rsidRDefault="003F5716"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3F5716" w:rsidRPr="00856DCF" w:rsidRDefault="003F5716"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KE8nlJH&#10;AgAAnwQAAA4AAAAAAAAAAAAAAAAALgIAAGRycy9lMm9Eb2MueG1sUEsBAi0AFAAGAAgAAAAhAJ9z&#10;akTfAAAACQEAAA8AAAAAAAAAAAAAAAAAoQQAAGRycy9kb3ducmV2LnhtbFBLBQYAAAAABAAEAPMA&#10;AACtBQAAAAA=&#10;" fillcolor="white [3201]" strokeweight=".5pt">
                <v:textbox>
                  <w:txbxContent>
                    <w:p w:rsidR="003F5716" w:rsidRPr="002C63FC" w:rsidRDefault="003F571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3F5716" w:rsidRPr="002C63FC" w:rsidRDefault="003F571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3F5716" w:rsidRPr="002C63FC" w:rsidRDefault="003F5716"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3F5716" w:rsidRPr="002C63FC" w:rsidRDefault="003F571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3F5716" w:rsidRDefault="003F5716"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3F5716" w:rsidRDefault="003F5716"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3F5716" w:rsidRPr="00856DCF" w:rsidRDefault="003F5716"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p>
    <w:p w:rsidR="00856DCF" w:rsidRDefault="00134EF3" w:rsidP="00DB68D1">
      <w:pPr>
        <w:pStyle w:val="Caption"/>
        <w:rPr>
          <w:i/>
        </w:rPr>
      </w:pPr>
      <w:r>
        <w:t>Gambar 4.</w:t>
      </w:r>
      <w:r w:rsidR="00BB1BDD">
        <w:fldChar w:fldCharType="begin"/>
      </w:r>
      <w:r w:rsidR="00BB1BDD">
        <w:instrText xml:space="preserve"> SEQ Gambar_4. \* ARABIC </w:instrText>
      </w:r>
      <w:r w:rsidR="00BB1BDD">
        <w:fldChar w:fldCharType="separate"/>
      </w:r>
      <w:r>
        <w:rPr>
          <w:noProof/>
        </w:rPr>
        <w:t>7</w:t>
      </w:r>
      <w:r w:rsidR="00BB1BDD">
        <w:rPr>
          <w:noProof/>
        </w:rPr>
        <w:fldChar w:fldCharType="end"/>
      </w:r>
      <w:r w:rsidRPr="00134EF3">
        <w:rPr>
          <w:i/>
        </w:rPr>
        <w:t xml:space="preserve"> </w:t>
      </w:r>
      <w:r>
        <w:rPr>
          <w:i/>
        </w:rPr>
        <w:t>Routine Message</w:t>
      </w:r>
      <w:r>
        <w:t xml:space="preserve"> untuk ringkasan Data</w:t>
      </w:r>
    </w:p>
    <w:p w:rsidR="00590ACF" w:rsidRDefault="002C63FC" w:rsidP="00E51A9D">
      <w:pPr>
        <w:spacing w:before="240"/>
        <w:ind w:left="720" w:firstLine="720"/>
      </w:pPr>
      <w:r>
        <w:rPr>
          <w:i/>
          <w:iCs/>
        </w:rPr>
        <w:t xml:space="preserve">Significant Event Message </w:t>
      </w:r>
      <w:r>
        <w:t>pada gambar 4.8, terdapat variabel parameter yang di</w:t>
      </w:r>
      <w:r w:rsidR="00ED2E16">
        <w:t>ikuti dengan nama event, seperti parameter[</w:t>
      </w:r>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09077</wp:posOffset>
                </wp:positionH>
                <wp:positionV relativeFrom="paragraph">
                  <wp:posOffset>124253</wp:posOffset>
                </wp:positionV>
                <wp:extent cx="2137144" cy="3030279"/>
                <wp:effectExtent l="0" t="0" r="15875" b="17780"/>
                <wp:wrapNone/>
                <wp:docPr id="8" name="Text Box 8"/>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3F5716" w:rsidRPr="00134EF3" w:rsidRDefault="003F5716"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3E26B7" w:rsidRDefault="003F5716"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7" type="#_x0000_t202" style="position:absolute;left:0;text-align:left;margin-left:150.3pt;margin-top:9.8pt;width:168.3pt;height:23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KCLSpZPAgAAqQQAAA4AAAAAAAAAAAAAAAAALgIAAGRycy9lMm9Eb2MueG1sUEsBAi0AFAAGAAgA&#10;AAAhANZK2KvdAAAACgEAAA8AAAAAAAAAAAAAAAAAqQQAAGRycy9kb3ducmV2LnhtbFBLBQYAAAAA&#10;BAAEAPMAAACzBQAAAAA=&#10;" fillcolor="white [3201]" strokeweight=".5pt">
                <v:textbox>
                  <w:txbxContent>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3F5716" w:rsidRPr="00134EF3" w:rsidRDefault="003F5716"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3F5716" w:rsidRPr="00134EF3" w:rsidRDefault="003F5716"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3F5716" w:rsidRPr="00134EF3" w:rsidRDefault="003F5716"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3F5716" w:rsidRPr="00134EF3" w:rsidRDefault="003F5716"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3F5716" w:rsidRPr="00134EF3" w:rsidRDefault="003F5716"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3F5716" w:rsidRPr="003E26B7" w:rsidRDefault="003F5716"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134EF3" w:rsidP="00E51A9D">
      <w:pPr>
        <w:spacing w:before="240"/>
        <w:ind w:left="720" w:firstLine="720"/>
      </w:pPr>
      <w:r>
        <w:rPr>
          <w:noProof/>
        </w:rPr>
        <mc:AlternateContent>
          <mc:Choice Requires="wps">
            <w:drawing>
              <wp:anchor distT="0" distB="0" distL="114300" distR="114300" simplePos="0" relativeHeight="251676672" behindDoc="0" locked="0" layoutInCell="1" allowOverlap="1" wp14:anchorId="66306CDD" wp14:editId="6ACD4D4C">
                <wp:simplePos x="0" y="0"/>
                <wp:positionH relativeFrom="column">
                  <wp:posOffset>381089</wp:posOffset>
                </wp:positionH>
                <wp:positionV relativeFrom="paragraph">
                  <wp:posOffset>7232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3F5716" w:rsidRPr="00134EF3" w:rsidRDefault="003F5716" w:rsidP="00DB68D1">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8</w:t>
                            </w:r>
                            <w:r>
                              <w:rPr>
                                <w:noProof/>
                              </w:rPr>
                              <w:fldChar w:fldCharType="end"/>
                            </w:r>
                            <w:r>
                              <w:t xml:space="preserve"> </w:t>
                            </w:r>
                            <w:r>
                              <w:rPr>
                                <w:i/>
                              </w:rPr>
                              <w:t xml:space="preserve">Significant Event Messag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306CDD" id="Text Box 14" o:spid="_x0000_s1028" type="#_x0000_t202" style="position:absolute;left:0;text-align:left;margin-left:30pt;margin-top:56.95pt;width:395.2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" stroked="f">
                <v:textbox style="mso-fit-shape-to-text:t" inset="0,0,0,0">
                  <w:txbxContent>
                    <w:p w:rsidR="003F5716" w:rsidRPr="00134EF3" w:rsidRDefault="003F5716" w:rsidP="00DB68D1">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8</w:t>
                      </w:r>
                      <w:r>
                        <w:rPr>
                          <w:noProof/>
                        </w:rPr>
                        <w:fldChar w:fldCharType="end"/>
                      </w:r>
                      <w:r>
                        <w:t xml:space="preserve"> </w:t>
                      </w:r>
                      <w:r>
                        <w:rPr>
                          <w:i/>
                        </w:rPr>
                        <w:t xml:space="preserve">Significant Event Message </w:t>
                      </w:r>
                      <w:r>
                        <w:t>untuk ringkasan data</w:t>
                      </w:r>
                    </w:p>
                  </w:txbxContent>
                </v:textbox>
              </v:shape>
            </w:pict>
          </mc:Fallback>
        </mc:AlternateContent>
      </w:r>
    </w:p>
    <w:p w:rsidR="00FE5AF5" w:rsidRDefault="005F51FB" w:rsidP="00080ADA">
      <w:pPr>
        <w:ind w:left="720" w:firstLine="720"/>
      </w:pPr>
      <w:r>
        <w:lastRenderedPageBreak/>
        <w:t>Sebagai contoh</w:t>
      </w:r>
      <w:r w:rsidR="00BA7C6C">
        <w:t xml:space="preserve"> jika kita menggunakan data </w:t>
      </w:r>
      <w:r w:rsidR="00134EF3">
        <w:t>partikel udara pada tabel 4.4</w:t>
      </w:r>
      <w:r w:rsidR="00BA7C6C">
        <w:t xml:space="preserve"> maka akan didapatka</w:t>
      </w:r>
      <w:r w:rsidR="00134EF3">
        <w:t>n hasil seperti pada tabel 4.</w:t>
      </w:r>
      <w:r w:rsidR="00080ADA">
        <w:t>21</w:t>
      </w:r>
      <w:r w:rsidR="00134EF3">
        <w:t>.</w:t>
      </w:r>
    </w:p>
    <w:p w:rsidR="00BA7C6C" w:rsidRPr="00BA7C6C" w:rsidRDefault="00BA7C6C"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21</w:t>
      </w:r>
      <w:r w:rsidR="00BB1BDD">
        <w:rPr>
          <w:noProof/>
        </w:rPr>
        <w:fldChar w:fldCharType="end"/>
      </w:r>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134EF3" w:rsidP="00080ADA">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sidR="00080ADA">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sidR="00080ADA">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rsidR="00080ADA">
              <w:t xml:space="preserve"> </w:t>
            </w:r>
            <w:r w:rsidR="00080ADA" w:rsidRPr="00080ADA">
              <w:rPr>
                <w:rFonts w:eastAsia="Times New Roman" w:cs="Times New Roman"/>
                <w:color w:val="000000"/>
                <w:sz w:val="20"/>
                <w:szCs w:val="20"/>
              </w:rPr>
              <w:t>TEMP, and Iws parameters are lower than yesterday's data, but the rest parameters are higher than yesterday's data.</w:t>
            </w:r>
            <w:r w:rsidR="00080ADA">
              <w:rPr>
                <w:rFonts w:eastAsia="Times New Roman" w:cs="Times New Roman"/>
                <w:color w:val="000000"/>
                <w:sz w:val="20"/>
                <w:szCs w:val="20"/>
              </w:rPr>
              <w:t xml:space="preserve"> </w:t>
            </w:r>
            <w:r w:rsidR="00080ADA" w:rsidRPr="00080ADA">
              <w:rPr>
                <w:rFonts w:eastAsia="Times New Roman" w:cs="Times New Roman"/>
                <w:color w:val="000000"/>
                <w:sz w:val="20"/>
                <w:szCs w:val="20"/>
              </w:rPr>
              <w:t>Dew Point appears to have a highest impact to all variable with moderate relationship in average.</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080ADA" w:rsidP="00080ADA">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sebagai target dari keluaran teks nantinya</w:t>
      </w:r>
      <w:r w:rsidR="004B038D">
        <w:rPr>
          <w:rFonts w:cs="Times New Roman"/>
          <w:bCs/>
          <w:color w:val="000000" w:themeColor="text1"/>
          <w:szCs w:val="24"/>
          <w:lang w:eastAsia="id-ID"/>
        </w:rPr>
        <w:t xml:space="preserve">, </w:t>
      </w:r>
      <w:r w:rsidR="004B038D">
        <w:rPr>
          <w:rFonts w:cs="Times New Roman"/>
          <w:bCs/>
          <w:i/>
          <w:iCs/>
          <w:color w:val="000000" w:themeColor="text1"/>
          <w:szCs w:val="24"/>
          <w:lang w:eastAsia="id-ID"/>
        </w:rPr>
        <w:t>initial ccorpus</w:t>
      </w:r>
      <w:r w:rsidR="004B038D">
        <w:rPr>
          <w:rFonts w:cs="Times New Roman"/>
          <w:bCs/>
          <w:color w:val="000000" w:themeColor="text1"/>
          <w:szCs w:val="24"/>
          <w:lang w:eastAsia="id-ID"/>
        </w:rPr>
        <w:t xml:space="preserve"> untuk teks ringkasan data dapat dilihat pada gambar 4.9</w:t>
      </w:r>
      <w:r w:rsidR="00AB751C">
        <w:rPr>
          <w:rFonts w:cs="Times New Roman"/>
          <w:bCs/>
          <w:color w:val="000000" w:themeColor="text1"/>
          <w:szCs w:val="24"/>
          <w:lang w:eastAsia="id-ID"/>
        </w:rPr>
        <w:t xml:space="preserve">.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lastRenderedPageBreak/>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9A3C1D">
      <w:pPr>
        <w:pStyle w:val="ListParagraph"/>
        <w:numPr>
          <w:ilvl w:val="3"/>
          <w:numId w:val="14"/>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3F5716" w:rsidRPr="00EE20D7" w:rsidRDefault="003F5716" w:rsidP="00DB68D1">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rPr>
                                <w:noProof/>
                              </w:rPr>
                              <w:fldChar w:fldCharType="end"/>
                            </w:r>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29"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KXLgIAAGY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5qDCly4CAABmBAAADgAAAAAAAAAAAAAAAAAuAgAA&#10;ZHJzL2Uyb0RvYy54bWxQSwECLQAUAAYACAAAACEAqBH2jd8AAAAKAQAADwAAAAAAAAAAAAAAAACI&#10;BAAAZHJzL2Rvd25yZXYueG1sUEsFBgAAAAAEAAQA8wAAAJQFAAAAAA==&#10;" stroked="f">
                <v:textbox style="mso-fit-shape-to-text:t" inset="0,0,0,0">
                  <w:txbxContent>
                    <w:p w:rsidR="003F5716" w:rsidRPr="00EE20D7" w:rsidRDefault="003F5716" w:rsidP="00DB68D1">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rPr>
                          <w:noProof/>
                        </w:rP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4B038D">
      <w:pPr>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sidR="001A1DB5">
        <w:rPr>
          <w:rFonts w:cs="Times New Roman"/>
          <w:i/>
          <w:iCs/>
          <w:noProof/>
          <w:color w:val="000000" w:themeColor="text1"/>
          <w:szCs w:val="20"/>
        </w:rPr>
        <w:t xml:space="preserve">Initial Corpus </w:t>
      </w:r>
      <w:r w:rsidR="001A1DB5">
        <w:rPr>
          <w:rFonts w:cs="Times New Roman"/>
          <w:noProof/>
          <w:color w:val="000000" w:themeColor="text1"/>
          <w:szCs w:val="20"/>
        </w:rPr>
        <w:t>yang digambarkan pada gambar 4.</w:t>
      </w:r>
      <w:r w:rsidR="004B038D">
        <w:rPr>
          <w:rFonts w:cs="Times New Roman"/>
          <w:noProof/>
          <w:color w:val="000000" w:themeColor="text1"/>
          <w:szCs w:val="20"/>
        </w:rPr>
        <w:t>10</w:t>
      </w:r>
      <w:r w:rsidR="001A1DB5">
        <w:rPr>
          <w:rFonts w:cs="Times New Roman"/>
          <w:noProof/>
          <w:color w:val="000000" w:themeColor="text1"/>
          <w:szCs w:val="20"/>
        </w:rPr>
        <w:t>.</w:t>
      </w:r>
    </w:p>
    <w:p w:rsidR="00EE20D7" w:rsidRDefault="004B038D" w:rsidP="007B17C3">
      <w:pPr>
        <w:keepNext/>
        <w:jc w:val="center"/>
      </w:pPr>
      <w:r>
        <w:rPr>
          <w:noProof/>
        </w:rPr>
        <w:drawing>
          <wp:inline distT="0" distB="0" distL="0" distR="0" wp14:anchorId="5D1FD1D4" wp14:editId="7EABFDFF">
            <wp:extent cx="2570251" cy="2143125"/>
            <wp:effectExtent l="19050" t="19050" r="2095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79845" cy="2151124"/>
                    </a:xfrm>
                    <a:prstGeom prst="rect">
                      <a:avLst/>
                    </a:prstGeom>
                    <a:ln w="6350">
                      <a:solidFill>
                        <a:schemeClr val="tx1"/>
                      </a:solidFill>
                    </a:ln>
                  </pic:spPr>
                </pic:pic>
              </a:graphicData>
            </a:graphic>
          </wp:inline>
        </w:drawing>
      </w:r>
    </w:p>
    <w:p w:rsidR="00EE20D7" w:rsidRDefault="00EE20D7"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10</w:t>
      </w:r>
      <w:r w:rsidR="00BB1BDD">
        <w:rPr>
          <w:noProof/>
        </w:rPr>
        <w:fldChar w:fldCharType="end"/>
      </w:r>
      <w:r>
        <w:t xml:space="preserve"> Skema teks untuk ringkasan</w:t>
      </w:r>
      <w:r w:rsidR="001773FE">
        <w:t xml:space="preserve"> data</w:t>
      </w:r>
      <w:r w:rsidR="00BB61C2">
        <w:t xml:space="preserve"> </w:t>
      </w:r>
    </w:p>
    <w:p w:rsidR="001773FE" w:rsidRPr="00FC39A3" w:rsidRDefault="001773FE" w:rsidP="004B038D">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sidR="004B038D">
        <w:rPr>
          <w:rFonts w:cs="Times New Roman"/>
          <w:noProof/>
          <w:color w:val="000000" w:themeColor="text1"/>
          <w:szCs w:val="20"/>
        </w:rPr>
        <w:t>0</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sidR="000F4AB5">
        <w:rPr>
          <w:rFonts w:cs="Times New Roman"/>
          <w:noProof/>
          <w:color w:val="000000" w:themeColor="text1"/>
          <w:szCs w:val="20"/>
        </w:rPr>
        <w:t xml:space="preserve">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r>
        <w:rPr>
          <w:rFonts w:cs="Times New Roman"/>
          <w:noProof/>
          <w:color w:val="000000" w:themeColor="text1"/>
          <w:szCs w:val="20"/>
          <w:lang w:val="id-ID"/>
        </w:rPr>
        <w:lastRenderedPageBreak/>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4B038D" w:rsidP="001773FE">
      <w:pPr>
        <w:keepNext/>
      </w:pPr>
      <w:r w:rsidRPr="004B038D">
        <w:rPr>
          <w:noProof/>
        </w:rPr>
        <w:drawing>
          <wp:inline distT="0" distB="0" distL="0" distR="0">
            <wp:extent cx="5039995" cy="3508106"/>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508106"/>
                    </a:xfrm>
                    <a:prstGeom prst="rect">
                      <a:avLst/>
                    </a:prstGeom>
                    <a:noFill/>
                    <a:ln>
                      <a:noFill/>
                    </a:ln>
                  </pic:spPr>
                </pic:pic>
              </a:graphicData>
            </a:graphic>
          </wp:inline>
        </w:drawing>
      </w:r>
    </w:p>
    <w:p w:rsidR="001773FE" w:rsidRPr="001773FE" w:rsidRDefault="001773FE" w:rsidP="00DB68D1">
      <w:pPr>
        <w:pStyle w:val="Caption"/>
        <w:rPr>
          <w:lang w:val="id-ID"/>
        </w:rPr>
      </w:pPr>
      <w:r>
        <w:t>Gambar 4.</w:t>
      </w:r>
      <w:r w:rsidR="00BB1BDD">
        <w:fldChar w:fldCharType="begin"/>
      </w:r>
      <w:r w:rsidR="00BB1BDD">
        <w:instrText xml:space="preserve"> SEQ Gambar_4. \* ARABIC </w:instrText>
      </w:r>
      <w:r w:rsidR="00BB1BDD">
        <w:fldChar w:fldCharType="separate"/>
      </w:r>
      <w:r w:rsidR="004B038D">
        <w:rPr>
          <w:noProof/>
        </w:rPr>
        <w:t>11</w:t>
      </w:r>
      <w:r w:rsidR="00BB1BDD">
        <w:rPr>
          <w:noProof/>
        </w:rPr>
        <w:fldChar w:fldCharType="end"/>
      </w:r>
      <w:r>
        <w:t xml:space="preserve"> Struktur Pohon untuk teks ringkasan data</w:t>
      </w:r>
    </w:p>
    <w:p w:rsidR="005F51FB" w:rsidRDefault="001773FE"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9A3C1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DB68D1">
      <w:pPr>
        <w:pStyle w:val="Caption"/>
      </w:pPr>
      <w:r>
        <w:t>Gambar 4.</w:t>
      </w:r>
      <w:r w:rsidR="00BB1BDD">
        <w:fldChar w:fldCharType="begin"/>
      </w:r>
      <w:r w:rsidR="00BB1BDD">
        <w:instrText xml:space="preserve"> SEQ Gambar_4. \* ARABIC </w:instrText>
      </w:r>
      <w:r w:rsidR="00BB1BDD">
        <w:fldChar w:fldCharType="separate"/>
      </w:r>
      <w:r w:rsidR="004B038D">
        <w:rPr>
          <w:noProof/>
        </w:rPr>
        <w:t>12</w:t>
      </w:r>
      <w:r w:rsidR="00BB1BDD">
        <w:rPr>
          <w:noProof/>
        </w:rPr>
        <w:fldChar w:fldCharType="end"/>
      </w:r>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lastRenderedPageBreak/>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DB68D1">
      <w:pPr>
        <w:pStyle w:val="Caption"/>
      </w:pPr>
      <w:r>
        <w:t>Gambar 4.</w:t>
      </w:r>
      <w:r w:rsidR="00BB1BDD">
        <w:fldChar w:fldCharType="begin"/>
      </w:r>
      <w:r w:rsidR="00BB1BDD">
        <w:instrText xml:space="preserve"> SEQ Gambar_4. \* ARABIC </w:instrText>
      </w:r>
      <w:r w:rsidR="00BB1BDD">
        <w:fldChar w:fldCharType="separate"/>
      </w:r>
      <w:r w:rsidR="004B038D">
        <w:rPr>
          <w:noProof/>
        </w:rPr>
        <w:t>13</w:t>
      </w:r>
      <w:r w:rsidR="00BB1BDD">
        <w:rPr>
          <w:noProof/>
        </w:rP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4B038D">
      <w:pPr>
        <w:ind w:left="720" w:firstLine="720"/>
      </w:pPr>
      <w:r>
        <w:t>Sebagai contoh jika kita menggunakan data</w:t>
      </w:r>
      <w:r w:rsidR="004B038D">
        <w:t xml:space="preserve"> partikel udara pada tabel 4.4</w:t>
      </w:r>
      <w:r>
        <w:t xml:space="preserve"> maka akan didapatkan hasil </w:t>
      </w:r>
      <w:r w:rsidRPr="00EA68AF">
        <w:rPr>
          <w:i/>
          <w:iCs/>
        </w:rPr>
        <w:t>Content Determination</w:t>
      </w:r>
      <w:r>
        <w:t xml:space="preserve"> seperti pada tabel 4.</w:t>
      </w:r>
      <w:r w:rsidR="004B038D">
        <w:t>22.</w:t>
      </w:r>
      <w:r>
        <w:t xml:space="preserve"> </w:t>
      </w:r>
    </w:p>
    <w:p w:rsidR="00EA68AF" w:rsidRPr="00EA68AF" w:rsidRDefault="00EA68AF" w:rsidP="00DB68D1">
      <w:pPr>
        <w:pStyle w:val="Caption"/>
        <w:rPr>
          <w:lang w:val="id-ID"/>
        </w:rPr>
      </w:pPr>
      <w:r>
        <w:t>Tabel 4.</w:t>
      </w:r>
      <w:r w:rsidR="00BB1BDD">
        <w:fldChar w:fldCharType="begin"/>
      </w:r>
      <w:r w:rsidR="00BB1BDD">
        <w:instrText xml:space="preserve"> SEQ Tabel_4. \* ARABIC </w:instrText>
      </w:r>
      <w:r w:rsidR="00BB1BDD">
        <w:fldChar w:fldCharType="separate"/>
      </w:r>
      <w:r w:rsidR="00CC17C9">
        <w:rPr>
          <w:noProof/>
        </w:rPr>
        <w:t>22</w:t>
      </w:r>
      <w:r w:rsidR="00BB1BDD">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9A3C1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4B038D">
      <w:pPr>
        <w:keepNext/>
        <w:jc w:val="center"/>
      </w:pPr>
      <w:r>
        <w:rPr>
          <w:rFonts w:cs="Times New Roman"/>
          <w:noProof/>
          <w:color w:val="000000" w:themeColor="text1"/>
          <w:szCs w:val="24"/>
        </w:rPr>
        <w:drawing>
          <wp:inline distT="0" distB="0" distL="0" distR="0" wp14:anchorId="0BEC3D44" wp14:editId="00F706F7">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073F2A" w:rsidRDefault="00073F2A"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14</w:t>
      </w:r>
      <w:r w:rsidR="00BB1BDD">
        <w:rPr>
          <w:noProof/>
        </w:rPr>
        <w:fldChar w:fldCharType="end"/>
      </w:r>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DB68D1">
      <w:pPr>
        <w:pStyle w:val="Caption"/>
      </w:pPr>
      <w:r>
        <w:t>Gambar 4.</w:t>
      </w:r>
      <w:r w:rsidR="00BB1BDD">
        <w:fldChar w:fldCharType="begin"/>
      </w:r>
      <w:r w:rsidR="00BB1BDD">
        <w:instrText xml:space="preserve"> SEQ Gambar_4. \* ARABIC </w:instrText>
      </w:r>
      <w:r w:rsidR="00BB1BDD">
        <w:fldChar w:fldCharType="separate"/>
      </w:r>
      <w:r w:rsidR="004B038D">
        <w:rPr>
          <w:noProof/>
        </w:rPr>
        <w:t>15</w:t>
      </w:r>
      <w:r w:rsidR="00BB1BDD">
        <w:rPr>
          <w:noProof/>
        </w:rPr>
        <w:fldChar w:fldCharType="end"/>
      </w:r>
      <w:r>
        <w:t xml:space="preserve"> Struktur teks data terkini</w:t>
      </w:r>
    </w:p>
    <w:p w:rsidR="00423871" w:rsidRPr="009B1C59" w:rsidRDefault="009B1C59" w:rsidP="009B1C59">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w:t>
      </w:r>
      <w:r>
        <w:lastRenderedPageBreak/>
        <w:t xml:space="preserve">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DB68D1">
      <w:pPr>
        <w:pStyle w:val="Caption"/>
        <w:rPr>
          <w:lang w:eastAsia="id-ID"/>
        </w:rPr>
      </w:pPr>
      <w:r>
        <w:t>Gambar 4.</w:t>
      </w:r>
      <w:r w:rsidR="00BB1BDD">
        <w:fldChar w:fldCharType="begin"/>
      </w:r>
      <w:r w:rsidR="00BB1BDD">
        <w:instrText xml:space="preserve"> SEQ Gambar_4. \* ARABIC </w:instrText>
      </w:r>
      <w:r w:rsidR="00BB1BDD">
        <w:fldChar w:fldCharType="separate"/>
      </w:r>
      <w:r w:rsidR="00134EF3">
        <w:rPr>
          <w:noProof/>
        </w:rPr>
        <w:t>16</w:t>
      </w:r>
      <w:r w:rsidR="00BB1BDD">
        <w:rPr>
          <w:noProof/>
        </w:rPr>
        <w:fldChar w:fldCharType="end"/>
      </w:r>
      <w:r>
        <w:t xml:space="preserve"> Pohon struktur untuk teks data terkini</w:t>
      </w:r>
    </w:p>
    <w:p w:rsidR="009B1C59" w:rsidRDefault="009B1C59"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sidR="00913301">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DB68D1">
      <w:pPr>
        <w:pStyle w:val="Caption"/>
      </w:pPr>
      <w:r>
        <w:t>Gambar 4.</w:t>
      </w:r>
      <w:r w:rsidR="00BB1BDD">
        <w:fldChar w:fldCharType="begin"/>
      </w:r>
      <w:r w:rsidR="00BB1BDD">
        <w:instrText xml:space="preserve"> SEQ Gambar_4. \* ARABIC </w:instrText>
      </w:r>
      <w:r w:rsidR="00BB1BDD">
        <w:fldChar w:fldCharType="separate"/>
      </w:r>
      <w:r w:rsidR="0022511F">
        <w:rPr>
          <w:noProof/>
        </w:rPr>
        <w:t>17</w:t>
      </w:r>
      <w:r w:rsidR="00BB1BDD">
        <w:rPr>
          <w:noProof/>
        </w:rPr>
        <w:fldChar w:fldCharType="end"/>
      </w:r>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3F5716" w:rsidRPr="002C63FC"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3F5716" w:rsidRDefault="003F571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3F5716" w:rsidRPr="00E51A9D"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Pr="00EE40AC"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3F5716" w:rsidRDefault="003F571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3F5716" w:rsidRDefault="003F5716"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3F5716" w:rsidRPr="00E51A9D"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Default="003F571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3F5716" w:rsidRPr="00E51A9D"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Default="003F571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F5716" w:rsidRDefault="003F571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3F5716" w:rsidRPr="002C63FC"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3F5716" w:rsidRDefault="003F571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3F5716" w:rsidRPr="002C63FC" w:rsidRDefault="003F5716" w:rsidP="00EE40AC">
                            <w:pPr>
                              <w:spacing w:line="240" w:lineRule="auto"/>
                              <w:jc w:val="left"/>
                              <w:rPr>
                                <w:rFonts w:asciiTheme="minorHAnsi" w:hAnsiTheme="minorHAnsi"/>
                                <w:i/>
                                <w:iCs/>
                                <w:sz w:val="20"/>
                                <w:szCs w:val="18"/>
                              </w:rPr>
                            </w:pPr>
                          </w:p>
                          <w:p w:rsidR="003F5716" w:rsidRPr="00E51A9D" w:rsidRDefault="003F5716" w:rsidP="00EE40AC">
                            <w:pPr>
                              <w:spacing w:line="240" w:lineRule="auto"/>
                              <w:jc w:val="left"/>
                              <w:rPr>
                                <w:rFonts w:asciiTheme="minorHAnsi" w:hAnsiTheme="minorHAnsi"/>
                                <w:i/>
                                <w:iCs/>
                                <w:sz w:val="20"/>
                                <w:szCs w:val="18"/>
                              </w:rPr>
                            </w:pPr>
                          </w:p>
                          <w:p w:rsidR="003F5716" w:rsidRPr="003E26B7" w:rsidRDefault="003F5716"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0"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" fillcolor="white [3201]" strokeweight=".5pt">
                <v:textbox>
                  <w:txbxContent>
                    <w:p w:rsidR="003F5716" w:rsidRPr="002C63FC"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3F5716" w:rsidRDefault="003F571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3F5716" w:rsidRPr="00E51A9D"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Pr="00EE40AC"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3F5716" w:rsidRDefault="003F571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3F5716" w:rsidRDefault="003F5716"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3F5716" w:rsidRPr="00E51A9D"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Default="003F571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3F5716" w:rsidRPr="00E51A9D"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Default="003F571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F5716" w:rsidRDefault="003F571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3F5716"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3F5716" w:rsidRPr="002C63FC" w:rsidRDefault="003F5716"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3F5716" w:rsidRDefault="003F571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3F5716" w:rsidRPr="002C63FC" w:rsidRDefault="003F5716" w:rsidP="00EE40AC">
                      <w:pPr>
                        <w:spacing w:line="240" w:lineRule="auto"/>
                        <w:jc w:val="left"/>
                        <w:rPr>
                          <w:rFonts w:asciiTheme="minorHAnsi" w:hAnsiTheme="minorHAnsi"/>
                          <w:i/>
                          <w:iCs/>
                          <w:sz w:val="20"/>
                          <w:szCs w:val="18"/>
                        </w:rPr>
                      </w:pPr>
                    </w:p>
                    <w:p w:rsidR="003F5716" w:rsidRPr="00E51A9D" w:rsidRDefault="003F5716" w:rsidP="00EE40AC">
                      <w:pPr>
                        <w:spacing w:line="240" w:lineRule="auto"/>
                        <w:jc w:val="left"/>
                        <w:rPr>
                          <w:rFonts w:asciiTheme="minorHAnsi" w:hAnsiTheme="minorHAnsi"/>
                          <w:i/>
                          <w:iCs/>
                          <w:sz w:val="20"/>
                          <w:szCs w:val="18"/>
                        </w:rPr>
                      </w:pPr>
                    </w:p>
                    <w:p w:rsidR="003F5716" w:rsidRPr="003E26B7" w:rsidRDefault="003F5716"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3F5716" w:rsidRPr="000A37C6" w:rsidRDefault="003F5716" w:rsidP="00DB68D1">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rPr>
                                <w:noProof/>
                              </w:rPr>
                              <w:fldChar w:fldCharType="end"/>
                            </w:r>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1"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" stroked="f">
                <v:textbox style="mso-fit-shape-to-text:t" inset="0,0,0,0">
                  <w:txbxContent>
                    <w:p w:rsidR="003F5716" w:rsidRPr="000A37C6" w:rsidRDefault="003F5716" w:rsidP="00DB68D1">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rPr>
                          <w:noProof/>
                        </w:rPr>
                        <w:fldChar w:fldCharType="end"/>
                      </w:r>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F44F3D">
      <w:pPr>
        <w:ind w:left="720" w:firstLine="720"/>
      </w:pPr>
      <w:r>
        <w:t xml:space="preserve">Sebagai contoh jika kita menggunakan data </w:t>
      </w:r>
      <w:r w:rsidR="0022511F">
        <w:t>kualitas udara</w:t>
      </w:r>
      <w:r>
        <w:t xml:space="preserve"> pada tabel 4.</w:t>
      </w:r>
      <w:r w:rsidR="0022511F">
        <w:t>4</w:t>
      </w:r>
      <w:r>
        <w:t xml:space="preserve"> maka akan didapatkan hasil </w:t>
      </w:r>
      <w:r w:rsidRPr="00EA68AF">
        <w:rPr>
          <w:i/>
          <w:iCs/>
        </w:rPr>
        <w:t>Content Determination</w:t>
      </w:r>
      <w:r>
        <w:t xml:space="preserve"> seper</w:t>
      </w:r>
      <w:r w:rsidR="00B60EB0">
        <w:t>ti pada tabel 4.</w:t>
      </w:r>
      <w:r w:rsidR="00F44F3D">
        <w:t>23</w:t>
      </w:r>
      <w:r>
        <w:t xml:space="preserve"> </w:t>
      </w:r>
    </w:p>
    <w:p w:rsidR="00FC3F21" w:rsidRPr="00DE262C" w:rsidRDefault="00FC3F21"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23</w:t>
      </w:r>
      <w:r w:rsidR="00BB1BDD">
        <w:rPr>
          <w:noProof/>
        </w:rPr>
        <w:fldChar w:fldCharType="end"/>
      </w:r>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FC3F21" w:rsidRPr="00B77D8A" w:rsidTr="0022511F">
        <w:trPr>
          <w:trHeight w:val="300"/>
        </w:trPr>
        <w:tc>
          <w:tcPr>
            <w:tcW w:w="1311"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FC3F21" w:rsidRPr="00B77D8A" w:rsidRDefault="0022511F" w:rsidP="005C492D">
            <w:pPr>
              <w:spacing w:line="240" w:lineRule="auto"/>
              <w:rPr>
                <w:rFonts w:eastAsia="Times New Roman" w:cs="Times New Roman"/>
                <w:color w:val="000000"/>
                <w:sz w:val="20"/>
                <w:szCs w:val="20"/>
              </w:rPr>
            </w:pPr>
            <w:r w:rsidRPr="0022511F">
              <w:rPr>
                <w:rFonts w:eastAsia="Times New Roman" w:cs="Times New Roman"/>
                <w:color w:val="000000"/>
                <w:sz w:val="20"/>
                <w:szCs w:val="20"/>
              </w:rPr>
              <w:t>Regarding to the prediction result, it's estimated that pm2.5, and Dew Point will stay constant at low. Temperature will still stable at very cold. Pressure will steady at high. Iws, Is, and Ir will stay constant at very low.</w:t>
            </w:r>
          </w:p>
        </w:tc>
      </w:tr>
      <w:tr w:rsidR="00FC3F21" w:rsidRPr="00B77D8A" w:rsidTr="0022511F">
        <w:trPr>
          <w:trHeight w:val="300"/>
        </w:trPr>
        <w:tc>
          <w:tcPr>
            <w:tcW w:w="1311"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FC3F21" w:rsidRPr="00F65A0E" w:rsidRDefault="0022511F" w:rsidP="005C492D">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B60EB0" w:rsidRDefault="00B60EB0" w:rsidP="00FC3F21">
      <w:pPr>
        <w:ind w:left="720" w:firstLine="720"/>
      </w:pPr>
    </w:p>
    <w:p w:rsidR="00B60EB0" w:rsidRDefault="00B60EB0" w:rsidP="00B60EB0">
      <w:r>
        <w:br w:type="page"/>
      </w:r>
    </w:p>
    <w:p w:rsidR="00B60EB0"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DB68D1">
      <w:pPr>
        <w:pStyle w:val="Caption"/>
        <w:rPr>
          <w:rFonts w:cs="Times New Roman"/>
          <w:bCs/>
          <w:color w:val="000000" w:themeColor="text1"/>
          <w:szCs w:val="24"/>
          <w:lang w:eastAsia="id-ID"/>
        </w:rPr>
      </w:pPr>
      <w:r>
        <w:t>Gambar 4.</w:t>
      </w:r>
      <w:r w:rsidR="00BB1BDD">
        <w:fldChar w:fldCharType="begin"/>
      </w:r>
      <w:r w:rsidR="00BB1BDD">
        <w:instrText xml:space="preserve"> SEQ Gambar_4. \* ARABIC </w:instrText>
      </w:r>
      <w:r w:rsidR="00BB1BDD">
        <w:fldChar w:fldCharType="separate"/>
      </w:r>
      <w:r w:rsidR="00134EF3">
        <w:rPr>
          <w:noProof/>
        </w:rPr>
        <w:t>19</w:t>
      </w:r>
      <w:r w:rsidR="00BB1BDD">
        <w:rPr>
          <w:noProof/>
        </w:rPr>
        <w:fldChar w:fldCharType="end"/>
      </w:r>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3F5716" w:rsidRDefault="003F5716"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3F5716" w:rsidRPr="00E51A9D" w:rsidRDefault="003F5716"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3F5716" w:rsidRPr="002C63FC"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3F5716" w:rsidRPr="00E51A9D" w:rsidRDefault="003F5716" w:rsidP="006D498B">
                            <w:pPr>
                              <w:spacing w:line="240" w:lineRule="auto"/>
                              <w:jc w:val="left"/>
                              <w:rPr>
                                <w:rFonts w:asciiTheme="minorHAnsi" w:hAnsiTheme="minorHAnsi"/>
                                <w:i/>
                                <w:iCs/>
                                <w:sz w:val="20"/>
                                <w:szCs w:val="18"/>
                              </w:rPr>
                            </w:pPr>
                          </w:p>
                          <w:p w:rsidR="003F5716" w:rsidRPr="003E26B7" w:rsidRDefault="003F5716"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2"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" fillcolor="white [3201]" strokeweight=".5pt">
                <v:textbox>
                  <w:txbxContent>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3F5716" w:rsidRDefault="003F5716"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3F5716" w:rsidRPr="00E51A9D" w:rsidRDefault="003F5716"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3F5716"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3F5716" w:rsidRPr="002C63FC" w:rsidRDefault="003F571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3F5716" w:rsidRPr="00E51A9D" w:rsidRDefault="003F5716" w:rsidP="006D498B">
                      <w:pPr>
                        <w:spacing w:line="240" w:lineRule="auto"/>
                        <w:jc w:val="left"/>
                        <w:rPr>
                          <w:rFonts w:asciiTheme="minorHAnsi" w:hAnsiTheme="minorHAnsi"/>
                          <w:i/>
                          <w:iCs/>
                          <w:sz w:val="20"/>
                          <w:szCs w:val="18"/>
                        </w:rPr>
                      </w:pPr>
                    </w:p>
                    <w:p w:rsidR="003F5716" w:rsidRPr="003E26B7" w:rsidRDefault="003F5716"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20</w:t>
      </w:r>
      <w:r w:rsidR="00BB1BDD">
        <w:rPr>
          <w:noProof/>
        </w:rPr>
        <w:fldChar w:fldCharType="end"/>
      </w:r>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21</w:t>
      </w:r>
      <w:r w:rsidR="00BB1BDD">
        <w:rPr>
          <w:noProof/>
        </w:rPr>
        <w:fldChar w:fldCharType="end"/>
      </w:r>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akan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akan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DB68D1">
      <w:pPr>
        <w:pStyle w:val="Caption"/>
      </w:pPr>
      <w:r>
        <w:t>Gambar 4.</w:t>
      </w:r>
      <w:r w:rsidR="00BB1BDD">
        <w:fldChar w:fldCharType="begin"/>
      </w:r>
      <w:r w:rsidR="00BB1BDD">
        <w:instrText xml:space="preserve"> SEQ Gambar_4. \* ARABIC </w:instrText>
      </w:r>
      <w:r w:rsidR="00BB1BDD">
        <w:fldChar w:fldCharType="separate"/>
      </w:r>
      <w:r w:rsidR="00F44F3D">
        <w:rPr>
          <w:noProof/>
        </w:rPr>
        <w:t>22</w:t>
      </w:r>
      <w:r w:rsidR="00BB1BDD">
        <w:rPr>
          <w:noProof/>
        </w:rPr>
        <w:fldChar w:fldCharType="end"/>
      </w:r>
      <w:r>
        <w:t xml:space="preserve"> Contoh dari hasil proses </w:t>
      </w:r>
      <w:r>
        <w:rPr>
          <w:i/>
        </w:rPr>
        <w:t>Trend Description</w:t>
      </w:r>
    </w:p>
    <w:p w:rsidR="00F44F3D" w:rsidRDefault="00C80BE5" w:rsidP="00F44F3D">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 xml:space="preserve">membuat himpunan berisi hasil representasi data kemarin, data terkini, dan data prediksi, contohnya </w:t>
      </w:r>
      <w:r w:rsidR="00F44F3D">
        <w:t>jika kita menggunakan ringkasan data pada tabel 4.17 untuk parameter pm2.5 s</w:t>
      </w:r>
      <w:r w:rsidR="00A469C6">
        <w:t>ehingga dida</w:t>
      </w:r>
      <w:r w:rsidR="00F44F3D">
        <w:t>patkan himpunan seperti pada tabel 4.24.</w:t>
      </w:r>
    </w:p>
    <w:p w:rsidR="00A469C6" w:rsidRDefault="00A469C6"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24</w:t>
      </w:r>
      <w:r w:rsidR="00BB1BDD">
        <w:rPr>
          <w:noProof/>
        </w:rPr>
        <w:fldChar w:fldCharType="end"/>
      </w:r>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F44F3D" w:rsidP="00F44F3D">
            <w:pPr>
              <w:spacing w:line="360" w:lineRule="auto"/>
              <w:jc w:val="center"/>
              <w:rPr>
                <w:rFonts w:cs="Times New Roman"/>
                <w:sz w:val="20"/>
                <w:szCs w:val="20"/>
              </w:rPr>
            </w:pPr>
            <w:r>
              <w:rPr>
                <w:rFonts w:cs="Times New Roman"/>
                <w:sz w:val="20"/>
                <w:szCs w:val="20"/>
              </w:rPr>
              <w:t>Yesterday (TD</w:t>
            </w:r>
            <w:r w:rsidR="00A469C6" w:rsidRPr="00A469C6">
              <w:rPr>
                <w:rFonts w:cs="Times New Roman"/>
                <w:sz w:val="20"/>
                <w:szCs w:val="20"/>
              </w:rPr>
              <w:t>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w:t>
            </w:r>
            <w:r w:rsidR="00F44F3D">
              <w:rPr>
                <w:rFonts w:cs="Times New Roman"/>
                <w:sz w:val="20"/>
                <w:szCs w:val="20"/>
              </w:rPr>
              <w:t>TD</w:t>
            </w:r>
            <w:r w:rsidRPr="00A469C6">
              <w:rPr>
                <w:rFonts w:cs="Times New Roman"/>
                <w:sz w:val="20"/>
                <w:szCs w:val="20"/>
              </w:rPr>
              <w:t>2)</w:t>
            </w:r>
          </w:p>
        </w:tc>
        <w:tc>
          <w:tcPr>
            <w:tcW w:w="2268" w:type="dxa"/>
          </w:tcPr>
          <w:p w:rsidR="00A469C6" w:rsidRPr="00A469C6" w:rsidRDefault="00A469C6" w:rsidP="00F44F3D">
            <w:pPr>
              <w:spacing w:line="360" w:lineRule="auto"/>
              <w:jc w:val="center"/>
              <w:rPr>
                <w:rFonts w:cs="Times New Roman"/>
                <w:sz w:val="20"/>
                <w:szCs w:val="20"/>
              </w:rPr>
            </w:pPr>
            <w:r w:rsidRPr="00A469C6">
              <w:rPr>
                <w:rFonts w:cs="Times New Roman"/>
                <w:sz w:val="20"/>
                <w:szCs w:val="20"/>
              </w:rPr>
              <w:t>Tomorrow (</w:t>
            </w:r>
            <w:r w:rsidR="00F44F3D">
              <w:rPr>
                <w:rFonts w:cs="Times New Roman"/>
                <w:sz w:val="20"/>
                <w:szCs w:val="20"/>
              </w:rPr>
              <w:t>TD</w:t>
            </w:r>
            <w:r w:rsidRPr="00A469C6">
              <w:rPr>
                <w:rFonts w:cs="Times New Roman"/>
                <w:sz w:val="20"/>
                <w:szCs w:val="20"/>
              </w:rPr>
              <w:t>3)</w:t>
            </w:r>
          </w:p>
        </w:tc>
      </w:tr>
      <w:tr w:rsidR="00A469C6" w:rsidTr="00A469C6">
        <w:trPr>
          <w:trHeight w:val="113"/>
          <w:jc w:val="center"/>
        </w:trPr>
        <w:tc>
          <w:tcPr>
            <w:tcW w:w="2268" w:type="dxa"/>
          </w:tcPr>
          <w:p w:rsidR="00A469C6" w:rsidRPr="00A469C6" w:rsidRDefault="0085298D" w:rsidP="005C492D">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r>
    </w:tbl>
    <w:p w:rsidR="00A469C6" w:rsidRPr="00C80BE5" w:rsidRDefault="00A469C6" w:rsidP="00A469C6"/>
    <w:p w:rsidR="008B3609" w:rsidRDefault="00A469C6" w:rsidP="00F44F3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w:t>
      </w:r>
      <w:r w:rsidR="00F44F3D">
        <w:rPr>
          <w:rFonts w:cs="Times New Roman"/>
          <w:bCs/>
          <w:color w:val="000000" w:themeColor="text1"/>
          <w:szCs w:val="24"/>
          <w:lang w:eastAsia="id-ID"/>
        </w:rPr>
        <w:t>25</w:t>
      </w:r>
      <w:r w:rsidR="00FF6CED">
        <w:rPr>
          <w:rFonts w:cs="Times New Roman"/>
          <w:bCs/>
          <w:color w:val="000000" w:themeColor="text1"/>
          <w:szCs w:val="24"/>
          <w:lang w:eastAsia="id-ID"/>
        </w:rPr>
        <w:t>.</w:t>
      </w:r>
    </w:p>
    <w:p w:rsidR="00FF6CED" w:rsidRPr="00FF6CED" w:rsidRDefault="00FF6CED" w:rsidP="00DB68D1">
      <w:pPr>
        <w:pStyle w:val="Caption"/>
        <w:rPr>
          <w:i/>
        </w:rPr>
      </w:pPr>
      <w:r>
        <w:t xml:space="preserve">Tabel 4. </w:t>
      </w:r>
      <w:r w:rsidR="00BB1BDD">
        <w:fldChar w:fldCharType="begin"/>
      </w:r>
      <w:r w:rsidR="00BB1BDD">
        <w:instrText xml:space="preserve"> SEQ Tabel_4. \* ARABIC </w:instrText>
      </w:r>
      <w:r w:rsidR="00BB1BDD">
        <w:fldChar w:fldCharType="separate"/>
      </w:r>
      <w:r w:rsidR="00CC17C9">
        <w:rPr>
          <w:noProof/>
        </w:rPr>
        <w:t>25</w:t>
      </w:r>
      <w:r w:rsidR="00BB1BDD">
        <w:rPr>
          <w:noProof/>
        </w:rPr>
        <w:fldChar w:fldCharType="end"/>
      </w:r>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6A5AD3">
        <w:trPr>
          <w:trHeight w:val="20"/>
        </w:trPr>
        <w:tc>
          <w:tcPr>
            <w:tcW w:w="2310" w:type="dxa"/>
          </w:tcPr>
          <w:p w:rsidR="00FF6CED" w:rsidRPr="006A5AD3" w:rsidRDefault="00FF6CED" w:rsidP="005C492D">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FF6CED" w:rsidRPr="006A5AD3" w:rsidRDefault="00FF6CED" w:rsidP="005C492D">
            <w:pPr>
              <w:spacing w:line="360" w:lineRule="auto"/>
              <w:jc w:val="center"/>
              <w:rPr>
                <w:rFonts w:cs="Times New Roman"/>
                <w:b/>
                <w:bCs/>
                <w:sz w:val="20"/>
                <w:szCs w:val="20"/>
              </w:rPr>
            </w:pPr>
            <w:r w:rsidRPr="006A5AD3">
              <w:rPr>
                <w:rFonts w:cs="Times New Roman"/>
                <w:b/>
                <w:bCs/>
                <w:i/>
                <w:sz w:val="20"/>
                <w:szCs w:val="20"/>
              </w:rPr>
              <w:t>Index</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Very 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0</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1</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Medium</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2</w:t>
            </w:r>
          </w:p>
        </w:tc>
      </w:tr>
      <w:tr w:rsidR="00FF6CED" w:rsidRPr="00FF6CED" w:rsidTr="006A5AD3">
        <w:trPr>
          <w:trHeight w:val="20"/>
        </w:trPr>
        <w:tc>
          <w:tcPr>
            <w:tcW w:w="2310" w:type="dxa"/>
          </w:tcPr>
          <w:p w:rsidR="00FF6CED" w:rsidRPr="006A5AD3" w:rsidRDefault="00F44F3D" w:rsidP="00F44F3D">
            <w:pPr>
              <w:spacing w:line="360" w:lineRule="auto"/>
              <w:jc w:val="center"/>
              <w:rPr>
                <w:rFonts w:cs="Times New Roman"/>
                <w:b/>
                <w:sz w:val="20"/>
                <w:szCs w:val="20"/>
              </w:rPr>
            </w:pPr>
            <w:r w:rsidRPr="006A5AD3">
              <w:rPr>
                <w:rFonts w:cs="Times New Roman"/>
                <w:sz w:val="20"/>
                <w:szCs w:val="20"/>
              </w:rPr>
              <w:t>High</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3</w:t>
            </w:r>
          </w:p>
        </w:tc>
      </w:tr>
      <w:tr w:rsidR="00F44F3D" w:rsidRPr="00FF6CED" w:rsidTr="006A5AD3">
        <w:trPr>
          <w:trHeight w:val="20"/>
        </w:trPr>
        <w:tc>
          <w:tcPr>
            <w:tcW w:w="2310" w:type="dxa"/>
          </w:tcPr>
          <w:p w:rsidR="00F44F3D" w:rsidRPr="006A5AD3" w:rsidRDefault="00F44F3D" w:rsidP="005C492D">
            <w:pPr>
              <w:jc w:val="center"/>
              <w:rPr>
                <w:rFonts w:cs="Times New Roman"/>
                <w:sz w:val="20"/>
                <w:szCs w:val="20"/>
              </w:rPr>
            </w:pPr>
            <w:r w:rsidRPr="006A5AD3">
              <w:rPr>
                <w:rFonts w:cs="Times New Roman"/>
                <w:sz w:val="20"/>
                <w:szCs w:val="20"/>
              </w:rPr>
              <w:t>Very High</w:t>
            </w:r>
          </w:p>
        </w:tc>
        <w:tc>
          <w:tcPr>
            <w:tcW w:w="905" w:type="dxa"/>
          </w:tcPr>
          <w:p w:rsidR="00F44F3D" w:rsidRPr="006A5AD3" w:rsidRDefault="00F44F3D" w:rsidP="005C492D">
            <w:pPr>
              <w:jc w:val="center"/>
              <w:rPr>
                <w:rFonts w:cs="Times New Roman"/>
                <w:sz w:val="20"/>
                <w:szCs w:val="20"/>
              </w:rPr>
            </w:pPr>
            <w:r w:rsidRPr="006A5AD3">
              <w:rPr>
                <w:rFonts w:cs="Times New Roman"/>
                <w:sz w:val="20"/>
                <w:szCs w:val="20"/>
              </w:rPr>
              <w:t>4</w:t>
            </w:r>
          </w:p>
        </w:tc>
      </w:tr>
    </w:tbl>
    <w:p w:rsidR="00FF6CED" w:rsidRDefault="00FF6CED" w:rsidP="00FF6CED">
      <w:pPr>
        <w:rPr>
          <w:rFonts w:cs="Times New Roman"/>
          <w:bCs/>
          <w:i/>
          <w:iCs/>
          <w:color w:val="000000" w:themeColor="text1"/>
          <w:szCs w:val="24"/>
          <w:lang w:eastAsia="id-ID"/>
        </w:rPr>
      </w:pPr>
    </w:p>
    <w:p w:rsidR="00FF6CED" w:rsidRDefault="00FF6CED" w:rsidP="00F44F3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w:t>
      </w:r>
      <w:r w:rsidR="00F44F3D">
        <w:rPr>
          <w:rFonts w:cs="Times New Roman"/>
          <w:bCs/>
          <w:color w:val="000000" w:themeColor="text1"/>
          <w:szCs w:val="24"/>
          <w:lang w:eastAsia="id-ID"/>
        </w:rPr>
        <w:t>TD</w:t>
      </w:r>
      <w:r>
        <w:rPr>
          <w:rFonts w:cs="Times New Roman"/>
          <w:bCs/>
          <w:color w:val="000000" w:themeColor="text1"/>
          <w:szCs w:val="24"/>
          <w:lang w:eastAsia="id-ID"/>
        </w:rPr>
        <w:t xml:space="preserve"> yang memuat hasil dari interpretasi beberapa data, menjadi himpunan </w:t>
      </w:r>
      <w:r w:rsidR="00F44F3D">
        <w:rPr>
          <w:rFonts w:cs="Times New Roman"/>
          <w:bCs/>
          <w:color w:val="000000" w:themeColor="text1"/>
          <w:szCs w:val="24"/>
          <w:lang w:eastAsia="id-ID"/>
        </w:rPr>
        <w:t>TD</w:t>
      </w:r>
      <w:r>
        <w:rPr>
          <w:rFonts w:cs="Times New Roman"/>
          <w:bCs/>
          <w:color w:val="000000" w:themeColor="text1"/>
          <w:szCs w:val="24"/>
          <w:lang w:eastAsia="id-ID"/>
        </w:rPr>
        <w:t>I yang hanya memuat indeks-indeks penginterpretasiannya saja</w:t>
      </w:r>
      <w:r w:rsidR="00F44F3D">
        <w:rPr>
          <w:rFonts w:cs="Times New Roman"/>
          <w:bCs/>
          <w:color w:val="000000" w:themeColor="text1"/>
          <w:szCs w:val="24"/>
          <w:lang w:eastAsia="id-ID"/>
        </w:rPr>
        <w:t>, maka TDI = {0,1</w:t>
      </w:r>
      <w:r>
        <w:rPr>
          <w:rFonts w:cs="Times New Roman"/>
          <w:bCs/>
          <w:color w:val="000000" w:themeColor="text1"/>
          <w:szCs w:val="24"/>
          <w:lang w:eastAsia="id-ID"/>
        </w:rPr>
        <w:t>,</w:t>
      </w:r>
      <w:r w:rsidR="00F44F3D">
        <w:rPr>
          <w:rFonts w:cs="Times New Roman"/>
          <w:bCs/>
          <w:color w:val="000000" w:themeColor="text1"/>
          <w:szCs w:val="24"/>
          <w:lang w:eastAsia="id-ID"/>
        </w:rPr>
        <w:t>1</w:t>
      </w:r>
      <w:r>
        <w:rPr>
          <w:rFonts w:cs="Times New Roman"/>
          <w:bCs/>
          <w:color w:val="000000" w:themeColor="text1"/>
          <w:szCs w:val="24"/>
          <w:lang w:eastAsia="id-ID"/>
        </w:rPr>
        <w:t xml:space="preserve">}.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r w:rsidR="003F5716">
        <w:rPr>
          <w:rFonts w:cs="Times New Roman"/>
          <w:bCs/>
          <w:color w:val="000000" w:themeColor="text1"/>
          <w:szCs w:val="24"/>
          <w:lang w:eastAsia="id-ID"/>
        </w:rPr>
        <w:t xml:space="preserve"> </w:t>
      </w:r>
      <w:r w:rsidR="003F5716">
        <w:rPr>
          <w:rFonts w:cs="Times New Roman"/>
          <w:bCs/>
          <w:color w:val="000000" w:themeColor="text1"/>
          <w:szCs w:val="24"/>
          <w:lang w:eastAsia="id-ID"/>
        </w:rPr>
        <w:fldChar w:fldCharType="begin" w:fldLock="1"/>
      </w:r>
      <w:r w:rsidR="0013793C">
        <w:rPr>
          <w:rFonts w:cs="Times New Roman"/>
          <w:bCs/>
          <w:color w:val="000000" w:themeColor="text1"/>
          <w:szCs w:val="24"/>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003F5716">
        <w:rPr>
          <w:rFonts w:cs="Times New Roman"/>
          <w:bCs/>
          <w:color w:val="000000" w:themeColor="text1"/>
          <w:szCs w:val="24"/>
          <w:lang w:eastAsia="id-ID"/>
        </w:rPr>
        <w:fldChar w:fldCharType="separate"/>
      </w:r>
      <w:r w:rsidR="003F5716" w:rsidRPr="003F5716">
        <w:rPr>
          <w:rFonts w:cs="Times New Roman"/>
          <w:bCs/>
          <w:noProof/>
          <w:color w:val="000000" w:themeColor="text1"/>
          <w:szCs w:val="24"/>
          <w:lang w:eastAsia="id-ID"/>
        </w:rPr>
        <w:t>(Ramos-Soto et al., 2015)</w:t>
      </w:r>
      <w:r w:rsidR="003F5716">
        <w:rPr>
          <w:rFonts w:cs="Times New Roman"/>
          <w:bCs/>
          <w:color w:val="000000" w:themeColor="text1"/>
          <w:szCs w:val="24"/>
          <w:lang w:eastAsia="id-ID"/>
        </w:rPr>
        <w:fldChar w:fldCharType="end"/>
      </w:r>
      <w:r>
        <w:rPr>
          <w:rFonts w:cs="Times New Roman"/>
          <w:bCs/>
          <w:color w:val="000000" w:themeColor="text1"/>
          <w:szCs w:val="24"/>
          <w:lang w:eastAsia="id-ID"/>
        </w:rPr>
        <w:t>:</w:t>
      </w:r>
    </w:p>
    <w:p w:rsidR="00FF6CED" w:rsidRDefault="00FF6CED" w:rsidP="00F44F3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sidR="00F44F3D">
        <w:rPr>
          <w:rFonts w:cs="Times New Roman"/>
          <w:i/>
          <w:iCs/>
          <w:szCs w:val="24"/>
        </w:rPr>
        <w:t>td</w:t>
      </w:r>
      <w:r w:rsidRPr="00723BC7">
        <w:rPr>
          <w:rFonts w:cs="Times New Roman"/>
          <w:i/>
          <w:iCs/>
          <w:szCs w:val="24"/>
        </w:rPr>
        <w:t>2-</w:t>
      </w:r>
      <w:r w:rsidR="00F44F3D" w:rsidRPr="00F44F3D">
        <w:rPr>
          <w:rFonts w:cs="Times New Roman"/>
          <w:i/>
          <w:iCs/>
          <w:szCs w:val="24"/>
        </w:rPr>
        <w:t xml:space="preserve"> </w:t>
      </w:r>
      <w:r w:rsidR="00F44F3D">
        <w:rPr>
          <w:rFonts w:cs="Times New Roman"/>
          <w:i/>
          <w:iCs/>
          <w:szCs w:val="24"/>
        </w:rPr>
        <w:t>td</w:t>
      </w:r>
      <w:r w:rsidRPr="00723BC7">
        <w:rPr>
          <w:rFonts w:cs="Times New Roman"/>
          <w:i/>
          <w:iCs/>
          <w:szCs w:val="24"/>
        </w:rPr>
        <w:t xml:space="preserve">1 , iv2 = </w:t>
      </w:r>
      <w:r w:rsidR="00F44F3D">
        <w:rPr>
          <w:rFonts w:cs="Times New Roman"/>
          <w:i/>
          <w:iCs/>
          <w:szCs w:val="24"/>
        </w:rPr>
        <w:t>td</w:t>
      </w:r>
      <w:r w:rsidRPr="00723BC7">
        <w:rPr>
          <w:rFonts w:cs="Times New Roman"/>
          <w:i/>
          <w:iCs/>
          <w:szCs w:val="24"/>
        </w:rPr>
        <w:t>3</w:t>
      </w:r>
      <w:r w:rsidR="00F44F3D">
        <w:rPr>
          <w:rFonts w:cs="Times New Roman"/>
          <w:i/>
          <w:iCs/>
          <w:szCs w:val="24"/>
        </w:rPr>
        <w:t>-td</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F44F3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w:t>
      </w:r>
      <w:r w:rsidR="00F44F3D">
        <w:rPr>
          <w:rFonts w:cs="Times New Roman"/>
          <w:szCs w:val="24"/>
        </w:rPr>
        <w:t>Low</w:t>
      </w:r>
      <w:r>
        <w:rPr>
          <w:rFonts w:cs="Times New Roman"/>
          <w:szCs w:val="24"/>
        </w:rPr>
        <w:t>”}</w:t>
      </w:r>
    </w:p>
    <w:p w:rsidR="00FF6CED" w:rsidRDefault="00F44F3D" w:rsidP="00F44F3D">
      <w:pPr>
        <w:spacing w:after="120"/>
        <w:jc w:val="center"/>
        <w:rPr>
          <w:rFonts w:cs="Times New Roman"/>
          <w:szCs w:val="24"/>
        </w:rPr>
      </w:pPr>
      <w:r>
        <w:rPr>
          <w:rFonts w:cs="Times New Roman"/>
          <w:szCs w:val="24"/>
        </w:rPr>
        <w:t>IV = {1,0</w:t>
      </w:r>
      <w:r w:rsidR="00FF6CED">
        <w:rPr>
          <w:rFonts w:cs="Times New Roman"/>
          <w:szCs w:val="24"/>
        </w:rPr>
        <w:t>,”</w:t>
      </w:r>
      <w:r>
        <w:rPr>
          <w:rFonts w:cs="Times New Roman"/>
          <w:szCs w:val="24"/>
        </w:rPr>
        <w:t>Low</w:t>
      </w:r>
      <w:r w:rsidR="00FF6CED">
        <w:rPr>
          <w:rFonts w:cs="Times New Roman"/>
          <w:szCs w:val="24"/>
        </w:rPr>
        <w:t>”}</w:t>
      </w:r>
    </w:p>
    <w:p w:rsidR="005C492D" w:rsidRDefault="005C492D" w:rsidP="004F3516">
      <w:pPr>
        <w:spacing w:after="120"/>
        <w:ind w:left="720" w:firstLine="720"/>
        <w:rPr>
          <w:rFonts w:cs="Times New Roman"/>
          <w:szCs w:val="24"/>
        </w:rPr>
      </w:pPr>
      <w:r>
        <w:rPr>
          <w:rFonts w:cs="Times New Roman"/>
          <w:szCs w:val="24"/>
        </w:rPr>
        <w:t>Sete</w:t>
      </w:r>
      <w:r w:rsidR="00F44F3D">
        <w:rPr>
          <w:rFonts w:cs="Times New Roman"/>
          <w:szCs w:val="24"/>
        </w:rPr>
        <w:t>l</w:t>
      </w:r>
      <w:r>
        <w:rPr>
          <w:rFonts w:cs="Times New Roman"/>
          <w:szCs w:val="24"/>
        </w:rPr>
        <w:t xml:space="preserve">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direpresentasikan menjadi simbol “+” jika bernilai positif , “-“ jika negati, dan “0” jika IV bernilai 0.</w:t>
      </w:r>
    </w:p>
    <w:p w:rsidR="005C492D" w:rsidRDefault="005C492D" w:rsidP="005C492D">
      <w:pPr>
        <w:keepNext/>
        <w:spacing w:after="120"/>
        <w:ind w:left="720" w:firstLine="720"/>
      </w:pPr>
      <w:r>
        <w:rPr>
          <w:rFonts w:cs="Times New Roman"/>
          <w:noProof/>
          <w:szCs w:val="24"/>
        </w:rPr>
        <w:lastRenderedPageBreak/>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23</w:t>
      </w:r>
      <w:r w:rsidR="00BB1BDD">
        <w:rPr>
          <w:noProof/>
        </w:rPr>
        <w:fldChar w:fldCharType="end"/>
      </w:r>
      <w:r>
        <w:t xml:space="preserve"> </w:t>
      </w:r>
      <w:r>
        <w:rPr>
          <w:i/>
        </w:rPr>
        <w:t>Rule</w:t>
      </w:r>
      <w:r>
        <w:t xml:space="preserve"> penginterpretasian IVL</w:t>
      </w:r>
    </w:p>
    <w:p w:rsidR="005C492D" w:rsidRDefault="005C492D" w:rsidP="007D35A3">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00960AF5">
        <w:rPr>
          <w:rFonts w:cs="Times New Roman"/>
          <w:i/>
          <w:iCs/>
          <w:szCs w:val="24"/>
        </w:rPr>
        <w:t xml:space="preserve"> = { “0”,”+</w:t>
      </w:r>
      <w:r w:rsidRPr="005C7503">
        <w:rPr>
          <w:rFonts w:cs="Times New Roman"/>
          <w:i/>
          <w:iCs/>
          <w:szCs w:val="24"/>
        </w:rPr>
        <w:t>”,</w:t>
      </w:r>
      <w:r w:rsidR="007D35A3">
        <w:rPr>
          <w:rFonts w:cs="Times New Roman"/>
          <w:i/>
          <w:iCs/>
          <w:szCs w:val="24"/>
        </w:rPr>
        <w:t>Low</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4463E3">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DB68D1">
      <w:pPr>
        <w:pStyle w:val="Caption"/>
        <w:rPr>
          <w:i/>
        </w:rPr>
      </w:pPr>
      <w:r>
        <w:t>Gambar 4.</w:t>
      </w:r>
      <w:r w:rsidR="00BB1BDD">
        <w:fldChar w:fldCharType="begin"/>
      </w:r>
      <w:r w:rsidR="00BB1BDD">
        <w:instrText xml:space="preserve"> SEQ Gambar_4. \* ARABIC </w:instrText>
      </w:r>
      <w:r w:rsidR="00BB1BDD">
        <w:fldChar w:fldCharType="separate"/>
      </w:r>
      <w:r w:rsidR="006A5AD3">
        <w:rPr>
          <w:noProof/>
        </w:rPr>
        <w:t>24</w:t>
      </w:r>
      <w:r w:rsidR="00BB1BDD">
        <w:rPr>
          <w:noProof/>
        </w:rPr>
        <w:fldChar w:fldCharType="end"/>
      </w:r>
      <w:r>
        <w:t xml:space="preserve"> Skema untuk mendeskripsikan pesan </w:t>
      </w:r>
      <w:r>
        <w:rPr>
          <w:i/>
        </w:rPr>
        <w:t>Trend Description</w:t>
      </w:r>
    </w:p>
    <w:p w:rsidR="00FF6CED" w:rsidRDefault="00F0184F" w:rsidP="0085298D">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sidR="007D35A3">
        <w:rPr>
          <w:rFonts w:cs="Times New Roman"/>
          <w:szCs w:val="24"/>
        </w:rPr>
        <w:t>dimana simbol “</w:t>
      </w:r>
      <w:r>
        <w:rPr>
          <w:rFonts w:cs="Times New Roman"/>
          <w:szCs w:val="24"/>
        </w:rPr>
        <w:t>”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7D35A3">
        <w:rPr>
          <w:rFonts w:cs="Times New Roman"/>
          <w:i/>
          <w:iCs/>
          <w:szCs w:val="24"/>
        </w:rPr>
        <w:t xml:space="preserve"> = { “0</w:t>
      </w:r>
      <w:r w:rsidR="00C033BC" w:rsidRPr="005C7503">
        <w:rPr>
          <w:rFonts w:cs="Times New Roman"/>
          <w:i/>
          <w:iCs/>
          <w:szCs w:val="24"/>
        </w:rPr>
        <w:t>”,”</w:t>
      </w:r>
      <w:r w:rsidR="0040371E">
        <w:rPr>
          <w:rFonts w:cs="Times New Roman"/>
          <w:i/>
          <w:iCs/>
          <w:szCs w:val="24"/>
        </w:rPr>
        <w:t>0</w:t>
      </w:r>
      <w:r w:rsidR="00C033BC" w:rsidRPr="005C7503">
        <w:rPr>
          <w:rFonts w:cs="Times New Roman"/>
          <w:i/>
          <w:iCs/>
          <w:szCs w:val="24"/>
        </w:rPr>
        <w:t>”,</w:t>
      </w:r>
      <w:r w:rsidR="007D35A3">
        <w:rPr>
          <w:rFonts w:cs="Times New Roman"/>
          <w:i/>
          <w:iCs/>
          <w:szCs w:val="24"/>
        </w:rPr>
        <w:t>Low</w:t>
      </w:r>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7D35A3">
        <w:rPr>
          <w:rFonts w:cs="Times New Roman"/>
          <w:i/>
          <w:iCs/>
          <w:szCs w:val="24"/>
        </w:rPr>
        <w:t>Maintain</w:t>
      </w:r>
      <w:r w:rsidR="0040371E">
        <w:rPr>
          <w:rFonts w:cs="Times New Roman"/>
          <w:i/>
          <w:iCs/>
          <w:szCs w:val="24"/>
        </w:rPr>
        <w:t>Maintain</w:t>
      </w:r>
      <w:r w:rsidR="00C033BC">
        <w:rPr>
          <w:rFonts w:cs="Times New Roman"/>
          <w:i/>
          <w:iCs/>
          <w:szCs w:val="24"/>
        </w:rPr>
        <w:t xml:space="preserve">” </w:t>
      </w:r>
      <w:r w:rsidR="00C033BC">
        <w:rPr>
          <w:rFonts w:cs="Times New Roman"/>
          <w:szCs w:val="24"/>
        </w:rPr>
        <w:t xml:space="preserve">yang tergolong pada kategori </w:t>
      </w:r>
      <w:r w:rsidR="0085298D">
        <w:rPr>
          <w:rFonts w:cs="Times New Roman"/>
          <w:i/>
          <w:iCs/>
          <w:szCs w:val="24"/>
        </w:rPr>
        <w:t>Stabl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akan disampaikan pada teks keluaran. Dimana penentuan ini dilakukan dengan cara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85298D" w:rsidRDefault="0085298D" w:rsidP="00DB68D1">
      <w:pPr>
        <w:pStyle w:val="Caption"/>
      </w:pPr>
      <w:r>
        <w:rPr>
          <w:noProof/>
        </w:rPr>
        <w:lastRenderedPageBreak/>
        <w:drawing>
          <wp:inline distT="0" distB="0" distL="0" distR="0" wp14:anchorId="789C8F15" wp14:editId="2DAE429E">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1031" cy="325141"/>
                    </a:xfrm>
                    <a:prstGeom prst="rect">
                      <a:avLst/>
                    </a:prstGeom>
                    <a:ln w="3175">
                      <a:solidFill>
                        <a:schemeClr val="tx1"/>
                      </a:solidFill>
                    </a:ln>
                  </pic:spPr>
                </pic:pic>
              </a:graphicData>
            </a:graphic>
          </wp:inline>
        </w:drawing>
      </w:r>
    </w:p>
    <w:p w:rsidR="00C033BC" w:rsidRDefault="00C033BC" w:rsidP="00DB68D1">
      <w:pPr>
        <w:pStyle w:val="Caption"/>
        <w:rPr>
          <w:i/>
        </w:rPr>
      </w:pPr>
      <w:r>
        <w:t>Gambar 4.</w:t>
      </w:r>
      <w:r w:rsidR="00BB1BDD">
        <w:fldChar w:fldCharType="begin"/>
      </w:r>
      <w:r w:rsidR="00BB1BDD">
        <w:instrText xml:space="preserve"> SEQ Gambar_4. \* ARABIC </w:instrText>
      </w:r>
      <w:r w:rsidR="00BB1BDD">
        <w:fldChar w:fldCharType="separate"/>
      </w:r>
      <w:r w:rsidR="006A5AD3">
        <w:rPr>
          <w:noProof/>
        </w:rPr>
        <w:t>25</w:t>
      </w:r>
      <w:r w:rsidR="00BB1BDD">
        <w:rPr>
          <w:noProof/>
        </w:rPr>
        <w:fldChar w:fldCharType="end"/>
      </w:r>
      <w:r>
        <w:t xml:space="preserve"> </w:t>
      </w:r>
      <w:r>
        <w:rPr>
          <w:i/>
        </w:rPr>
        <w:t>ProgressiveChange</w:t>
      </w:r>
      <w:r>
        <w:t xml:space="preserve"> </w:t>
      </w:r>
      <w:r>
        <w:rPr>
          <w:i/>
        </w:rPr>
        <w:t>Corpus</w:t>
      </w:r>
    </w:p>
    <w:p w:rsidR="002C7B5A" w:rsidRPr="00B940CE" w:rsidRDefault="002C7B5A" w:rsidP="0085298D">
      <w:pPr>
        <w:ind w:left="720" w:firstLine="720"/>
      </w:pPr>
      <w:r>
        <w:t xml:space="preserve">Pada penelitian ini, penerapan proses leksikalisasi khususnya </w:t>
      </w:r>
      <w:r>
        <w:rPr>
          <w:i/>
          <w:iCs/>
        </w:rPr>
        <w:t>Trend Description</w:t>
      </w:r>
      <w:r>
        <w:t xml:space="preserve"> dilakukan untuk setiap parameter yang terdapat pada teks prediksi data. </w:t>
      </w:r>
      <w:r w:rsidR="00B940CE">
        <w:t xml:space="preserve">Dimana data-data yang sudah diinterpretasikan pada proses </w:t>
      </w:r>
      <w:r w:rsidR="00B940CE">
        <w:rPr>
          <w:i/>
          <w:iCs/>
        </w:rPr>
        <w:t>Data Interpretation</w:t>
      </w:r>
      <w:r w:rsidR="00B940CE">
        <w:t xml:space="preserve"> akan diproses sehingga dihasilkan teks yang lebih variatif dan </w:t>
      </w:r>
      <w:r w:rsidR="001F507D">
        <w:rPr>
          <w:i/>
          <w:iCs/>
        </w:rPr>
        <w:t>unspecific</w:t>
      </w:r>
      <w:r w:rsidR="00B940CE">
        <w:t>.</w:t>
      </w:r>
    </w:p>
    <w:p w:rsidR="002C7B5A" w:rsidRPr="002C7B5A" w:rsidRDefault="002C7B5A"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DB68D1">
      <w:pPr>
        <w:pStyle w:val="Caption"/>
      </w:pPr>
      <w:r>
        <w:t>Gambar 4.</w:t>
      </w:r>
      <w:r w:rsidR="00BB1BDD">
        <w:fldChar w:fldCharType="begin"/>
      </w:r>
      <w:r w:rsidR="00BB1BDD">
        <w:instrText xml:space="preserve"> SEQ Gambar_4. \* ARABIC </w:instrText>
      </w:r>
      <w:r w:rsidR="00BB1BDD">
        <w:fldChar w:fldCharType="separate"/>
      </w:r>
      <w:r w:rsidR="00CD2F97">
        <w:rPr>
          <w:noProof/>
        </w:rPr>
        <w:t>26</w:t>
      </w:r>
      <w:r w:rsidR="00BB1BDD">
        <w:rPr>
          <w:noProof/>
        </w:rPr>
        <w:fldChar w:fldCharType="end"/>
      </w:r>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Dalam menentukan kata penghubung yang tepat, sistem perlu mengetahui bagaimana hubungan antara pesan-pesan yang akan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6A5AD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sama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w:t>
      </w:r>
      <w:r w:rsidR="006A5AD3">
        <w:t>26</w:t>
      </w:r>
      <w:r w:rsidR="006B7CC8">
        <w:t>.</w:t>
      </w:r>
      <w:r w:rsidR="006B7CC8">
        <w:rPr>
          <w:rFonts w:cs="Times New Roman"/>
          <w:szCs w:val="24"/>
        </w:rPr>
        <w:tab/>
      </w:r>
    </w:p>
    <w:p w:rsidR="006B7CC8" w:rsidRPr="006B7CC8" w:rsidRDefault="006B7CC8"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26</w:t>
      </w:r>
      <w:r w:rsidR="00BB1BDD">
        <w:rPr>
          <w:noProof/>
        </w:rPr>
        <w:fldChar w:fldCharType="end"/>
      </w:r>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Default="0081418E" w:rsidP="006A5AD3">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r w:rsidR="00165EF7">
        <w:rPr>
          <w:rFonts w:cs="Times New Roman"/>
          <w:bCs/>
          <w:color w:val="000000" w:themeColor="text1"/>
          <w:szCs w:val="24"/>
          <w:lang w:eastAsia="id-ID"/>
        </w:rPr>
        <w:t xml:space="preserve">akan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85298D" w:rsidRPr="0081418E" w:rsidRDefault="0085298D" w:rsidP="006A5AD3">
      <w:pPr>
        <w:ind w:left="862" w:firstLine="578"/>
        <w:rPr>
          <w:rFonts w:cs="Times New Roman"/>
          <w:bCs/>
          <w:color w:val="000000" w:themeColor="text1"/>
          <w:szCs w:val="24"/>
          <w:lang w:eastAsia="id-ID"/>
        </w:rPr>
      </w:pPr>
    </w:p>
    <w:p w:rsidR="0085298D" w:rsidRPr="0085298D" w:rsidRDefault="0085298D" w:rsidP="006A5AD3">
      <w:pPr>
        <w:pStyle w:val="Heading3"/>
        <w:numPr>
          <w:ilvl w:val="0"/>
          <w:numId w:val="7"/>
        </w:numPr>
        <w:spacing w:before="0"/>
      </w:pPr>
      <w:r>
        <w:t>Hasil Keluaran Sistem</w:t>
      </w:r>
    </w:p>
    <w:p w:rsidR="00165EF7" w:rsidRDefault="008073FD" w:rsidP="0085298D">
      <w:pPr>
        <w:ind w:firstLine="720"/>
        <w:rPr>
          <w:rFonts w:cs="Times New Roman"/>
          <w:bCs/>
          <w:color w:val="000000" w:themeColor="text1"/>
          <w:szCs w:val="24"/>
          <w:lang w:eastAsia="id-ID"/>
        </w:rPr>
      </w:pPr>
      <w:r>
        <w:rPr>
          <w:rFonts w:cs="Times New Roman"/>
          <w:bCs/>
          <w:color w:val="000000" w:themeColor="text1"/>
          <w:szCs w:val="24"/>
          <w:lang w:eastAsia="id-ID"/>
        </w:rPr>
        <w:t>Tek</w:t>
      </w:r>
      <w:r w:rsidR="00165EF7">
        <w:rPr>
          <w:rFonts w:cs="Times New Roman"/>
          <w:bCs/>
          <w:color w:val="000000" w:themeColor="text1"/>
          <w:szCs w:val="24"/>
          <w:lang w:eastAsia="id-ID"/>
        </w:rPr>
        <w:t xml:space="preserve"> direalisasikan kedalam bentuk aktual berdasarkan struktur yang telah dibuat pada saat prose</w:t>
      </w:r>
      <w:r>
        <w:rPr>
          <w:rFonts w:cs="Times New Roman"/>
          <w:bCs/>
          <w:color w:val="000000" w:themeColor="text1"/>
          <w:szCs w:val="24"/>
          <w:lang w:eastAsia="id-ID"/>
        </w:rPr>
        <w:t>s</w:t>
      </w:r>
      <w:r w:rsidR="00165EF7">
        <w:rPr>
          <w:rFonts w:cs="Times New Roman"/>
          <w:bCs/>
          <w:color w:val="000000" w:themeColor="text1"/>
          <w:szCs w:val="24"/>
          <w:lang w:eastAsia="id-ID"/>
        </w:rPr>
        <w:t xml:space="preserve"> </w:t>
      </w:r>
      <w:r w:rsidR="00165EF7">
        <w:rPr>
          <w:rFonts w:cs="Times New Roman"/>
          <w:bCs/>
          <w:i/>
          <w:iCs/>
          <w:color w:val="000000" w:themeColor="text1"/>
          <w:szCs w:val="24"/>
          <w:lang w:eastAsia="id-ID"/>
        </w:rPr>
        <w:t xml:space="preserve">document planning </w:t>
      </w:r>
      <w:r w:rsidR="00165EF7">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165EF7">
        <w:rPr>
          <w:rFonts w:cs="Times New Roman"/>
          <w:bCs/>
          <w:i/>
          <w:iCs/>
          <w:color w:val="000000" w:themeColor="text1"/>
          <w:szCs w:val="24"/>
          <w:lang w:eastAsia="id-ID"/>
        </w:rPr>
        <w:fldChar w:fldCharType="separate"/>
      </w:r>
      <w:r w:rsidR="00165EF7" w:rsidRPr="00165EF7">
        <w:rPr>
          <w:rFonts w:cs="Times New Roman"/>
          <w:bCs/>
          <w:iCs/>
          <w:noProof/>
          <w:color w:val="000000" w:themeColor="text1"/>
          <w:szCs w:val="24"/>
          <w:lang w:eastAsia="id-ID"/>
        </w:rPr>
        <w:t>(Reiter, 2011)</w:t>
      </w:r>
      <w:r w:rsidR="00165EF7">
        <w:rPr>
          <w:rFonts w:cs="Times New Roman"/>
          <w:bCs/>
          <w:i/>
          <w:iCs/>
          <w:color w:val="000000" w:themeColor="text1"/>
          <w:szCs w:val="24"/>
          <w:lang w:eastAsia="id-ID"/>
        </w:rPr>
        <w:fldChar w:fldCharType="end"/>
      </w:r>
      <w:r w:rsidR="00165EF7">
        <w:rPr>
          <w:rFonts w:cs="Times New Roman"/>
          <w:bCs/>
          <w:i/>
          <w:iCs/>
          <w:color w:val="000000" w:themeColor="text1"/>
          <w:szCs w:val="24"/>
          <w:lang w:eastAsia="id-ID"/>
        </w:rPr>
        <w:t xml:space="preserve">. </w:t>
      </w:r>
      <w:r w:rsidR="00165EF7">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8073FD">
      <w:pPr>
        <w:ind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w:t>
      </w:r>
      <w:r w:rsidR="008073FD">
        <w:rPr>
          <w:rFonts w:cs="Times New Roman"/>
          <w:bCs/>
          <w:color w:val="000000" w:themeColor="text1"/>
          <w:szCs w:val="24"/>
          <w:lang w:eastAsia="id-ID"/>
        </w:rPr>
        <w:t>partikel udara</w:t>
      </w:r>
      <w:r>
        <w:rPr>
          <w:rFonts w:cs="Times New Roman"/>
          <w:bCs/>
          <w:color w:val="000000" w:themeColor="text1"/>
          <w:szCs w:val="24"/>
          <w:lang w:eastAsia="id-ID"/>
        </w:rPr>
        <w:t xml:space="preserve"> pada tabel 4.</w:t>
      </w:r>
      <w:r w:rsidR="0085298D">
        <w:rPr>
          <w:rFonts w:cs="Times New Roman"/>
          <w:bCs/>
          <w:color w:val="000000" w:themeColor="text1"/>
          <w:szCs w:val="24"/>
          <w:lang w:eastAsia="id-ID"/>
        </w:rPr>
        <w:t>4</w:t>
      </w:r>
      <w:r>
        <w:rPr>
          <w:rFonts w:cs="Times New Roman"/>
          <w:bCs/>
          <w:color w:val="000000" w:themeColor="text1"/>
          <w:szCs w:val="24"/>
          <w:lang w:eastAsia="id-ID"/>
        </w:rPr>
        <w:t xml:space="preserve"> akan didapatkan hasil seperti pada tabel 4.</w:t>
      </w:r>
      <w:r w:rsidR="0085298D">
        <w:rPr>
          <w:rFonts w:cs="Times New Roman"/>
          <w:bCs/>
          <w:color w:val="000000" w:themeColor="text1"/>
          <w:szCs w:val="24"/>
          <w:lang w:eastAsia="id-ID"/>
        </w:rPr>
        <w:t>27</w:t>
      </w:r>
    </w:p>
    <w:p w:rsidR="00165EF7" w:rsidRDefault="00165EF7"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27</w:t>
      </w:r>
      <w:r w:rsidR="00BB1BDD">
        <w:rPr>
          <w:noProof/>
        </w:rPr>
        <w:fldChar w:fldCharType="end"/>
      </w:r>
      <w:r w:rsidR="000D7774">
        <w:t xml:space="preserve"> Hasil</w:t>
      </w:r>
      <w:r>
        <w:t xml:space="preserve"> akhir untuk contoh kasus data </w:t>
      </w:r>
      <w:r w:rsidR="00F12D4A">
        <w:t>partikel udara</w:t>
      </w:r>
      <w:r w:rsidR="00055802">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Pr="0085298D" w:rsidRDefault="0085298D" w:rsidP="00165EF7">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85298D" w:rsidRPr="0085298D" w:rsidRDefault="0085298D" w:rsidP="00165EF7">
            <w:pPr>
              <w:spacing w:line="240" w:lineRule="auto"/>
              <w:rPr>
                <w:rFonts w:eastAsia="Times New Roman" w:cs="Times New Roman"/>
                <w:color w:val="000000"/>
                <w:sz w:val="18"/>
                <w:szCs w:val="18"/>
              </w:rPr>
            </w:pPr>
          </w:p>
          <w:p w:rsidR="00165EF7" w:rsidRPr="0085298D" w:rsidRDefault="0085298D" w:rsidP="00165EF7">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85298D" w:rsidRPr="0085298D" w:rsidRDefault="0085298D" w:rsidP="00165EF7">
            <w:pPr>
              <w:spacing w:line="240" w:lineRule="auto"/>
              <w:rPr>
                <w:rFonts w:eastAsia="Times New Roman" w:cs="Times New Roman"/>
                <w:color w:val="000000"/>
                <w:sz w:val="18"/>
                <w:szCs w:val="18"/>
              </w:rPr>
            </w:pPr>
          </w:p>
          <w:p w:rsidR="00165EF7" w:rsidRPr="00B77D8A" w:rsidRDefault="0085298D" w:rsidP="00165EF7">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96382C" w:rsidRPr="00D31D3E" w:rsidRDefault="00165EF7" w:rsidP="00D31D3E">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5D3F19" w:rsidRDefault="00023443" w:rsidP="00C818C3">
      <w:pPr>
        <w:pStyle w:val="Heading2"/>
        <w:numPr>
          <w:ilvl w:val="0"/>
          <w:numId w:val="2"/>
        </w:numPr>
        <w:spacing w:before="0"/>
      </w:pPr>
      <w:r>
        <w:lastRenderedPageBreak/>
        <w:t>Pengembangan</w:t>
      </w:r>
      <w:r w:rsidR="005D3F19">
        <w:t xml:space="preserve"> Sistem</w:t>
      </w:r>
      <w:r w:rsidR="005D3F19" w:rsidRPr="00D06743">
        <w:t xml:space="preserve"> </w:t>
      </w:r>
      <w:r w:rsidR="005D3F19" w:rsidRPr="00D06743">
        <w:rPr>
          <w:i/>
        </w:rPr>
        <w:t>Data-to-</w:t>
      </w:r>
      <w:r w:rsidR="005D3F19" w:rsidRPr="009D1842">
        <w:rPr>
          <w:i/>
          <w:iCs/>
        </w:rPr>
        <w:t>text</w:t>
      </w:r>
      <w:r w:rsidR="00C818C3">
        <w:t xml:space="preserve"> </w:t>
      </w:r>
      <w:r w:rsidR="00FA1DDB">
        <w:rPr>
          <w:i/>
          <w:iCs/>
        </w:rPr>
        <w:t>Unspecific News Generator</w:t>
      </w:r>
    </w:p>
    <w:p w:rsidR="005D3F19" w:rsidRPr="003F612B" w:rsidRDefault="005D3F19" w:rsidP="0070136E">
      <w:pPr>
        <w:ind w:firstLine="720"/>
      </w:pPr>
      <w:r>
        <w:t xml:space="preserve">Pada  sub-bab ini akan dipaparkan secara menyeluruh mengenai </w:t>
      </w:r>
      <w:r w:rsidR="002B7068">
        <w:t>pengembangan</w:t>
      </w:r>
      <w:r>
        <w:t xml:space="preserve"> sistem </w:t>
      </w:r>
      <w:r w:rsidR="0070136E">
        <w:rPr>
          <w:i/>
          <w:iCs/>
        </w:rPr>
        <w:t xml:space="preserve">D2T </w:t>
      </w:r>
      <w:r w:rsidR="00FA1DDB">
        <w:rPr>
          <w:i/>
          <w:iCs/>
        </w:rPr>
        <w:t>Unspecific News Generator</w:t>
      </w:r>
      <w:r>
        <w:t xml:space="preserve"> secara teknis dengan menggunakan </w:t>
      </w:r>
      <w:r w:rsidR="00F12D4A">
        <w:t xml:space="preserve">proses </w:t>
      </w:r>
      <w:r w:rsidR="00F12D4A">
        <w:rPr>
          <w:i/>
          <w:iCs/>
        </w:rPr>
        <w:t>Linear Sequential Model</w:t>
      </w:r>
      <w:r w:rsidR="00F12D4A">
        <w:t xml:space="preserve"> pada sub-bab metode penelitian</w:t>
      </w:r>
      <w:r>
        <w:t>.</w:t>
      </w:r>
      <w:r w:rsidR="00F12D4A">
        <w:t xml:space="preserve"> Proses pengembangan perangkat lunak dengan menggunakan </w:t>
      </w:r>
      <w:r w:rsidR="00F12D4A">
        <w:rPr>
          <w:i/>
          <w:iCs/>
        </w:rPr>
        <w:t xml:space="preserve">Linear Sequential Model </w:t>
      </w:r>
      <w:r w:rsidR="00F12D4A">
        <w:t xml:space="preserve">terdiri dari </w:t>
      </w:r>
      <w:r w:rsidR="0070136E">
        <w:t>empat</w:t>
      </w:r>
      <w:r w:rsidR="00F12D4A">
        <w:t xml:space="preserve"> tahap, yaitu analisis</w:t>
      </w:r>
      <w:r w:rsidR="00F12D4A">
        <w:rPr>
          <w:i/>
          <w:iCs/>
        </w:rPr>
        <w:t xml:space="preserve">, </w:t>
      </w:r>
      <w:r w:rsidR="00F12D4A" w:rsidRPr="00F12D4A">
        <w:t>desain</w:t>
      </w:r>
      <w:r w:rsidR="00F12D4A">
        <w:rPr>
          <w:i/>
          <w:iCs/>
        </w:rPr>
        <w:t xml:space="preserve">, </w:t>
      </w:r>
      <w:r w:rsidR="00F12D4A">
        <w:t>implementasi, dan testing</w:t>
      </w:r>
      <w:r w:rsidR="009A6994">
        <w:t xml:space="preserve"> </w:t>
      </w:r>
      <w:r w:rsidR="009A6994">
        <w:fldChar w:fldCharType="begin" w:fldLock="1"/>
      </w:r>
      <w:r w:rsidR="004463E3">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plainTextFormattedCitation":"(Pressman, 2001)","previouslyFormattedCitation":"(Pressman, 2001)"},"properties":{"noteIndex":0},"schema":"https://github.com/citation-style-language/schema/raw/master/csl-citation.json"}</w:instrText>
      </w:r>
      <w:r w:rsidR="009A6994">
        <w:fldChar w:fldCharType="separate"/>
      </w:r>
      <w:r w:rsidR="009A6994" w:rsidRPr="009A6994">
        <w:rPr>
          <w:noProof/>
        </w:rPr>
        <w:t>(Pressman, 2001)</w:t>
      </w:r>
      <w:r w:rsidR="009A6994">
        <w:fldChar w:fldCharType="end"/>
      </w:r>
      <w:r w:rsidR="009A6994">
        <w:t>.</w:t>
      </w:r>
      <w:r w:rsidR="00F12D4A">
        <w:t xml:space="preserve"> </w:t>
      </w:r>
      <w:r w:rsidR="003F612B">
        <w:t xml:space="preserve">Pengembangan model dengan menggunakan </w:t>
      </w:r>
      <w:r w:rsidR="003F612B">
        <w:rPr>
          <w:i/>
          <w:iCs/>
        </w:rPr>
        <w:t>Linear Sequential Model</w:t>
      </w:r>
      <w:r w:rsidR="003F612B">
        <w:t xml:space="preserve"> ini dipilih dikarenakan sistem yang akan dibangun sudah didefinisikan kebutuhan-kebutuhannya secara jelas</w:t>
      </w:r>
      <w:r w:rsidR="001F25D3">
        <w:t xml:space="preserve"> dan tidak akan mengalami perubahan yang kebutuhan yang signifikan</w:t>
      </w:r>
      <w:r w:rsidR="0070136E">
        <w:t xml:space="preserve">. Selain itu proses model ini dipilih dikarenakan pengembangan tahapnya yang cukup sederhana, sehingga waktu pengembangan sistem tidak memakan waktu yang terlalu lama. </w:t>
      </w:r>
      <w:r w:rsidR="003F612B">
        <w:t>Penjelasan mengenai sub-proses pengembangan sistem akan dijelaskan pada sub-bab selanjutnya.</w:t>
      </w:r>
    </w:p>
    <w:p w:rsidR="00A84FF3" w:rsidRDefault="002B7068" w:rsidP="009A3C1D">
      <w:pPr>
        <w:pStyle w:val="Heading3"/>
        <w:numPr>
          <w:ilvl w:val="2"/>
          <w:numId w:val="18"/>
        </w:numPr>
        <w:spacing w:before="240"/>
        <w:ind w:left="0" w:firstLine="0"/>
        <w:rPr>
          <w:rFonts w:cs="Times New Roman"/>
          <w:i/>
          <w:color w:val="000000" w:themeColor="text1"/>
        </w:rPr>
      </w:pPr>
      <w:r>
        <w:rPr>
          <w:rFonts w:cs="Times New Roman"/>
          <w:color w:val="000000" w:themeColor="text1"/>
        </w:rPr>
        <w:t>Analisis</w:t>
      </w:r>
      <w:r w:rsidR="00A84FF3" w:rsidRPr="00B35656">
        <w:rPr>
          <w:rFonts w:cs="Times New Roman"/>
          <w:color w:val="000000" w:themeColor="text1"/>
          <w:lang w:val="id-ID"/>
        </w:rPr>
        <w:t xml:space="preserve"> </w:t>
      </w:r>
      <w:r w:rsidR="0070136E">
        <w:rPr>
          <w:rFonts w:cs="Times New Roman"/>
          <w:color w:val="000000" w:themeColor="text1"/>
        </w:rPr>
        <w:t xml:space="preserve">Sistem D2T </w:t>
      </w:r>
      <w:r w:rsidR="00FA1DDB">
        <w:t>UNG</w:t>
      </w:r>
    </w:p>
    <w:p w:rsidR="004463E3" w:rsidRDefault="003F612B" w:rsidP="0070136E">
      <w:pPr>
        <w:ind w:firstLine="720"/>
      </w:pPr>
      <w:r>
        <w:t xml:space="preserve">Tahap analisis merupakan tahap pertama dalam pengembangan sistem </w:t>
      </w:r>
      <w:r w:rsidR="001F25D3">
        <w:t xml:space="preserve">D2T </w:t>
      </w:r>
      <w:r w:rsidR="00FA1DDB">
        <w:rPr>
          <w:i/>
          <w:iCs/>
        </w:rPr>
        <w:t>Unspecific News Generator</w:t>
      </w:r>
      <w:r>
        <w:rPr>
          <w:i/>
          <w:iCs/>
        </w:rPr>
        <w:t xml:space="preserve"> (</w:t>
      </w:r>
      <w:r w:rsidR="00FA1DDB">
        <w:rPr>
          <w:i/>
          <w:iCs/>
        </w:rPr>
        <w:t>UNG</w:t>
      </w:r>
      <w:r>
        <w:rPr>
          <w:i/>
          <w:iCs/>
        </w:rPr>
        <w:t>)</w:t>
      </w:r>
      <w:r w:rsidR="001F25D3">
        <w:rPr>
          <w:i/>
          <w:iCs/>
        </w:rPr>
        <w:t xml:space="preserve">. </w:t>
      </w:r>
      <w:r w:rsidR="009D1842">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sidR="009D1842">
        <w:rPr>
          <w:i/>
          <w:iCs/>
        </w:rPr>
        <w:t>scope</w:t>
      </w:r>
      <w:r w:rsidR="009D1842">
        <w:t xml:space="preserve"> dari sistem yang dibangun tetap jelas dan tidak melebar. Pada tahap ini, didefinisikan terlebih dahulu bagaimana sifat dari perangkat lunak yang akan dibuat, kebutuhan apa saja yang perlu dibuat, dan pemilihan bahasa pemrograman serta </w:t>
      </w:r>
      <w:r w:rsidR="004463E3">
        <w:t xml:space="preserve">bagaimana sistem akan ditampilkan nantinya. </w:t>
      </w:r>
    </w:p>
    <w:p w:rsidR="00A84FF3" w:rsidRDefault="004463E3" w:rsidP="004463E3">
      <w:pPr>
        <w:ind w:firstLine="720"/>
      </w:pPr>
      <w:r>
        <w:t>Sehingga  pada proses ini didapatkan beberapa kebutuhan utama dari sistem D2T yang akan dikembangkan, diantaranya seperti berikut:</w:t>
      </w:r>
    </w:p>
    <w:p w:rsidR="004463E3" w:rsidRDefault="004463E3" w:rsidP="009A3C1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70136E" w:rsidRDefault="0070136E" w:rsidP="009A3C1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4463E3" w:rsidRDefault="004463E3" w:rsidP="009A3C1D">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70136E" w:rsidRDefault="0070136E" w:rsidP="009A3C1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4463E3" w:rsidRDefault="004463E3" w:rsidP="009A3C1D">
      <w:pPr>
        <w:pStyle w:val="ListParagraph"/>
        <w:numPr>
          <w:ilvl w:val="0"/>
          <w:numId w:val="28"/>
        </w:numPr>
      </w:pPr>
      <w:r>
        <w:t>Sistem dapat menghasilkan berita yang berisikan hubungan antara parameter dari data yang dimasukan.</w:t>
      </w:r>
    </w:p>
    <w:p w:rsidR="0070136E" w:rsidRDefault="0070136E" w:rsidP="009A3C1D">
      <w:pPr>
        <w:pStyle w:val="ListParagraph"/>
        <w:numPr>
          <w:ilvl w:val="0"/>
          <w:numId w:val="28"/>
        </w:numPr>
      </w:pPr>
      <w:r>
        <w:t xml:space="preserve">Sistem yang dikembangkan harus mengacu pada arsitektur D2T yang diperkenalkan oleh </w:t>
      </w:r>
      <w:r>
        <w:fldChar w:fldCharType="begin" w:fldLock="1"/>
      </w:r>
      <w:r w:rsidR="009A53F9">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4463E3">
        <w:rPr>
          <w:noProof/>
        </w:rPr>
        <w:t>(Reiter, 2011)</w:t>
      </w:r>
      <w:r>
        <w:fldChar w:fldCharType="end"/>
      </w:r>
      <w:r>
        <w:t>.</w:t>
      </w:r>
    </w:p>
    <w:p w:rsidR="004463E3" w:rsidRPr="009D1842" w:rsidRDefault="004463E3" w:rsidP="004463E3">
      <w:pPr>
        <w:ind w:firstLine="710"/>
      </w:pPr>
      <w:r>
        <w:t>Setelah didefinisikan beberapa kebutuhan dari sistem yang akan dibangun, proses selanjutnya adalah tahap pembangunan desain yang akan dijelaskan pada sub-bab selanjutnya.</w:t>
      </w:r>
    </w:p>
    <w:p w:rsidR="0070136E" w:rsidRDefault="0070136E" w:rsidP="009A3C1D">
      <w:pPr>
        <w:pStyle w:val="Heading3"/>
        <w:numPr>
          <w:ilvl w:val="2"/>
          <w:numId w:val="18"/>
        </w:numPr>
        <w:spacing w:before="240" w:after="0"/>
        <w:ind w:left="0" w:firstLine="0"/>
        <w:rPr>
          <w:rFonts w:cs="Times New Roman"/>
          <w:iCs/>
          <w:color w:val="000000" w:themeColor="text1"/>
        </w:rPr>
      </w:pPr>
      <w:bookmarkStart w:id="0" w:name="_Toc520611788"/>
      <w:bookmarkStart w:id="1" w:name="_Toc522784414"/>
      <w:r>
        <w:rPr>
          <w:rFonts w:cs="Times New Roman"/>
          <w:iCs/>
          <w:color w:val="000000" w:themeColor="text1"/>
        </w:rPr>
        <w:t xml:space="preserve">Desain Sistem </w:t>
      </w:r>
      <w:r w:rsidR="00747826">
        <w:rPr>
          <w:rFonts w:cs="Times New Roman"/>
          <w:iCs/>
          <w:color w:val="000000" w:themeColor="text1"/>
        </w:rPr>
        <w:t xml:space="preserve">D2T </w:t>
      </w:r>
      <w:r w:rsidR="00FA1DDB">
        <w:rPr>
          <w:rFonts w:cs="Times New Roman"/>
          <w:iCs/>
          <w:color w:val="000000" w:themeColor="text1"/>
        </w:rPr>
        <w:t>UNG</w:t>
      </w:r>
    </w:p>
    <w:p w:rsidR="00D31D3E" w:rsidRDefault="00993DD4" w:rsidP="005B07CB">
      <w:pPr>
        <w:ind w:firstLine="720"/>
      </w:pPr>
      <w:r>
        <w:t xml:space="preserve">Setelah menentukan kebutuhan-kebutuhan yang diperlukan dalam pembangunan sistem </w:t>
      </w:r>
      <w:r w:rsidR="00FA1DDB">
        <w:t>UNG</w:t>
      </w:r>
      <w:r>
        <w:t xml:space="preserve">, proses selanjutnya adalah menentukan desain dari sistem </w:t>
      </w:r>
      <w:r w:rsidR="00FA1DDB">
        <w:t>UNG</w:t>
      </w:r>
      <w:r>
        <w:t xml:space="preserve">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w:t>
      </w:r>
      <w:r w:rsidR="001045F9">
        <w:t xml:space="preserve">Setidaknya ada </w:t>
      </w:r>
      <w:r w:rsidR="005B07CB">
        <w:t>tiga</w:t>
      </w:r>
      <w:r w:rsidR="001045F9">
        <w:t xml:space="preserve"> atribut yang akan ditentukan pada tahap ini diantaranya, struktur data, arsitektur perangkat lunak, dan prosedural (algoritmik) secara rinci.</w:t>
      </w:r>
      <w:r w:rsidR="00D31D3E">
        <w:t xml:space="preserve"> Penjelasan sub-proses dari tahap desain adalah sebagai berikut.</w:t>
      </w:r>
    </w:p>
    <w:p w:rsidR="00D31D3E" w:rsidRDefault="00D31D3E" w:rsidP="009A3C1D">
      <w:pPr>
        <w:pStyle w:val="ListParagraph"/>
        <w:numPr>
          <w:ilvl w:val="0"/>
          <w:numId w:val="29"/>
        </w:numPr>
        <w:spacing w:before="120" w:after="120"/>
      </w:pPr>
      <w:r w:rsidRPr="00D31D3E">
        <w:rPr>
          <w:b/>
          <w:bCs/>
        </w:rPr>
        <w:t>Struktur</w:t>
      </w:r>
      <w:r>
        <w:t xml:space="preserve"> </w:t>
      </w:r>
      <w:r w:rsidRPr="00D31D3E">
        <w:rPr>
          <w:b/>
          <w:bCs/>
        </w:rPr>
        <w:t>Data</w:t>
      </w:r>
    </w:p>
    <w:p w:rsidR="001045F9" w:rsidRDefault="001045F9" w:rsidP="005B07CB">
      <w:pPr>
        <w:ind w:left="710" w:firstLine="720"/>
      </w:pPr>
      <w:r>
        <w:t xml:space="preserve">Pada pemilihan desain struktur data untuk pembangunan sistem </w:t>
      </w:r>
      <w:r w:rsidR="00FA1DDB">
        <w:t>UNG</w:t>
      </w:r>
      <w:r>
        <w:t xml:space="preserve"> diperlukan bahasa pemrograman yang memiliki struktur data yang fleksibel. Dimana pada pembangunan sistem </w:t>
      </w:r>
      <w:r w:rsidR="00FA1DDB">
        <w:t>UNG</w:t>
      </w:r>
      <w:r>
        <w:t xml:space="preserve"> ini dipilih bahasa pemrograman R, dikarenakan bahasa pemrograman R memiliki kemampuan </w:t>
      </w:r>
      <w:r w:rsidR="005B07CB">
        <w:t xml:space="preserve">untuk mengolah berbagai tipe data, kemudahan </w:t>
      </w:r>
      <w:r w:rsidR="005B07CB">
        <w:rPr>
          <w:i/>
          <w:iCs/>
        </w:rPr>
        <w:t xml:space="preserve">casting </w:t>
      </w:r>
      <w:r w:rsidR="005B07CB">
        <w:t xml:space="preserve">variable, </w:t>
      </w:r>
      <w:r>
        <w:t xml:space="preserve">dan struktur data yang beragam. </w:t>
      </w:r>
      <w:r w:rsidR="00D31D3E">
        <w:t xml:space="preserve">Selain itu juga, bahasa pemrograman R dipilih karena sifatnya yang </w:t>
      </w:r>
      <w:r w:rsidR="00D31D3E">
        <w:rPr>
          <w:i/>
          <w:iCs/>
        </w:rPr>
        <w:t xml:space="preserve">weakly typed </w:t>
      </w:r>
      <w:r w:rsidR="00D31D3E">
        <w:t xml:space="preserve">dimana variabel yang didefinisikan tidak perlu ditentukan tipe variabelnya. </w:t>
      </w:r>
      <w:r w:rsidR="00D31D3E">
        <w:rPr>
          <w:i/>
          <w:iCs/>
        </w:rPr>
        <w:t xml:space="preserve"> </w:t>
      </w:r>
      <w:r>
        <w:t xml:space="preserve">Diantara jenis-jenis data yang akan digunakan dalam pembangunan sistem </w:t>
      </w:r>
      <w:r w:rsidR="00FA1DDB">
        <w:t>UNG</w:t>
      </w:r>
      <w:r>
        <w:t xml:space="preserve"> diantaranya, </w:t>
      </w:r>
      <w:r w:rsidR="00D31D3E">
        <w:rPr>
          <w:i/>
          <w:iCs/>
        </w:rPr>
        <w:t xml:space="preserve">integer, double, matrix, vector, list, data frame, character, </w:t>
      </w:r>
      <w:r w:rsidR="00D31D3E">
        <w:t xml:space="preserve">dan </w:t>
      </w:r>
      <w:r w:rsidR="00D31D3E">
        <w:rPr>
          <w:i/>
          <w:iCs/>
        </w:rPr>
        <w:t>text</w:t>
      </w:r>
      <w:r w:rsidR="00D31D3E">
        <w:t xml:space="preserve">. Konsep pemrograman </w:t>
      </w:r>
      <w:r w:rsidR="00D31D3E">
        <w:lastRenderedPageBreak/>
        <w:t xml:space="preserve">dalam pengembangan sistem </w:t>
      </w:r>
      <w:r w:rsidR="00FA1DDB">
        <w:t>UNG</w:t>
      </w:r>
      <w:r w:rsidR="00D31D3E">
        <w:t xml:space="preserve"> adalah prosedural. Dimana konsep prosedural ini dipilih karena sistem </w:t>
      </w:r>
      <w:r w:rsidR="00FA1DDB">
        <w:t>UNG</w:t>
      </w:r>
      <w:r w:rsidR="00D31D3E">
        <w:t xml:space="preserve"> memiliki proses yang cukup kompleks, sehingga tugas-tugas kompleks</w:t>
      </w:r>
      <w:r w:rsidR="005B07CB">
        <w:t xml:space="preserve"> tersebut</w:t>
      </w:r>
      <w:r w:rsidR="00D31D3E">
        <w:t xml:space="preserve"> akan dipecah menjadi beberapa sub-sub yang lebih kecil sehingga lebih mudah diimplementasikan dibandingkan dengan menggunakan konsep pemrograman berorientasi objek.</w:t>
      </w:r>
    </w:p>
    <w:p w:rsidR="00D31D3E" w:rsidRDefault="00D31D3E" w:rsidP="009A3C1D">
      <w:pPr>
        <w:pStyle w:val="ListParagraph"/>
        <w:numPr>
          <w:ilvl w:val="0"/>
          <w:numId w:val="29"/>
        </w:numPr>
        <w:spacing w:before="240" w:after="120"/>
      </w:pPr>
      <w:r>
        <w:rPr>
          <w:b/>
          <w:bCs/>
        </w:rPr>
        <w:t>Arsitektur perangkat lunak</w:t>
      </w:r>
    </w:p>
    <w:p w:rsidR="00D31D3E" w:rsidRDefault="00D31D3E" w:rsidP="00F42D3A">
      <w:pPr>
        <w:ind w:left="720" w:firstLine="710"/>
      </w:pPr>
      <w:r>
        <w:t>Sistem</w:t>
      </w:r>
      <w:r w:rsidR="00F42D3A">
        <w:t xml:space="preserve"> </w:t>
      </w:r>
      <w:r w:rsidR="00FA1DDB">
        <w:t>UNG</w:t>
      </w:r>
      <w:r>
        <w:t xml:space="preserve"> dibangun </w:t>
      </w:r>
      <w:r w:rsidR="00F42D3A">
        <w:t xml:space="preserve">dengan </w:t>
      </w:r>
      <w:r>
        <w:t>berbasis web menggunakan bahasa pemrograman</w:t>
      </w:r>
      <w:r w:rsidR="00F42D3A">
        <w:t xml:space="preserve"> R, Javascript,</w:t>
      </w:r>
      <w:r>
        <w:t xml:space="preserve">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D31D3E" w:rsidRDefault="00CD2F97" w:rsidP="00CD2F97">
      <w:pPr>
        <w:pStyle w:val="ListParagraph"/>
        <w:keepNext/>
        <w:spacing w:before="120"/>
        <w:ind w:left="1430"/>
      </w:pPr>
      <w:r w:rsidRPr="00CD2F97">
        <w:rPr>
          <w:noProof/>
        </w:rPr>
        <w:drawing>
          <wp:inline distT="0" distB="0" distL="0" distR="0">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D31D3E" w:rsidRPr="00FA27A4" w:rsidRDefault="00D31D3E" w:rsidP="00DB68D1">
      <w:pPr>
        <w:pStyle w:val="Caption"/>
      </w:pPr>
      <w:r>
        <w:t>Gambar 4.</w:t>
      </w:r>
      <w:r w:rsidR="00BB1BDD">
        <w:fldChar w:fldCharType="begin"/>
      </w:r>
      <w:r w:rsidR="00BB1BDD">
        <w:instrText xml:space="preserve"> SEQ Gambar_4. \* ARABIC </w:instrText>
      </w:r>
      <w:r w:rsidR="00BB1BDD">
        <w:fldChar w:fldCharType="separate"/>
      </w:r>
      <w:r w:rsidR="00CD2F97">
        <w:rPr>
          <w:noProof/>
        </w:rPr>
        <w:t>27</w:t>
      </w:r>
      <w:r w:rsidR="00BB1BDD">
        <w:rPr>
          <w:noProof/>
        </w:rPr>
        <w:fldChar w:fldCharType="end"/>
      </w:r>
      <w:r>
        <w:t xml:space="preserve"> Struktur file </w:t>
      </w:r>
      <w:r w:rsidR="005B07CB">
        <w:t xml:space="preserve">sistem </w:t>
      </w:r>
      <w:r w:rsidR="00FA1DDB">
        <w:t>UNG</w:t>
      </w:r>
      <w:r>
        <w:t xml:space="preserve"> </w:t>
      </w:r>
    </w:p>
    <w:p w:rsidR="00D31D3E" w:rsidRPr="00CD2F97" w:rsidRDefault="00D31D3E" w:rsidP="005B07CB">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sidR="005B07CB">
        <w:rPr>
          <w:rFonts w:cs="Times New Roman"/>
          <w:bCs/>
          <w:color w:val="000000" w:themeColor="text1"/>
          <w:szCs w:val="24"/>
          <w:lang w:eastAsia="id-ID"/>
        </w:rPr>
        <w:t xml:space="preserve"> </w:t>
      </w:r>
      <w:r w:rsidR="00FA1DDB">
        <w:rPr>
          <w:rFonts w:cs="Times New Roman"/>
          <w:bCs/>
          <w:color w:val="000000" w:themeColor="text1"/>
          <w:szCs w:val="24"/>
          <w:lang w:eastAsia="id-ID"/>
        </w:rPr>
        <w:t>UNG</w:t>
      </w:r>
      <w:r w:rsidR="005B07CB">
        <w:rPr>
          <w:rFonts w:cs="Times New Roman"/>
          <w:bCs/>
          <w:color w:val="000000" w:themeColor="text1"/>
          <w:szCs w:val="24"/>
          <w:lang w:eastAsia="id-ID"/>
        </w:rPr>
        <w:t xml:space="preserve">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sidR="00CD2F97">
        <w:rPr>
          <w:rFonts w:cs="Times New Roman"/>
          <w:bCs/>
          <w:color w:val="000000" w:themeColor="text1"/>
          <w:szCs w:val="24"/>
          <w:lang w:eastAsia="id-ID"/>
        </w:rPr>
        <w:t xml:space="preserve">ngsi-fungsi utama disimpan pada </w:t>
      </w:r>
      <w:r w:rsidR="00CD2F97" w:rsidRPr="00CD2F97">
        <w:rPr>
          <w:rFonts w:cs="Times New Roman"/>
          <w:bCs/>
          <w:color w:val="000000" w:themeColor="text1"/>
          <w:szCs w:val="24"/>
          <w:lang w:eastAsia="id-ID"/>
        </w:rPr>
        <w:t xml:space="preserve">D2T </w:t>
      </w:r>
      <w:r w:rsidRPr="00CD2F97">
        <w:rPr>
          <w:rFonts w:cs="Times New Roman"/>
          <w:bCs/>
          <w:color w:val="000000" w:themeColor="text1"/>
          <w:szCs w:val="24"/>
          <w:lang w:eastAsia="id-ID"/>
        </w:rPr>
        <w:t>Machine</w:t>
      </w:r>
      <w:r w:rsidR="00CD2F97">
        <w:rPr>
          <w:rFonts w:cs="Times New Roman"/>
          <w:bCs/>
          <w:i/>
          <w:iCs/>
          <w:color w:val="000000" w:themeColor="text1"/>
          <w:szCs w:val="24"/>
          <w:lang w:eastAsia="id-ID"/>
        </w:rPr>
        <w:t xml:space="preserve"> </w:t>
      </w:r>
      <w:r w:rsidR="00CD2F97">
        <w:rPr>
          <w:rFonts w:cs="Times New Roman"/>
          <w:bCs/>
          <w:color w:val="000000" w:themeColor="text1"/>
          <w:szCs w:val="24"/>
          <w:lang w:eastAsia="id-ID"/>
        </w:rPr>
        <w:t xml:space="preserve">yang terdiri dari, </w:t>
      </w:r>
      <w:r w:rsidR="00CD2F97">
        <w:rPr>
          <w:rFonts w:cs="Times New Roman"/>
          <w:bCs/>
          <w:i/>
          <w:iCs/>
          <w:color w:val="000000" w:themeColor="text1"/>
          <w:szCs w:val="24"/>
          <w:lang w:eastAsia="id-ID"/>
        </w:rPr>
        <w:t xml:space="preserve">UnspecificHandling.R, SignalAnalysis.R, DataInterpretation.R, DocumentPlanning.R, </w:t>
      </w:r>
      <w:r w:rsidR="00CD2F97">
        <w:rPr>
          <w:rFonts w:cs="Times New Roman"/>
          <w:bCs/>
          <w:color w:val="000000" w:themeColor="text1"/>
          <w:szCs w:val="24"/>
          <w:lang w:eastAsia="id-ID"/>
        </w:rPr>
        <w:t xml:space="preserve">dan </w:t>
      </w:r>
      <w:r w:rsidR="00CD2F97">
        <w:rPr>
          <w:rFonts w:cs="Times New Roman"/>
          <w:bCs/>
          <w:i/>
          <w:iCs/>
          <w:color w:val="000000" w:themeColor="text1"/>
          <w:szCs w:val="24"/>
          <w:lang w:eastAsia="id-ID"/>
        </w:rPr>
        <w:t>Microplanning.R</w:t>
      </w:r>
      <w:r w:rsidR="00CD2F97">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sidR="00CD2F97">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sidR="00CD2F97">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sidR="00CD2F97">
        <w:rPr>
          <w:rFonts w:cs="Times New Roman"/>
          <w:bCs/>
          <w:color w:val="000000" w:themeColor="text1"/>
          <w:szCs w:val="24"/>
          <w:lang w:eastAsia="id-ID"/>
        </w:rPr>
        <w:t xml:space="preserve"> yang berisikan kode program untuk mengeksekusi </w:t>
      </w:r>
      <w:r w:rsidR="00CD2F97">
        <w:rPr>
          <w:rFonts w:cs="Times New Roman"/>
          <w:bCs/>
          <w:i/>
          <w:iCs/>
          <w:color w:val="000000" w:themeColor="text1"/>
          <w:szCs w:val="24"/>
          <w:lang w:eastAsia="id-ID"/>
        </w:rPr>
        <w:t xml:space="preserve">package ShinyR </w:t>
      </w:r>
      <w:r w:rsidR="00CD2F97">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D31D3E" w:rsidRDefault="00CD2F97" w:rsidP="00CD2F97">
      <w:pPr>
        <w:keepNext/>
        <w:spacing w:before="240"/>
        <w:ind w:firstLine="710"/>
        <w:jc w:val="center"/>
      </w:pPr>
      <w:r>
        <w:rPr>
          <w:noProof/>
        </w:rPr>
        <w:drawing>
          <wp:inline distT="0" distB="0" distL="0" distR="0" wp14:anchorId="2BCA27BB" wp14:editId="0562EFF4">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D31D3E" w:rsidRDefault="00D31D3E" w:rsidP="00DB68D1">
      <w:pPr>
        <w:pStyle w:val="Caption"/>
      </w:pPr>
      <w:r>
        <w:t>Gambar 4.</w:t>
      </w:r>
      <w:r w:rsidR="00BB1BDD">
        <w:fldChar w:fldCharType="begin"/>
      </w:r>
      <w:r w:rsidR="00BB1BDD">
        <w:instrText xml:space="preserve"> SEQ Gambar_4. \* ARABIC </w:instrText>
      </w:r>
      <w:r w:rsidR="00BB1BDD">
        <w:fldChar w:fldCharType="separate"/>
      </w:r>
      <w:r w:rsidR="007E2AA0">
        <w:rPr>
          <w:noProof/>
        </w:rPr>
        <w:t>28</w:t>
      </w:r>
      <w:r w:rsidR="00BB1BDD">
        <w:rPr>
          <w:noProof/>
        </w:rPr>
        <w:fldChar w:fldCharType="end"/>
      </w:r>
      <w:r>
        <w:t xml:space="preserve"> Antarmuka sistem </w:t>
      </w:r>
      <w:r w:rsidR="00FA1DDB">
        <w:rPr>
          <w:i/>
        </w:rPr>
        <w:t>Unspecific News Generator</w:t>
      </w:r>
      <w:r>
        <w:rPr>
          <w:i/>
        </w:rPr>
        <w:t xml:space="preserve"> </w:t>
      </w:r>
      <w:r>
        <w:t>(</w:t>
      </w:r>
      <w:r w:rsidR="00FA1DDB">
        <w:t>UNG</w:t>
      </w:r>
      <w:r>
        <w:t>)</w:t>
      </w:r>
    </w:p>
    <w:p w:rsidR="005B07CB" w:rsidRPr="00747826" w:rsidRDefault="00747826" w:rsidP="009A3C1D">
      <w:pPr>
        <w:pStyle w:val="ListParagraph"/>
        <w:numPr>
          <w:ilvl w:val="0"/>
          <w:numId w:val="29"/>
        </w:numPr>
        <w:spacing w:before="240" w:after="120"/>
      </w:pPr>
      <w:r>
        <w:rPr>
          <w:b/>
          <w:bCs/>
        </w:rPr>
        <w:t>Prosedural</w:t>
      </w:r>
      <w:r w:rsidR="005B07CB">
        <w:rPr>
          <w:b/>
          <w:bCs/>
        </w:rPr>
        <w:t xml:space="preserve"> </w:t>
      </w:r>
      <w:r>
        <w:rPr>
          <w:b/>
          <w:bCs/>
        </w:rPr>
        <w:t>sistem</w:t>
      </w:r>
    </w:p>
    <w:p w:rsidR="00747826" w:rsidRPr="00747826" w:rsidRDefault="00747826" w:rsidP="00747826">
      <w:pPr>
        <w:spacing w:after="120"/>
        <w:ind w:left="720" w:firstLine="710"/>
      </w:pPr>
      <w:r>
        <w:t xml:space="preserve">Dalam proses pembangunan sistem </w:t>
      </w:r>
      <w:r w:rsidR="00FA1DDB">
        <w:t>UNG</w:t>
      </w:r>
      <w:r>
        <w:t xml:space="preserve"> ini digunakan konsep prosedural, dimana setiap proses akan dipecah menjadi bentuk fungsi-fungsi. Setiap fungsi yang ada pada sistem </w:t>
      </w:r>
      <w:r w:rsidR="00FA1DDB">
        <w:t>UNG</w:t>
      </w:r>
      <w:r>
        <w:t xml:space="preserve">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D31D3E" w:rsidRDefault="00D31D3E" w:rsidP="00D31D3E">
      <w:pPr>
        <w:ind w:left="710" w:firstLine="720"/>
      </w:pPr>
    </w:p>
    <w:p w:rsidR="00D31D3E" w:rsidRDefault="00D31D3E" w:rsidP="00D31D3E">
      <w:pPr>
        <w:ind w:left="710" w:firstLine="720"/>
      </w:pPr>
    </w:p>
    <w:p w:rsidR="00D31D3E" w:rsidRPr="00D31D3E" w:rsidRDefault="00D31D3E" w:rsidP="00D31D3E">
      <w:pPr>
        <w:ind w:firstLine="720"/>
      </w:pPr>
    </w:p>
    <w:p w:rsidR="00747826" w:rsidRDefault="00747826" w:rsidP="009A3C1D">
      <w:pPr>
        <w:pStyle w:val="Heading3"/>
        <w:numPr>
          <w:ilvl w:val="2"/>
          <w:numId w:val="18"/>
        </w:numPr>
        <w:spacing w:before="240"/>
        <w:ind w:left="0" w:firstLine="0"/>
        <w:rPr>
          <w:rFonts w:cs="Times New Roman"/>
          <w:i/>
          <w:color w:val="000000" w:themeColor="text1"/>
        </w:rPr>
      </w:pPr>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47826" w:rsidRPr="00747826" w:rsidRDefault="00747826" w:rsidP="00345E3A">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w:t>
      </w:r>
      <w:r w:rsidR="00345E3A">
        <w:t xml:space="preserve"> mengikuti model proses yang sudah dijelaskan sebelumnya</w:t>
      </w:r>
      <w:r>
        <w:t xml:space="preserve">. Untuk lebih lengkapnya, sub-proses dari tahap ini akan dijelaskan pada sub-bab </w:t>
      </w:r>
      <w:r w:rsidR="00345E3A">
        <w:t>berikut</w:t>
      </w:r>
      <w:r>
        <w:t>.</w:t>
      </w:r>
    </w:p>
    <w:p w:rsidR="005D3F19" w:rsidRPr="00DE667E" w:rsidRDefault="005D3F19" w:rsidP="009A3C1D">
      <w:pPr>
        <w:pStyle w:val="ListParagraph"/>
        <w:numPr>
          <w:ilvl w:val="0"/>
          <w:numId w:val="30"/>
        </w:numPr>
        <w:spacing w:before="240"/>
        <w:rPr>
          <w:b/>
          <w:bCs/>
        </w:rPr>
      </w:pPr>
      <w:r w:rsidRPr="00DE667E">
        <w:rPr>
          <w:b/>
          <w:bCs/>
          <w:lang w:val="id-ID"/>
        </w:rPr>
        <w:t xml:space="preserve">Implementasi Proses </w:t>
      </w:r>
      <w:bookmarkEnd w:id="0"/>
      <w:bookmarkEnd w:id="1"/>
      <w:r w:rsidR="001F507D" w:rsidRPr="0021676D">
        <w:rPr>
          <w:b/>
          <w:bCs/>
          <w:i/>
          <w:iCs/>
        </w:rPr>
        <w:t>Unspecific</w:t>
      </w:r>
      <w:r w:rsidR="0021676D" w:rsidRPr="0021676D">
        <w:rPr>
          <w:b/>
          <w:bCs/>
          <w:i/>
          <w:iCs/>
        </w:rPr>
        <w:t xml:space="preserve"> Data Handling</w:t>
      </w:r>
    </w:p>
    <w:p w:rsidR="0065290E" w:rsidRDefault="0065290E" w:rsidP="007E2AA0">
      <w:pPr>
        <w:spacing w:after="120"/>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fread() yang terdapat pada </w:t>
      </w:r>
      <w:r w:rsidR="005F64EF">
        <w:rPr>
          <w:i/>
          <w:iCs/>
        </w:rPr>
        <w:t xml:space="preserve">package data.table. </w:t>
      </w:r>
      <w:r w:rsidR="005F64EF">
        <w:t xml:space="preserve">Pada gambar 4.29 terlihat proses pembacaan data dilakukan dengan fungsi fread()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r w:rsidR="005F64EF">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sidR="001F507D">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DB68D1">
      <w:pPr>
        <w:pStyle w:val="Caption"/>
      </w:pPr>
      <w:r>
        <w:t>Gambar 4.</w:t>
      </w:r>
      <w:r w:rsidR="00BB1BDD">
        <w:fldChar w:fldCharType="begin"/>
      </w:r>
      <w:r w:rsidR="00BB1BDD">
        <w:instrText xml:space="preserve"> SEQ Gambar_4. \* ARABIC </w:instrText>
      </w:r>
      <w:r w:rsidR="00BB1BDD">
        <w:fldChar w:fldCharType="separate"/>
      </w:r>
      <w:r w:rsidR="00DE667E">
        <w:rPr>
          <w:noProof/>
        </w:rPr>
        <w:t>29</w:t>
      </w:r>
      <w:r w:rsidR="00BB1BDD">
        <w:rPr>
          <w:noProof/>
        </w:rPr>
        <w:fldChar w:fldCharType="end"/>
      </w:r>
      <w:r>
        <w:t xml:space="preserve"> Prose</w:t>
      </w:r>
      <w:r w:rsidR="0021676D">
        <w:t>s</w:t>
      </w:r>
      <w:r>
        <w:t xml:space="preserve"> </w:t>
      </w:r>
      <w:r w:rsidR="001F507D">
        <w:rPr>
          <w:i/>
        </w:rPr>
        <w:t>Unspecific</w:t>
      </w:r>
      <w:r>
        <w:rPr>
          <w:i/>
        </w:rPr>
        <w:t xml:space="preserve"> Data Handler</w:t>
      </w:r>
    </w:p>
    <w:p w:rsidR="005D3F19" w:rsidRDefault="0078650E" w:rsidP="00B61AA6">
      <w:pPr>
        <w:spacing w:after="120"/>
      </w:pPr>
      <w:r>
        <w:tab/>
        <w:t xml:space="preserve">Setelah proses pembacaan selesai, langkah selanjutnya adalah menentukan </w:t>
      </w:r>
      <w:r w:rsidR="00B61AA6" w:rsidRPr="00B61AA6">
        <w:rPr>
          <w:i/>
          <w:iCs/>
        </w:rPr>
        <w:t>data description</w:t>
      </w:r>
      <w:r w:rsidR="00B61AA6">
        <w:t xml:space="preserve">. Pennentuan </w:t>
      </w:r>
      <w:r w:rsidR="00B61AA6">
        <w:rPr>
          <w:i/>
          <w:iCs/>
        </w:rPr>
        <w:t xml:space="preserve">data description </w:t>
      </w:r>
      <w:r>
        <w:t xml:space="preserve">ini dilakukan dengan memanggil </w:t>
      </w:r>
      <w:r>
        <w:lastRenderedPageBreak/>
        <w:t>fungsi ReadConfig(). Pada gambar 4.30 dip</w:t>
      </w:r>
      <w:r w:rsidR="00B61AA6">
        <w:t xml:space="preserve">erlihatkan bagaimana proses penentuan </w:t>
      </w:r>
      <w:r w:rsidR="00B61AA6"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sidR="0006243A">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DB68D1">
      <w:pPr>
        <w:pStyle w:val="Caption"/>
        <w:rPr>
          <w:i/>
        </w:rPr>
      </w:pPr>
      <w:r>
        <w:t>Gambar 4.</w:t>
      </w:r>
      <w:r w:rsidR="00BB1BDD">
        <w:fldChar w:fldCharType="begin"/>
      </w:r>
      <w:r w:rsidR="00BB1BDD">
        <w:instrText xml:space="preserve"> SEQ Gambar_4. \* ARABIC </w:instrText>
      </w:r>
      <w:r w:rsidR="00BB1BDD">
        <w:fldChar w:fldCharType="separate"/>
      </w:r>
      <w:r w:rsidR="00DE667E">
        <w:rPr>
          <w:noProof/>
        </w:rPr>
        <w:t>30</w:t>
      </w:r>
      <w:r w:rsidR="00BB1BDD">
        <w:rPr>
          <w:noProof/>
        </w:rPr>
        <w:fldChar w:fldCharType="end"/>
      </w:r>
      <w:r>
        <w:t xml:space="preserve"> </w:t>
      </w:r>
      <w:r w:rsidR="00D539AA">
        <w:t xml:space="preserve">Fungsi </w:t>
      </w:r>
      <w:r w:rsidR="00B61AA6" w:rsidRPr="00B61AA6">
        <w:rPr>
          <w:i/>
        </w:rPr>
        <w:t>data description</w:t>
      </w:r>
      <w:r>
        <w:t xml:space="preserve"> dalam proses </w:t>
      </w:r>
      <w:r w:rsidR="001F507D">
        <w:rPr>
          <w:i/>
        </w:rPr>
        <w:t>Unspecific</w:t>
      </w:r>
      <w:r>
        <w:rPr>
          <w:i/>
        </w:rPr>
        <w:t xml:space="preserve"> Data Handler</w:t>
      </w:r>
    </w:p>
    <w:p w:rsidR="00D539AA" w:rsidRDefault="0021676D" w:rsidP="00D539AA">
      <w:pPr>
        <w:keepNext/>
      </w:pPr>
      <w:r>
        <w:rPr>
          <w:noProof/>
        </w:rPr>
        <w:drawing>
          <wp:inline distT="0" distB="0" distL="0" distR="0" wp14:anchorId="3E183EA1" wp14:editId="73997175">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783590"/>
                    </a:xfrm>
                    <a:prstGeom prst="rect">
                      <a:avLst/>
                    </a:prstGeom>
                    <a:ln w="3175">
                      <a:solidFill>
                        <a:schemeClr val="tx1"/>
                      </a:solidFill>
                    </a:ln>
                  </pic:spPr>
                </pic:pic>
              </a:graphicData>
            </a:graphic>
          </wp:inline>
        </w:drawing>
      </w:r>
    </w:p>
    <w:p w:rsidR="00D539AA" w:rsidRPr="00D539AA" w:rsidRDefault="00D539AA" w:rsidP="00DB68D1">
      <w:pPr>
        <w:pStyle w:val="Caption"/>
      </w:pPr>
      <w:r>
        <w:t>Gambar 4.</w:t>
      </w:r>
      <w:r w:rsidR="00BB1BDD">
        <w:fldChar w:fldCharType="begin"/>
      </w:r>
      <w:r w:rsidR="00BB1BDD">
        <w:instrText xml:space="preserve"> SEQ Gambar_4. \* ARABIC </w:instrText>
      </w:r>
      <w:r w:rsidR="00BB1BDD">
        <w:fldChar w:fldCharType="separate"/>
      </w:r>
      <w:r w:rsidR="009A53F9">
        <w:rPr>
          <w:noProof/>
        </w:rPr>
        <w:t>31</w:t>
      </w:r>
      <w:r w:rsidR="00BB1BDD">
        <w:rPr>
          <w:noProof/>
        </w:rPr>
        <w:fldChar w:fldCharType="end"/>
      </w:r>
      <w:r>
        <w:t xml:space="preserve"> File </w:t>
      </w:r>
      <w:r w:rsidR="0006243A">
        <w:rPr>
          <w:i/>
        </w:rPr>
        <w:t>datadescription.csv</w:t>
      </w:r>
      <w:r>
        <w:t xml:space="preserve"> pada folder </w:t>
      </w:r>
      <w:r>
        <w:rPr>
          <w:i/>
        </w:rPr>
        <w:t>Config</w:t>
      </w:r>
    </w:p>
    <w:p w:rsidR="00D539AA" w:rsidRDefault="0078650E" w:rsidP="009A53F9">
      <w:pPr>
        <w:spacing w:before="240" w:after="120"/>
      </w:pPr>
      <w:r>
        <w:tab/>
      </w:r>
      <w:r w:rsidR="008C7315">
        <w:t>Dalam proses pen</w:t>
      </w:r>
      <w:r w:rsidR="00B61AA6">
        <w:t>data description</w:t>
      </w:r>
      <w:r w:rsidR="008C7315">
        <w:t>an parameter,</w:t>
      </w:r>
      <w:r>
        <w:t xml:space="preserve"> yang dilakukan pertama kali adalah membaca file </w:t>
      </w:r>
      <w:r w:rsidR="0006243A">
        <w:rPr>
          <w:i/>
          <w:iCs/>
        </w:rPr>
        <w:t>datadescription.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B61AA6" w:rsidRPr="00B61AA6">
        <w:rPr>
          <w:i/>
          <w:iCs/>
        </w:rPr>
        <w:t>data description</w:t>
      </w:r>
      <w:r w:rsidR="004B1839">
        <w:t xml:space="preserve"> berupa </w:t>
      </w:r>
      <w:r>
        <w:t xml:space="preserve">tipe dari suatu parameter, cara penginterpretasiannya beserta bagaimana sebuah </w:t>
      </w:r>
      <w:r>
        <w:lastRenderedPageBreak/>
        <w:t>parameter akan ditampilkan pada teks keluaran nantinya</w:t>
      </w:r>
      <w:r w:rsidR="007C0C97">
        <w:t xml:space="preserve">, untuk lebih lengkapnya dapat dilihat pada </w:t>
      </w:r>
      <w:r w:rsidR="009A53F9">
        <w:t>lampiran</w:t>
      </w:r>
      <w:r>
        <w:t>.</w:t>
      </w:r>
      <w:r w:rsidR="004B1839">
        <w:t xml:space="preserve"> Setelah proses pembacaan selesai, proses selanjutnya adalah menyimpan </w:t>
      </w:r>
      <w:r w:rsidR="00B61AA6" w:rsidRPr="00B61AA6">
        <w:rPr>
          <w:i/>
          <w:iCs/>
        </w:rPr>
        <w:t>data description</w:t>
      </w:r>
      <w:r w:rsidR="004B1839">
        <w:t xml:space="preserve">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w:t>
      </w:r>
      <w:r w:rsidR="00B61AA6" w:rsidRPr="00B61AA6">
        <w:rPr>
          <w:i/>
          <w:iCs/>
        </w:rPr>
        <w:t>Data description</w:t>
      </w:r>
      <w:r w:rsidR="004B1839">
        <w:t xml:space="preserve"> yang akan disimpan hanyalah </w:t>
      </w:r>
      <w:r w:rsidR="00B61AA6" w:rsidRPr="00B61AA6">
        <w:rPr>
          <w:i/>
          <w:iCs/>
        </w:rPr>
        <w:t>data description</w:t>
      </w:r>
      <w:r w:rsidR="004B1839">
        <w:t xml:space="preserve"> untuk parameter-parameter yang menjadi masukan. </w:t>
      </w:r>
    </w:p>
    <w:p w:rsidR="000A2C78" w:rsidRDefault="000A2C78" w:rsidP="009A53F9">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sidR="0006243A">
        <w:rPr>
          <w:i/>
          <w:iCs/>
        </w:rPr>
        <w:t>datadescription.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06243A">
        <w:rPr>
          <w:i/>
          <w:iCs/>
        </w:rPr>
        <w:t>datadescription.csv</w:t>
      </w:r>
      <w:r w:rsidR="00D539AA">
        <w:rPr>
          <w:i/>
          <w:iCs/>
        </w:rPr>
        <w:t xml:space="preserve">, </w:t>
      </w:r>
      <w:r w:rsidR="00D539AA">
        <w:t xml:space="preserve">maka </w:t>
      </w:r>
      <w:r w:rsidR="00B61AA6" w:rsidRPr="00B61AA6">
        <w:rPr>
          <w:i/>
          <w:iCs/>
        </w:rPr>
        <w:t>data description</w:t>
      </w:r>
      <w:r w:rsidR="00D539AA">
        <w:t xml:space="preserve"> tersebut yang akan menjadi acuan. Misalnya jika kita menggunakan</w:t>
      </w:r>
      <w:r w:rsidR="009A53F9">
        <w:t xml:space="preserve"> data klimatologi pada tabel 4.2, lalu ingin  mendefiniskan data tersebut dengan </w:t>
      </w:r>
      <w:r w:rsidR="009A53F9">
        <w:rPr>
          <w:i/>
          <w:iCs/>
        </w:rPr>
        <w:t>corpus</w:t>
      </w:r>
      <w:r w:rsidR="009A53F9">
        <w:t xml:space="preserve"> pada penelitian DWP </w:t>
      </w:r>
      <w:r w:rsidR="009A53F9">
        <w:fldChar w:fldCharType="begin" w:fldLock="1"/>
      </w:r>
      <w:r w:rsidR="00BC2F86">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A53F9">
        <w:fldChar w:fldCharType="separate"/>
      </w:r>
      <w:r w:rsidR="009A53F9" w:rsidRPr="009A53F9">
        <w:rPr>
          <w:noProof/>
        </w:rPr>
        <w:t>(Putra et al., 2017)</w:t>
      </w:r>
      <w:r w:rsidR="009A53F9">
        <w:fldChar w:fldCharType="end"/>
      </w:r>
      <w:r w:rsidR="009A53F9">
        <w:t>,</w:t>
      </w:r>
      <w:r w:rsidR="00D539AA">
        <w:t xml:space="preserve"> maka akan dihasilkan </w:t>
      </w:r>
      <w:r w:rsidR="00B61AA6" w:rsidRPr="00B61AA6">
        <w:rPr>
          <w:i/>
          <w:iCs/>
        </w:rPr>
        <w:t>data description</w:t>
      </w:r>
      <w:r w:rsidR="00D539AA">
        <w:t xml:space="preserve"> seperti pada tabel 4.</w:t>
      </w:r>
      <w:r w:rsidR="009A53F9">
        <w:t>28</w:t>
      </w:r>
      <w:r w:rsidR="00D539AA">
        <w:t>.</w:t>
      </w:r>
    </w:p>
    <w:p w:rsidR="00D539AA" w:rsidRDefault="00D539AA"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28</w:t>
      </w:r>
      <w:r w:rsidR="00BB1BDD">
        <w:rPr>
          <w:noProof/>
        </w:rPr>
        <w:fldChar w:fldCharType="end"/>
      </w:r>
      <w:r>
        <w:t xml:space="preserve"> </w:t>
      </w:r>
      <w:r w:rsidR="00B61AA6" w:rsidRPr="00B61AA6">
        <w:rPr>
          <w:i/>
        </w:rPr>
        <w:t>Data description</w:t>
      </w:r>
      <w:r>
        <w:t xml:space="preserve">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9A53F9">
      <w:r>
        <w:tab/>
        <w:t>Untuk contoh lainnya jika kita menggunakan da</w:t>
      </w:r>
      <w:r w:rsidR="009A53F9">
        <w:t xml:space="preserve">ta nilai tukar pada tabel 4.1, </w:t>
      </w:r>
      <w:r w:rsidR="0087595D">
        <w:t>dikarenakan</w:t>
      </w:r>
      <w:r>
        <w:t xml:space="preserve"> </w:t>
      </w:r>
      <w:r w:rsidR="00B61AA6" w:rsidRPr="00B61AA6">
        <w:rPr>
          <w:i/>
          <w:iCs/>
        </w:rPr>
        <w:t>data description</w:t>
      </w:r>
      <w:r>
        <w:t xml:space="preserve"> untuk parameter-parameter tersebut belum didefinisikan sebelumnya, maka akan dihasilkan </w:t>
      </w:r>
      <w:r w:rsidR="00B61AA6" w:rsidRPr="00B61AA6">
        <w:rPr>
          <w:i/>
          <w:iCs/>
        </w:rPr>
        <w:t>data description</w:t>
      </w:r>
      <w:r>
        <w:t xml:space="preserve"> seperti pada tabel 4.</w:t>
      </w:r>
      <w:r w:rsidR="009A53F9">
        <w:t>29</w:t>
      </w:r>
      <w:r>
        <w:t xml:space="preserve">. </w:t>
      </w:r>
      <w:r w:rsidR="0087595D">
        <w:t>Pada tabel 4.</w:t>
      </w:r>
      <w:r w:rsidR="009A53F9">
        <w:t>29</w:t>
      </w:r>
      <w:r w:rsidR="0087595D">
        <w:t xml:space="preserve"> terlihat </w:t>
      </w:r>
      <w:r w:rsidR="00B61AA6" w:rsidRPr="00B61AA6">
        <w:rPr>
          <w:i/>
          <w:iCs/>
        </w:rPr>
        <w:t>data description</w:t>
      </w:r>
      <w:r w:rsidR="0087595D">
        <w:t xml:space="preserve"> yang bernilai NA</w:t>
      </w:r>
      <w:r w:rsidR="009A53F9">
        <w:t xml:space="preserve"> karena tidak didefnisikan</w:t>
      </w:r>
      <w:r w:rsidR="0087595D">
        <w:t xml:space="preserve"> sebelumnya kini berubah menjadi tipe </w:t>
      </w:r>
      <w:r w:rsidR="0087595D">
        <w:rPr>
          <w:i/>
          <w:iCs/>
        </w:rPr>
        <w:t>numeric</w:t>
      </w:r>
      <w:r w:rsidR="009A53F9">
        <w:rPr>
          <w:i/>
          <w:iCs/>
        </w:rPr>
        <w:t xml:space="preserve"> </w:t>
      </w:r>
      <w:r w:rsidR="009A53F9">
        <w:t xml:space="preserve">yang merupakan hasil dari pendeteksian variabel secara </w:t>
      </w:r>
      <w:r w:rsidR="009A53F9">
        <w:rPr>
          <w:i/>
          <w:iCs/>
        </w:rPr>
        <w:t>default</w:t>
      </w:r>
      <w:r w:rsidR="0087595D">
        <w:t>.</w:t>
      </w:r>
    </w:p>
    <w:p w:rsidR="0087595D" w:rsidRDefault="0087595D"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29</w:t>
      </w:r>
      <w:r w:rsidR="00BB1BDD">
        <w:rPr>
          <w:noProof/>
        </w:rPr>
        <w:fldChar w:fldCharType="end"/>
      </w:r>
      <w:r>
        <w:t xml:space="preserve"> </w:t>
      </w:r>
      <w:r w:rsidR="00B61AA6" w:rsidRPr="00B61AA6">
        <w:rPr>
          <w:i/>
        </w:rPr>
        <w:t>Data description</w:t>
      </w:r>
      <w:r>
        <w:t xml:space="preserve">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9A53F9">
        <w:trPr>
          <w:trHeight w:val="300"/>
          <w:tblHeader/>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9A53F9" w:rsidRPr="009A53F9" w:rsidRDefault="009A53F9" w:rsidP="009A53F9">
      <w:pPr>
        <w:pStyle w:val="ListParagraph"/>
        <w:rPr>
          <w:b/>
          <w:bCs/>
          <w:i/>
        </w:rPr>
      </w:pPr>
    </w:p>
    <w:p w:rsidR="0087595D" w:rsidRPr="009A53F9" w:rsidRDefault="0087595D" w:rsidP="009A3C1D">
      <w:pPr>
        <w:pStyle w:val="ListParagraph"/>
        <w:numPr>
          <w:ilvl w:val="0"/>
          <w:numId w:val="30"/>
        </w:numPr>
        <w:rPr>
          <w:b/>
          <w:bCs/>
          <w:i/>
        </w:rPr>
      </w:pPr>
      <w:r w:rsidRPr="009A53F9">
        <w:rPr>
          <w:b/>
          <w:bCs/>
          <w:lang w:val="id-ID"/>
        </w:rPr>
        <w:t xml:space="preserve">Implementasi Proses </w:t>
      </w:r>
      <w:r w:rsidRPr="009A53F9">
        <w:rPr>
          <w:b/>
          <w:bCs/>
          <w:i/>
        </w:rPr>
        <w:t>Signal Analyisis</w:t>
      </w:r>
    </w:p>
    <w:p w:rsidR="0087595D" w:rsidRDefault="00E13E4C" w:rsidP="009A3C1D">
      <w:pPr>
        <w:pStyle w:val="ListParagraph"/>
        <w:numPr>
          <w:ilvl w:val="0"/>
          <w:numId w:val="19"/>
        </w:numPr>
        <w:ind w:left="1440" w:hanging="720"/>
        <w:rPr>
          <w:b/>
          <w:bCs/>
        </w:rPr>
      </w:pPr>
      <w:r>
        <w:rPr>
          <w:b/>
          <w:bCs/>
        </w:rPr>
        <w:t>Ringkasan data</w:t>
      </w:r>
    </w:p>
    <w:p w:rsidR="00E13E4C" w:rsidRDefault="00E13E4C" w:rsidP="006A5EA3">
      <w:pPr>
        <w:ind w:left="720" w:firstLine="720"/>
      </w:pPr>
      <w:r>
        <w:t xml:space="preserve">Implementasi </w:t>
      </w:r>
      <w:r w:rsidR="00007360">
        <w:t>dalam proses</w:t>
      </w:r>
      <w:r>
        <w:t xml:space="preserve"> </w:t>
      </w:r>
      <w:r w:rsidR="00007360">
        <w:t>peringkasan</w:t>
      </w:r>
      <w:r>
        <w:t xml:space="preserve">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9A53F9">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w:t>
            </w:r>
            <w:r>
              <w:rPr>
                <w:rFonts w:ascii="Courier New" w:eastAsia="Times New Roman" w:hAnsi="Courier New" w:cs="Courier New"/>
                <w:color w:val="000000"/>
                <w:sz w:val="18"/>
                <w:szCs w:val="20"/>
              </w:rPr>
              <w:t>a</w:t>
            </w:r>
            <w:r w:rsidR="00E13E4C">
              <w:rPr>
                <w:rFonts w:ascii="Courier New" w:eastAsia="Times New Roman" w:hAnsi="Courier New" w:cs="Courier New"/>
                <w:color w:val="000000"/>
                <w:sz w:val="18"/>
                <w:szCs w:val="20"/>
              </w:rPr>
              <w:t>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ax</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a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in</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E13E4C"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009A53F9">
              <w:rPr>
                <w:rFonts w:ascii="Courier New" w:eastAsia="Times New Roman" w:hAnsi="Courier New" w:cs="Courier New"/>
                <w:color w:val="000000"/>
                <w:sz w:val="18"/>
                <w:szCs w:val="20"/>
              </w:rPr>
              <w:t xml:space="preserve">                                                                                                              </w:t>
            </w:r>
          </w:p>
          <w:p w:rsidR="009A53F9"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ax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in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nrowDataset</w:t>
            </w:r>
            <w:r w:rsidR="00E13E4C">
              <w:rPr>
                <w:rFonts w:ascii="Courier New" w:eastAsia="Times New Roman" w:hAnsi="Courier New" w:cs="Courier New"/>
                <w:b/>
                <w:bCs/>
                <w:color w:val="000080"/>
                <w:sz w:val="18"/>
                <w:szCs w:val="20"/>
              </w:rPr>
              <w:t>)</w:t>
            </w:r>
          </w:p>
          <w:p w:rsidR="009A53F9" w:rsidRDefault="00E13E4C" w:rsidP="003F5716">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3F5716" w:rsidRDefault="003F5716" w:rsidP="003F5716">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9A53F9" w:rsidRPr="009A53F9" w:rsidRDefault="00E13E4C" w:rsidP="00DB68D1">
      <w:pPr>
        <w:pStyle w:val="Caption"/>
        <w:rPr>
          <w:i/>
        </w:rPr>
      </w:pPr>
      <w:r>
        <w:t>Gambar 4.</w:t>
      </w:r>
      <w:r w:rsidR="00BB1BDD">
        <w:fldChar w:fldCharType="begin"/>
      </w:r>
      <w:r w:rsidR="00BB1BDD">
        <w:instrText xml:space="preserve"> SEQ Gambar_4. \* ARABIC </w:instrText>
      </w:r>
      <w:r w:rsidR="00BB1BDD">
        <w:fldChar w:fldCharType="separate"/>
      </w:r>
      <w:r w:rsidR="009A53F9">
        <w:rPr>
          <w:noProof/>
        </w:rPr>
        <w:t>32</w:t>
      </w:r>
      <w:r w:rsidR="00BB1BDD">
        <w:rPr>
          <w:noProof/>
        </w:rPr>
        <w:fldChar w:fldCharType="end"/>
      </w:r>
      <w:r>
        <w:t xml:space="preserve"> </w:t>
      </w:r>
      <w:r>
        <w:rPr>
          <w:i/>
        </w:rPr>
        <w:t>Statistical Summary Function</w:t>
      </w:r>
    </w:p>
    <w:p w:rsidR="003F5716" w:rsidRDefault="003F5716" w:rsidP="003F5716">
      <w:pPr>
        <w:spacing w:after="120"/>
      </w:pPr>
    </w:p>
    <w:p w:rsidR="00E13E4C" w:rsidRDefault="00E13E4C" w:rsidP="006A5EA3">
      <w:pPr>
        <w:spacing w:after="120"/>
        <w:ind w:left="720" w:firstLine="720"/>
      </w:pPr>
      <w:r>
        <w:lastRenderedPageBreak/>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DB68D1">
      <w:pPr>
        <w:pStyle w:val="Caption"/>
      </w:pPr>
      <w:r>
        <w:t>Gambar 4.</w:t>
      </w:r>
      <w:r w:rsidR="00BB1BDD">
        <w:fldChar w:fldCharType="begin"/>
      </w:r>
      <w:r w:rsidR="00BB1BDD">
        <w:instrText xml:space="preserve"> SEQ Gambar_4. \* ARABIC </w:instrText>
      </w:r>
      <w:r w:rsidR="00BB1BDD">
        <w:fldChar w:fldCharType="separate"/>
      </w:r>
      <w:r w:rsidR="009A53F9">
        <w:rPr>
          <w:noProof/>
        </w:rPr>
        <w:t>33</w:t>
      </w:r>
      <w:r w:rsidR="00BB1BDD">
        <w:rPr>
          <w:noProof/>
        </w:rPr>
        <w:fldChar w:fldCharType="end"/>
      </w:r>
      <w:r>
        <w:t xml:space="preserve"> </w:t>
      </w:r>
      <w:r>
        <w:rPr>
          <w:i/>
        </w:rPr>
        <w:t>Trend Analysis</w:t>
      </w:r>
      <w:r>
        <w:t xml:space="preserve"> </w:t>
      </w:r>
      <w:r>
        <w:rPr>
          <w:i/>
        </w:rPr>
        <w:t>function</w:t>
      </w:r>
    </w:p>
    <w:p w:rsidR="00055802" w:rsidRDefault="00A66ED5" w:rsidP="00626ADA">
      <w:pPr>
        <w:rPr>
          <w:rFonts w:cs="Times New Roman"/>
          <w:bCs/>
          <w:color w:val="000000" w:themeColor="text1"/>
          <w:szCs w:val="24"/>
          <w:lang w:eastAsia="id-ID"/>
        </w:rPr>
      </w:pPr>
      <w:r>
        <w:tab/>
      </w:r>
    </w:p>
    <w:p w:rsidR="00D633C3" w:rsidRPr="00D633C3" w:rsidRDefault="00D633C3" w:rsidP="009A3C1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w:t>
      </w:r>
      <w:r>
        <w:lastRenderedPageBreak/>
        <w:t xml:space="preserve">penurunan yang digolongkan ke dalam </w:t>
      </w:r>
      <w:r>
        <w:rPr>
          <w:i/>
          <w:iCs/>
        </w:rPr>
        <w:t>extreme event</w:t>
      </w:r>
      <w:r>
        <w:t xml:space="preserve"> jika kenaikan atau penurunan lebih besar dari 65% dari interval data (data maksimum – data minimum). </w:t>
      </w:r>
      <w:r w:rsidR="009A53F9">
        <w:t xml:space="preserve">Setelah didapatkan nilai kenaikan berserta indeks dan interpretasinya, maka informasi tersebut akan disimpan dalam variabel dengan tipe </w:t>
      </w:r>
      <w:r w:rsidR="009A53F9">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7E2AA0"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w:t>
            </w:r>
          </w:p>
          <w:p w:rsidR="00651EE3" w:rsidRPr="00D633C3" w:rsidRDefault="007E2AA0" w:rsidP="007E2AA0">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000000"/>
                <w:sz w:val="20"/>
                <w:szCs w:val="20"/>
              </w:rPr>
              <w:t xml:space="preserve">vectorInterpreter </w:t>
            </w:r>
            <w:r w:rsidR="00651EE3" w:rsidRPr="00D633C3">
              <w:rPr>
                <w:rFonts w:ascii="Courier New" w:eastAsia="Times New Roman" w:hAnsi="Courier New" w:cs="Courier New"/>
                <w:b/>
                <w:bCs/>
                <w:color w:val="000080"/>
                <w:sz w:val="20"/>
                <w:szCs w:val="20"/>
              </w:rPr>
              <w:t>&lt;-</w:t>
            </w:r>
            <w:r w:rsidR="00651EE3" w:rsidRPr="00D633C3">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8000FF"/>
                <w:sz w:val="20"/>
                <w:szCs w:val="20"/>
              </w:rPr>
              <w:t>c</w:t>
            </w:r>
            <w:r w:rsidR="00651EE3" w:rsidRPr="00D633C3">
              <w:rPr>
                <w:rFonts w:ascii="Courier New" w:eastAsia="Times New Roman" w:hAnsi="Courier New" w:cs="Courier New"/>
                <w:b/>
                <w:bCs/>
                <w:color w:val="00008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007E2AA0">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datasetNumericalWithoutDate</w:t>
            </w:r>
            <w:r w:rsidR="007E2AA0"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7E2AA0" w:rsidRDefault="007E2AA0" w:rsidP="007E2AA0">
            <w:pPr>
              <w:shd w:val="clear" w:color="auto" w:fill="FFFFFF"/>
              <w:jc w:val="left"/>
              <w:rPr>
                <w:rFonts w:ascii="Courier New" w:eastAsia="Times New Roman" w:hAnsi="Courier New" w:cs="Courier New"/>
                <w:color w:val="000000"/>
                <w:sz w:val="20"/>
                <w:szCs w:val="20"/>
              </w:rPr>
            </w:pP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9A53F9">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009A53F9">
              <w:rPr>
                <w:rFonts w:ascii="Courier New" w:eastAsia="Times New Roman" w:hAnsi="Courier New" w:cs="Courier New"/>
                <w:color w:val="00000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34</w:t>
      </w:r>
      <w:r w:rsidR="00BB1BDD">
        <w:rPr>
          <w:noProof/>
        </w:rPr>
        <w:fldChar w:fldCharType="end"/>
      </w:r>
      <w:r>
        <w:t xml:space="preserve"> </w:t>
      </w:r>
      <w:r>
        <w:rPr>
          <w:i/>
        </w:rPr>
        <w:t>ResumeEventExtreme function</w:t>
      </w:r>
    </w:p>
    <w:p w:rsidR="00117A5B" w:rsidRDefault="00117A5B" w:rsidP="00117A5B"/>
    <w:p w:rsidR="007168F0" w:rsidRPr="00D633C3" w:rsidRDefault="007168F0" w:rsidP="009A3C1D">
      <w:pPr>
        <w:pStyle w:val="ListParagraph"/>
        <w:numPr>
          <w:ilvl w:val="0"/>
          <w:numId w:val="19"/>
        </w:numPr>
        <w:rPr>
          <w:b/>
          <w:bCs/>
        </w:rPr>
      </w:pPr>
      <w:r>
        <w:tab/>
      </w:r>
      <w:r>
        <w:rPr>
          <w:b/>
          <w:bCs/>
          <w:i/>
          <w:iCs/>
        </w:rPr>
        <w:t>Repeated Event</w:t>
      </w:r>
    </w:p>
    <w:p w:rsidR="007168F0" w:rsidRDefault="000A5F81" w:rsidP="007E2AA0">
      <w:pPr>
        <w:spacing w:after="120"/>
        <w:ind w:left="720" w:firstLine="720"/>
      </w:pPr>
      <w:r>
        <w:t xml:space="preserve">Pada pendeteksian sinyal </w:t>
      </w:r>
      <w:r>
        <w:rPr>
          <w:i/>
          <w:iCs/>
        </w:rPr>
        <w:t>Repeated Event</w:t>
      </w:r>
      <w:r>
        <w:t xml:space="preserve"> dilakukan dengan menggunakan fungsi </w:t>
      </w:r>
      <w:r w:rsidRPr="000A5F81">
        <w:t>ResumeRepeatedAnalysis</w:t>
      </w:r>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w:t>
      </w:r>
      <w:r w:rsidR="003B3AA9">
        <w:lastRenderedPageBreak/>
        <w:t xml:space="preserve">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DB68D1">
      <w:pPr>
        <w:pStyle w:val="Caption"/>
        <w:rPr>
          <w:i/>
        </w:rPr>
      </w:pPr>
      <w:r>
        <w:t>Gambar 4.</w:t>
      </w:r>
      <w:r w:rsidR="00BB1BDD">
        <w:fldChar w:fldCharType="begin"/>
      </w:r>
      <w:r w:rsidR="00BB1BDD">
        <w:instrText xml:space="preserve"> SEQ Gambar_4. \* ARABIC </w:instrText>
      </w:r>
      <w:r w:rsidR="00BB1BDD">
        <w:fldChar w:fldCharType="separate"/>
      </w:r>
      <w:r w:rsidR="00134EF3">
        <w:rPr>
          <w:noProof/>
        </w:rPr>
        <w:t>35</w:t>
      </w:r>
      <w:r w:rsidR="00BB1BDD">
        <w:rPr>
          <w:noProof/>
        </w:rPr>
        <w:fldChar w:fldCharType="end"/>
      </w:r>
      <w:r>
        <w:t xml:space="preserve"> </w:t>
      </w:r>
      <w:r w:rsidRPr="00651EE3">
        <w:rPr>
          <w:i/>
        </w:rPr>
        <w:t>ResumeRepeatedAnalysis</w:t>
      </w:r>
      <w:r>
        <w:t xml:space="preserve"> </w:t>
      </w:r>
      <w:r>
        <w:rPr>
          <w:i/>
        </w:rPr>
        <w:t>function</w:t>
      </w:r>
    </w:p>
    <w:p w:rsidR="00165EF7" w:rsidRDefault="00165EF7" w:rsidP="00165EF7">
      <w:pPr>
        <w:rPr>
          <w:rFonts w:cs="Times New Roman"/>
          <w:bCs/>
          <w:color w:val="000000" w:themeColor="text1"/>
          <w:szCs w:val="24"/>
          <w:lang w:eastAsia="id-ID"/>
        </w:rPr>
      </w:pPr>
    </w:p>
    <w:p w:rsidR="006B7CF4" w:rsidRDefault="006B7CF4" w:rsidP="009A3C1D">
      <w:pPr>
        <w:pStyle w:val="ListParagraph"/>
        <w:numPr>
          <w:ilvl w:val="0"/>
          <w:numId w:val="19"/>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w:t>
      </w:r>
      <w:r w:rsidR="0084035F">
        <w:t xml:space="preserve">Pada gambar 4.36 proses </w:t>
      </w:r>
      <w:r w:rsidR="0084035F">
        <w:lastRenderedPageBreak/>
        <w:t xml:space="preserve">prediksi data dilakukan didalam fungsi </w:t>
      </w:r>
      <w:r w:rsidR="0084035F" w:rsidRPr="0084035F">
        <w:t>ResumeEventRepeat</w:t>
      </w:r>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DB68D1">
      <w:pPr>
        <w:pStyle w:val="Caption"/>
        <w:rPr>
          <w:i/>
        </w:rPr>
      </w:pPr>
      <w:r>
        <w:t>Gambar 4.</w:t>
      </w:r>
      <w:r w:rsidR="00BB1BDD">
        <w:fldChar w:fldCharType="begin"/>
      </w:r>
      <w:r w:rsidR="00BB1BDD">
        <w:instrText xml:space="preserve"> SEQ Gambar_4. \* ARABIC </w:instrText>
      </w:r>
      <w:r w:rsidR="00BB1BDD">
        <w:fldChar w:fldCharType="separate"/>
      </w:r>
      <w:r w:rsidR="00134EF3">
        <w:rPr>
          <w:noProof/>
        </w:rPr>
        <w:t>36</w:t>
      </w:r>
      <w:r w:rsidR="00BB1BDD">
        <w:rPr>
          <w:noProof/>
        </w:rPr>
        <w:fldChar w:fldCharType="end"/>
      </w:r>
      <w:r>
        <w:t xml:space="preserve"> </w:t>
      </w:r>
      <w:r w:rsidRPr="0084035F">
        <w:rPr>
          <w:i/>
        </w:rPr>
        <w:t>PredictDataset function</w:t>
      </w:r>
    </w:p>
    <w:p w:rsidR="00D6246C" w:rsidRDefault="00D6246C" w:rsidP="009A3C1D">
      <w:pPr>
        <w:pStyle w:val="ListParagraph"/>
        <w:numPr>
          <w:ilvl w:val="0"/>
          <w:numId w:val="19"/>
        </w:numPr>
        <w:spacing w:before="360"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626ADA">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sistem akan tetap bekerja</w:t>
      </w:r>
      <w:r w:rsidR="00C82DF8">
        <w:t xml:space="preserve"> seperti biasa</w:t>
      </w:r>
      <w:r>
        <w:t xml:space="preserve">. Proses pendeteksian sinyal </w:t>
      </w:r>
      <w:r>
        <w:rPr>
          <w:i/>
          <w:iCs/>
        </w:rPr>
        <w:t xml:space="preserve">string matching </w:t>
      </w:r>
      <w:r>
        <w:t xml:space="preserve"> ini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w:t>
      </w:r>
      <w:r w:rsidR="00052A9F">
        <w:t xml:space="preserve"> Implementasi proses </w:t>
      </w:r>
      <w:r w:rsidR="00052A9F">
        <w:rPr>
          <w:i/>
          <w:iCs/>
        </w:rPr>
        <w:t xml:space="preserve">string matching </w:t>
      </w:r>
      <w:r w:rsidR="00052A9F">
        <w:t xml:space="preserve">ini terdapat pada fungsi </w:t>
      </w:r>
      <w:r w:rsidR="00052A9F" w:rsidRPr="00052A9F">
        <w:t>MotifDiscoveryAnalysis</w:t>
      </w:r>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lastRenderedPageBreak/>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37</w:t>
      </w:r>
      <w:r w:rsidR="00BB1BDD">
        <w:rPr>
          <w:noProof/>
        </w:rPr>
        <w:fldChar w:fldCharType="end"/>
      </w:r>
      <w:r>
        <w:t xml:space="preserve"> </w:t>
      </w:r>
      <w:r w:rsidR="00E718C8" w:rsidRPr="00E718C8">
        <w:rPr>
          <w:i/>
        </w:rPr>
        <w:t>MotifDiscoveryAnalysis</w:t>
      </w:r>
      <w:r w:rsidR="00E718C8">
        <w:rPr>
          <w:i/>
        </w:rPr>
        <w:t xml:space="preserve"> function</w:t>
      </w:r>
    </w:p>
    <w:p w:rsidR="00377BF3" w:rsidRDefault="00E718C8" w:rsidP="007E2AA0">
      <w:pPr>
        <w:spacing w:after="120"/>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p w:rsidR="00377BF3" w:rsidRDefault="00377BF3" w:rsidP="00377BF3">
      <w:r>
        <w:br w:type="page"/>
      </w: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lastRenderedPageBreak/>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38</w:t>
      </w:r>
      <w:r w:rsidR="00BB1BDD">
        <w:rPr>
          <w:noProof/>
        </w:rPr>
        <w:fldChar w:fldCharType="end"/>
      </w:r>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626ADA">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626ADA">
        <w:trPr>
          <w:trHeight w:val="3815"/>
        </w:trPr>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626AD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Default="001002CA" w:rsidP="00626AD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rPr>
          <w:rFonts w:cs="Times New Roman"/>
          <w:bCs/>
          <w:color w:val="000000" w:themeColor="text1"/>
          <w:szCs w:val="24"/>
          <w:lang w:eastAsia="id-ID"/>
        </w:rPr>
      </w:pPr>
      <w:r>
        <w:t>Gambar 4.</w:t>
      </w:r>
      <w:r w:rsidR="00BB1BDD">
        <w:fldChar w:fldCharType="begin"/>
      </w:r>
      <w:r w:rsidR="00BB1BDD">
        <w:instrText xml:space="preserve"> SEQ Gambar_4. \* ARABIC </w:instrText>
      </w:r>
      <w:r w:rsidR="00BB1BDD">
        <w:fldChar w:fldCharType="separate"/>
      </w:r>
      <w:r w:rsidR="00134EF3">
        <w:rPr>
          <w:noProof/>
        </w:rPr>
        <w:t>39</w:t>
      </w:r>
      <w:r w:rsidR="00BB1BDD">
        <w:rPr>
          <w:noProof/>
        </w:rPr>
        <w:fldChar w:fldCharType="end"/>
      </w:r>
      <w:r>
        <w:t xml:space="preserve"> Penentuan prefix pada algoritma KMP </w:t>
      </w:r>
      <w:r>
        <w:fldChar w:fldCharType="begin" w:fldLock="1"/>
      </w:r>
      <w:r w:rsidR="001D5115">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A3530D" w:rsidRDefault="00A3530D" w:rsidP="00EE40AC">
      <w:pPr>
        <w:rPr>
          <w:lang w:eastAsia="id-ID"/>
        </w:rPr>
      </w:pPr>
    </w:p>
    <w:p w:rsidR="00A3530D" w:rsidRDefault="00A3530D" w:rsidP="009A3C1D">
      <w:pPr>
        <w:pStyle w:val="ListParagraph"/>
        <w:numPr>
          <w:ilvl w:val="0"/>
          <w:numId w:val="19"/>
        </w:numPr>
        <w:rPr>
          <w:b/>
          <w:bCs/>
        </w:rPr>
      </w:pPr>
      <w:r>
        <w:rPr>
          <w:rFonts w:cs="Times New Roman"/>
          <w:bCs/>
          <w:color w:val="000000" w:themeColor="text1"/>
          <w:szCs w:val="24"/>
          <w:lang w:eastAsia="id-ID"/>
        </w:rPr>
        <w:lastRenderedPageBreak/>
        <w:tab/>
      </w:r>
      <w:r>
        <w:rPr>
          <w:b/>
          <w:bCs/>
        </w:rPr>
        <w:t>Korelasi antar parameter</w:t>
      </w:r>
    </w:p>
    <w:p w:rsidR="00CA3788" w:rsidRDefault="00CA3788" w:rsidP="007E2AA0">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CA3788" w:rsidTr="00CA3788">
        <w:tc>
          <w:tcPr>
            <w:tcW w:w="7223" w:type="dxa"/>
            <w:tcBorders>
              <w:top w:val="single" w:sz="4" w:space="0" w:color="auto"/>
              <w:left w:val="single" w:sz="4" w:space="0" w:color="auto"/>
              <w:bottom w:val="single" w:sz="4" w:space="0" w:color="auto"/>
              <w:right w:val="single" w:sz="4" w:space="0" w:color="auto"/>
            </w:tcBorders>
          </w:tcPr>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Default="00CA3788" w:rsidP="008E0D3C">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CA3788" w:rsidRPr="008E0D3C" w:rsidRDefault="008E0D3C"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40</w:t>
      </w:r>
      <w:r w:rsidR="00BB1BDD">
        <w:rPr>
          <w:noProof/>
        </w:rPr>
        <w:fldChar w:fldCharType="end"/>
      </w:r>
      <w:r>
        <w:t xml:space="preserve"> </w:t>
      </w:r>
      <w:r w:rsidRPr="008E0D3C">
        <w:rPr>
          <w:i/>
        </w:rPr>
        <w:t>CorrelationAnalysis</w:t>
      </w:r>
      <w:r>
        <w:rPr>
          <w:i/>
        </w:rPr>
        <w:t xml:space="preserve"> function.</w:t>
      </w:r>
    </w:p>
    <w:p w:rsidR="007E2AA0" w:rsidRDefault="00CA3788" w:rsidP="007E2AA0">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w:t>
      </w:r>
      <w:r w:rsidR="008E0D3C">
        <w:t>Nilai yang dihasilkan merepresentasikan seberapa kuatnya hubungan linear antar paramater</w:t>
      </w:r>
    </w:p>
    <w:p w:rsidR="009F27F0" w:rsidRDefault="008E0D3C" w:rsidP="007E2AA0">
      <w:pPr>
        <w:spacing w:after="120"/>
        <w:ind w:left="720" w:firstLine="720"/>
      </w:pPr>
      <w:r>
        <w:t>Setelah didapatkan nilai korelasi pada tabel 4.</w:t>
      </w:r>
      <w:r w:rsidR="007E2AA0">
        <w:t>13</w:t>
      </w:r>
      <w:r>
        <w:t>, proses selanjutnya adalah menentukan parameter yang mana yang memiliki dampak paling besar terhadap parameter lain. Cara ini dilakukan dengan mengubah semua data pada tabel 4.</w:t>
      </w:r>
      <w:r w:rsidR="007E2AA0">
        <w:t>13</w:t>
      </w:r>
      <w:r>
        <w:t xml:space="preserve"> ke dalam bentuk </w:t>
      </w:r>
      <w:r w:rsidR="007E2AA0">
        <w:t>mutlak</w:t>
      </w:r>
      <w:r>
        <w:t xml:space="preserve"> terlebih dauhulu menggunakan fungsi abs(), lalu dicari nilai rata-ratanya untuk setiap parameter, </w:t>
      </w:r>
      <w:r w:rsidR="009F27F0">
        <w:t>proses ini terdapat pada fungsi</w:t>
      </w:r>
      <w:r w:rsidR="009F27F0" w:rsidRPr="009F27F0">
        <w:t xml:space="preserve"> CorrelationRoutineMessage</w:t>
      </w:r>
      <w:r w:rsidR="009F27F0">
        <w:t>() yang  dapat dilihat pada gambar 4.41.</w:t>
      </w:r>
    </w:p>
    <w:tbl>
      <w:tblPr>
        <w:tblStyle w:val="TableGrid"/>
        <w:tblW w:w="0" w:type="auto"/>
        <w:tblInd w:w="704" w:type="dxa"/>
        <w:tblLook w:val="04A0" w:firstRow="1" w:lastRow="0" w:firstColumn="1" w:lastColumn="0" w:noHBand="0" w:noVBand="1"/>
      </w:tblPr>
      <w:tblGrid>
        <w:gridCol w:w="7223"/>
      </w:tblGrid>
      <w:tr w:rsidR="009F27F0" w:rsidTr="00C15088">
        <w:tc>
          <w:tcPr>
            <w:tcW w:w="7223" w:type="dxa"/>
            <w:tcBorders>
              <w:top w:val="single" w:sz="4" w:space="0" w:color="auto"/>
              <w:left w:val="single" w:sz="4" w:space="0" w:color="auto"/>
              <w:bottom w:val="single" w:sz="4" w:space="0" w:color="auto"/>
              <w:right w:val="single" w:sz="4" w:space="0" w:color="auto"/>
            </w:tcBorders>
          </w:tcPr>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C15088" w:rsidRDefault="009F27F0" w:rsidP="00C15088">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9F27F0" w:rsidRPr="009F27F0" w:rsidRDefault="00C15088" w:rsidP="00C15088">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9F27F0" w:rsidRDefault="009F27F0" w:rsidP="009F27F0">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C15088" w:rsidRDefault="00C15088" w:rsidP="009F27F0">
            <w:pPr>
              <w:shd w:val="clear" w:color="auto" w:fill="FFFFFF"/>
              <w:jc w:val="left"/>
              <w:rPr>
                <w:rFonts w:ascii="Courier New" w:eastAsia="Times New Roman" w:hAnsi="Courier New" w:cs="Courier New"/>
                <w:b/>
                <w:bCs/>
                <w:color w:val="000080"/>
                <w:sz w:val="20"/>
                <w:szCs w:val="20"/>
              </w:rPr>
            </w:pPr>
          </w:p>
          <w:p w:rsidR="00C15088" w:rsidRDefault="00C15088" w:rsidP="009F27F0">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sidR="00C15088">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9F27F0" w:rsidRDefault="009F27F0" w:rsidP="009F27F0">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9F27F0" w:rsidRPr="009F27F0" w:rsidRDefault="009F27F0"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41</w:t>
      </w:r>
      <w:r w:rsidR="00BB1BDD">
        <w:rPr>
          <w:noProof/>
        </w:rPr>
        <w:fldChar w:fldCharType="end"/>
      </w:r>
      <w:r>
        <w:t xml:space="preserve">  </w:t>
      </w:r>
      <w:r w:rsidRPr="009F27F0">
        <w:rPr>
          <w:i/>
        </w:rPr>
        <w:t>CorrelationRoutineMessage</w:t>
      </w:r>
      <w:r>
        <w:rPr>
          <w:i/>
        </w:rPr>
        <w:t xml:space="preserve"> function</w:t>
      </w:r>
    </w:p>
    <w:p w:rsidR="009F27F0" w:rsidRDefault="009F27F0" w:rsidP="00C15088">
      <w:pPr>
        <w:spacing w:before="240"/>
        <w:ind w:left="720" w:firstLine="720"/>
      </w:pPr>
      <w:r>
        <w:t xml:space="preserve">Setelah </w:t>
      </w:r>
      <w:r w:rsidR="00C15088">
        <w:t xml:space="preserve">dilakukan proses pada gambar 4.41, maka didapatkan hasil seperti pda tabel 4.33 dimana nilai tertinggi ada pada parameter DEWP yang nantinya akan diproses menjadi pesan </w:t>
      </w:r>
      <w:r w:rsidR="00C15088">
        <w:rPr>
          <w:i/>
          <w:iCs/>
        </w:rPr>
        <w:t>routine</w:t>
      </w:r>
      <w:r w:rsidR="00C15088">
        <w:t xml:space="preserve"> untuk korelasi parameter.</w:t>
      </w:r>
    </w:p>
    <w:p w:rsidR="003F5716" w:rsidRDefault="00C15088" w:rsidP="00377BF3">
      <w:pPr>
        <w:spacing w:before="240" w:after="120"/>
        <w:ind w:left="720" w:firstLine="720"/>
      </w:pPr>
      <w:r>
        <w:lastRenderedPageBreak/>
        <w:t xml:space="preserve">Setelah didapatkan pesan </w:t>
      </w:r>
      <w:r>
        <w:rPr>
          <w:i/>
          <w:iCs/>
        </w:rPr>
        <w:t>routin</w:t>
      </w:r>
      <w:r w:rsidR="00E46421">
        <w:rPr>
          <w:i/>
          <w:iCs/>
        </w:rPr>
        <w:t>e</w:t>
      </w:r>
      <w:r w:rsidR="00E46421">
        <w:t xml:space="preserve">, maka dilakukan proses analisis sinyal untuk pesan </w:t>
      </w:r>
      <w:r w:rsidR="00E46421" w:rsidRPr="00E46421">
        <w:rPr>
          <w:i/>
          <w:iCs/>
        </w:rPr>
        <w:t>significant</w:t>
      </w:r>
      <w:r w:rsidR="00E46421">
        <w:t xml:space="preserve">, analisis dilakukan dengan memproses data pada tabel 4.32 lalu mengambil nilai yang lebih besar dari 0.7 untuk nilai positif, dan lebih kecil dari -0.7 untuk nilai negatif. Proses ini dilakukan pada fungsi </w:t>
      </w:r>
      <w:r w:rsidR="00E46421" w:rsidRPr="00E46421">
        <w:t>CorrelationSignificantMsgContentDetermination</w:t>
      </w:r>
      <w:r w:rsidR="00E46421">
        <w:t>() yang dapat dlihat pada gambar 4.42</w:t>
      </w:r>
    </w:p>
    <w:tbl>
      <w:tblPr>
        <w:tblStyle w:val="TableGrid"/>
        <w:tblW w:w="0" w:type="auto"/>
        <w:tblInd w:w="704" w:type="dxa"/>
        <w:tblLook w:val="04A0" w:firstRow="1" w:lastRow="0" w:firstColumn="1" w:lastColumn="0" w:noHBand="0" w:noVBand="1"/>
      </w:tblPr>
      <w:tblGrid>
        <w:gridCol w:w="7223"/>
      </w:tblGrid>
      <w:tr w:rsidR="00E46421" w:rsidTr="00E46421">
        <w:tc>
          <w:tcPr>
            <w:tcW w:w="7223" w:type="dxa"/>
            <w:tcBorders>
              <w:top w:val="single" w:sz="4" w:space="0" w:color="auto"/>
              <w:left w:val="single" w:sz="4" w:space="0" w:color="auto"/>
              <w:bottom w:val="single" w:sz="4" w:space="0" w:color="auto"/>
              <w:right w:val="single" w:sz="4" w:space="0" w:color="auto"/>
            </w:tcBorders>
          </w:tcPr>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Default="00E46421" w:rsidP="00E46421">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E46421" w:rsidRPr="00E46421" w:rsidRDefault="008C46B5" w:rsidP="00DB68D1">
      <w:pPr>
        <w:pStyle w:val="Caption"/>
      </w:pPr>
      <w:r>
        <w:t>Gambar 4.</w:t>
      </w:r>
      <w:r w:rsidR="00BB1BDD">
        <w:fldChar w:fldCharType="begin"/>
      </w:r>
      <w:r w:rsidR="00BB1BDD">
        <w:instrText xml:space="preserve"> SEQ Gambar_4. \* ARABIC </w:instrText>
      </w:r>
      <w:r w:rsidR="00BB1BDD">
        <w:fldChar w:fldCharType="separate"/>
      </w:r>
      <w:r>
        <w:rPr>
          <w:noProof/>
        </w:rPr>
        <w:t>42</w:t>
      </w:r>
      <w:r w:rsidR="00BB1BDD">
        <w:rPr>
          <w:noProof/>
        </w:rPr>
        <w:fldChar w:fldCharType="end"/>
      </w:r>
      <w:r w:rsidR="00E46421">
        <w:t xml:space="preserve"> </w:t>
      </w:r>
      <w:r w:rsidR="00E46421" w:rsidRPr="008C46B5">
        <w:t>CorrelationSignificantMsgContentDetermination function</w:t>
      </w:r>
    </w:p>
    <w:p w:rsidR="00E46421" w:rsidRDefault="00E46421" w:rsidP="007E2AA0">
      <w:pPr>
        <w:spacing w:before="240"/>
        <w:ind w:left="720" w:firstLine="720"/>
      </w:pPr>
      <w:r>
        <w:t>Setelah dilakukan proses pada gambar 4.42 maka didapat</w:t>
      </w:r>
      <w:r w:rsidR="007E2AA0">
        <w:t>kan hasil seperti pada tabel 4.13</w:t>
      </w:r>
      <w:r>
        <w:t xml:space="preserve">.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B73A52" w:rsidRDefault="00B73A52" w:rsidP="00B73A52">
      <w:pPr>
        <w:ind w:left="720" w:firstLine="720"/>
      </w:pPr>
    </w:p>
    <w:p w:rsidR="007E2AA0" w:rsidRPr="006A5EA3" w:rsidRDefault="007E2AA0" w:rsidP="009A3C1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6A5EA3" w:rsidRPr="008C46B5" w:rsidRDefault="008C46B5" w:rsidP="009A3C1D">
      <w:pPr>
        <w:pStyle w:val="ListParagraph"/>
        <w:numPr>
          <w:ilvl w:val="0"/>
          <w:numId w:val="31"/>
        </w:numPr>
        <w:ind w:left="1440" w:hanging="720"/>
        <w:rPr>
          <w:b/>
          <w:bCs/>
          <w:i/>
          <w:iCs/>
        </w:rPr>
      </w:pPr>
      <w:r w:rsidRPr="008C46B5">
        <w:rPr>
          <w:b/>
          <w:bCs/>
          <w:i/>
          <w:iCs/>
        </w:rPr>
        <w:t>Generate rul</w:t>
      </w:r>
      <w:r>
        <w:rPr>
          <w:b/>
          <w:bCs/>
          <w:i/>
          <w:iCs/>
        </w:rPr>
        <w:t>e</w:t>
      </w:r>
    </w:p>
    <w:p w:rsidR="00002A41" w:rsidRDefault="00002A41" w:rsidP="008C46B5">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sidR="001F507D">
        <w:rPr>
          <w:rFonts w:eastAsiaTheme="majorEastAsia" w:cs="Times New Roman"/>
          <w:bCs/>
          <w:i/>
          <w:iCs/>
          <w:color w:val="000000" w:themeColor="text1"/>
          <w:szCs w:val="24"/>
        </w:rPr>
        <w:t>Unspecific</w:t>
      </w:r>
      <w:r>
        <w:rPr>
          <w:rFonts w:eastAsiaTheme="majorEastAsia" w:cs="Times New Roman"/>
          <w:bCs/>
          <w:i/>
          <w:iCs/>
          <w:color w:val="000000" w:themeColor="text1"/>
          <w:szCs w:val="24"/>
        </w:rPr>
        <w:t xml:space="preserve"> Membership Function</w:t>
      </w:r>
      <w:r>
        <w:rPr>
          <w:rFonts w:eastAsiaTheme="majorEastAsia" w:cs="Times New Roman"/>
          <w:bCs/>
          <w:color w:val="000000" w:themeColor="text1"/>
          <w:szCs w:val="24"/>
        </w:rPr>
        <w:t>.</w:t>
      </w:r>
    </w:p>
    <w:p w:rsidR="00B757CD" w:rsidRDefault="00002A41" w:rsidP="007E2AA0">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w:t>
      </w:r>
      <w:r>
        <w:rPr>
          <w:rFonts w:eastAsiaTheme="majorEastAsia" w:cs="Times New Roman"/>
          <w:bCs/>
          <w:color w:val="000000" w:themeColor="text1"/>
          <w:szCs w:val="24"/>
        </w:rPr>
        <w:lastRenderedPageBreak/>
        <w:t xml:space="preserve">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w:t>
      </w:r>
      <w:r w:rsidR="00B757CD">
        <w:rPr>
          <w:rFonts w:eastAsiaTheme="majorEastAsia" w:cs="Times New Roman"/>
          <w:bCs/>
          <w:color w:val="000000" w:themeColor="text1"/>
          <w:szCs w:val="24"/>
        </w:rPr>
        <w:t xml:space="preserve">. Seperti pada gambar 4.43, sehingga sistem dapat bekerja secara </w:t>
      </w:r>
      <w:r w:rsidR="001F507D">
        <w:rPr>
          <w:rFonts w:eastAsiaTheme="majorEastAsia" w:cs="Times New Roman"/>
          <w:bCs/>
          <w:i/>
          <w:iCs/>
          <w:color w:val="000000" w:themeColor="text1"/>
          <w:szCs w:val="24"/>
        </w:rPr>
        <w:t>unspecific</w:t>
      </w:r>
      <w:r w:rsidR="00B757CD">
        <w:rPr>
          <w:rFonts w:eastAsiaTheme="majorEastAsia" w:cs="Times New Roman"/>
          <w:bCs/>
          <w:color w:val="000000" w:themeColor="text1"/>
          <w:szCs w:val="24"/>
        </w:rPr>
        <w:t xml:space="preserve"> untuk data apapun sesuai kebutuhan pengguna.</w:t>
      </w:r>
    </w:p>
    <w:p w:rsidR="00B757CD" w:rsidRDefault="00B757CD" w:rsidP="00B757CD">
      <w:pPr>
        <w:keepNext/>
        <w:ind w:firstLine="720"/>
      </w:pPr>
      <w:r>
        <w:rPr>
          <w:noProof/>
        </w:rPr>
        <w:drawing>
          <wp:inline distT="0" distB="0" distL="0" distR="0" wp14:anchorId="7D20C54A" wp14:editId="6D3D902E">
            <wp:extent cx="4545102" cy="1172210"/>
            <wp:effectExtent l="19050" t="19050" r="2730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1038" cy="1202111"/>
                    </a:xfrm>
                    <a:prstGeom prst="rect">
                      <a:avLst/>
                    </a:prstGeom>
                    <a:ln w="3175">
                      <a:solidFill>
                        <a:schemeClr val="tx1"/>
                      </a:solidFill>
                    </a:ln>
                  </pic:spPr>
                </pic:pic>
              </a:graphicData>
            </a:graphic>
          </wp:inline>
        </w:drawing>
      </w:r>
    </w:p>
    <w:p w:rsidR="00B757CD" w:rsidRPr="00B757CD" w:rsidRDefault="00B757CD" w:rsidP="00DB68D1">
      <w:pPr>
        <w:pStyle w:val="Caption"/>
        <w:rPr>
          <w:bCs/>
        </w:rPr>
      </w:pPr>
      <w:r>
        <w:t>Gambar 4.</w:t>
      </w:r>
      <w:r w:rsidR="00BB1BDD">
        <w:fldChar w:fldCharType="begin"/>
      </w:r>
      <w:r w:rsidR="00BB1BDD">
        <w:instrText xml:space="preserve"> SEQ Gambar_4. \* ARABIC </w:instrText>
      </w:r>
      <w:r w:rsidR="00BB1BDD">
        <w:fldChar w:fldCharType="separate"/>
      </w:r>
      <w:r w:rsidR="00134EF3">
        <w:rPr>
          <w:noProof/>
        </w:rPr>
        <w:t>43</w:t>
      </w:r>
      <w:r w:rsidR="00BB1BDD">
        <w:rPr>
          <w:noProof/>
        </w:rPr>
        <w:fldChar w:fldCharType="end"/>
      </w:r>
      <w:r>
        <w:t xml:space="preserve"> </w:t>
      </w:r>
      <w:r>
        <w:rPr>
          <w:i/>
        </w:rPr>
        <w:t>Fuzzy Corpus for Data Interpretation</w:t>
      </w:r>
    </w:p>
    <w:p w:rsidR="00B757CD" w:rsidRDefault="00B757CD" w:rsidP="007E2AA0">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00B61AA6"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sidR="001F507D">
        <w:rPr>
          <w:bCs/>
          <w:i/>
          <w:iCs/>
        </w:rPr>
        <w:t>unspecific</w:t>
      </w:r>
      <w:r>
        <w:rPr>
          <w:bCs/>
        </w:rPr>
        <w:t xml:space="preserve">. Fungsi </w:t>
      </w:r>
      <w:r w:rsidRPr="00542218">
        <w:rPr>
          <w:bCs/>
        </w:rPr>
        <w:t>DataInterpreterAdjective</w:t>
      </w:r>
      <w:r w:rsidR="00542218">
        <w:rPr>
          <w:bCs/>
        </w:rPr>
        <w:t>()</w:t>
      </w:r>
      <w:r>
        <w:rPr>
          <w:bCs/>
        </w:rPr>
        <w:t xml:space="preserve"> ini dapat dilihat pada gambar 4.44.</w:t>
      </w:r>
    </w:p>
    <w:tbl>
      <w:tblPr>
        <w:tblStyle w:val="TableGrid"/>
        <w:tblW w:w="0" w:type="auto"/>
        <w:tblInd w:w="-5" w:type="dxa"/>
        <w:tblLook w:val="04A0" w:firstRow="1" w:lastRow="0" w:firstColumn="1" w:lastColumn="0" w:noHBand="0" w:noVBand="1"/>
      </w:tblPr>
      <w:tblGrid>
        <w:gridCol w:w="7932"/>
      </w:tblGrid>
      <w:tr w:rsidR="00B757CD" w:rsidTr="00542218">
        <w:tc>
          <w:tcPr>
            <w:tcW w:w="7932" w:type="dxa"/>
            <w:tcBorders>
              <w:top w:val="single" w:sz="4" w:space="0" w:color="auto"/>
              <w:left w:val="single" w:sz="4" w:space="0" w:color="auto"/>
              <w:bottom w:val="single" w:sz="4" w:space="0" w:color="auto"/>
              <w:right w:val="single" w:sz="4" w:space="0" w:color="auto"/>
            </w:tcBorders>
          </w:tcPr>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001F507D">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7E2AA0"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00B757CD" w:rsidRPr="00B757CD">
              <w:rPr>
                <w:rFonts w:ascii="Courier New" w:eastAsia="Times New Roman" w:hAnsi="Courier New" w:cs="Courier New"/>
                <w:color w:val="808080"/>
                <w:sz w:val="20"/>
                <w:szCs w:val="20"/>
              </w:rPr>
              <w:t>"Corpus/Fuzzy/"</w:t>
            </w:r>
            <w:r w:rsidR="00B757CD" w:rsidRPr="00B757CD">
              <w:rPr>
                <w:rFonts w:ascii="Courier New" w:eastAsia="Times New Roman" w:hAnsi="Courier New" w:cs="Courier New"/>
                <w:color w:val="000000"/>
                <w:sz w:val="20"/>
                <w:szCs w:val="20"/>
              </w:rPr>
              <w:t>,type,</w:t>
            </w:r>
            <w:r w:rsidR="00B757CD" w:rsidRPr="00B757CD">
              <w:rPr>
                <w:rFonts w:ascii="Courier New" w:eastAsia="Times New Roman" w:hAnsi="Courier New" w:cs="Courier New"/>
                <w:color w:val="808080"/>
                <w:sz w:val="20"/>
                <w:szCs w:val="20"/>
              </w:rPr>
              <w:t>"Adjective.csv"</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sep</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w:t>
            </w:r>
            <w:r w:rsidR="00B757CD" w:rsidRPr="00B757CD">
              <w:rPr>
                <w:rFonts w:ascii="Courier New" w:eastAsia="Times New Roman" w:hAnsi="Courier New" w:cs="Courier New"/>
                <w:color w:val="000000"/>
                <w:sz w:val="20"/>
                <w:szCs w:val="20"/>
              </w:rPr>
              <w:t>, head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b/>
                <w:bCs/>
                <w:color w:val="0000FF"/>
                <w:sz w:val="20"/>
                <w:szCs w:val="20"/>
              </w:rPr>
              <w:t>TRUE</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as.charact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no rain"</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InterpreterIndex </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FF8000"/>
                <w:sz w:val="20"/>
                <w:szCs w:val="20"/>
              </w:rPr>
              <w:t>0</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7E2AA0" w:rsidRPr="006A5EA3" w:rsidRDefault="007E2AA0" w:rsidP="007E2AA0">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sidR="006A5EA3">
              <w:rPr>
                <w:rFonts w:ascii="Courier New" w:eastAsia="Times New Roman" w:hAnsi="Courier New" w:cs="Courier New"/>
                <w:i/>
                <w:iCs/>
                <w:color w:val="008000"/>
                <w:sz w:val="20"/>
                <w:szCs w:val="20"/>
              </w:rPr>
              <w:t>Crisp</w:t>
            </w:r>
            <w:r w:rsidR="006A5EA3">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rpus</w:t>
            </w:r>
            <w:r w:rsidR="006A5EA3">
              <w:rPr>
                <w:rFonts w:ascii="Courier New" w:eastAsia="Times New Roman" w:hAnsi="Courier New" w:cs="Courier New"/>
                <w:color w:val="008000"/>
                <w:sz w:val="20"/>
                <w:szCs w:val="20"/>
              </w:rPr>
              <w:t xml:space="preserve"> </w:t>
            </w:r>
            <w:r w:rsidR="006A5EA3">
              <w:rPr>
                <w:rFonts w:ascii="Courier New" w:eastAsia="Times New Roman" w:hAnsi="Courier New" w:cs="Courier New"/>
                <w:i/>
                <w:iCs/>
                <w:color w:val="008000"/>
                <w:sz w:val="20"/>
                <w:szCs w:val="20"/>
              </w:rPr>
              <w:t>Corpus/Crisp/[Parameter]Adjective.csv</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001F507D">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7E2AA0">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B757CD" w:rsidRPr="00542218" w:rsidRDefault="00B757CD" w:rsidP="00542218">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E46421" w:rsidRDefault="0034551F" w:rsidP="00DB68D1">
      <w:pPr>
        <w:pStyle w:val="Caption"/>
        <w:rPr>
          <w:i/>
        </w:rPr>
      </w:pPr>
      <w:r>
        <w:t>Gambar 4.</w:t>
      </w:r>
      <w:r w:rsidR="00BB1BDD">
        <w:fldChar w:fldCharType="begin"/>
      </w:r>
      <w:r w:rsidR="00BB1BDD">
        <w:instrText xml:space="preserve"> SEQ Gambar_4. \* ARABIC </w:instrText>
      </w:r>
      <w:r w:rsidR="00BB1BDD">
        <w:fldChar w:fldCharType="separate"/>
      </w:r>
      <w:r>
        <w:rPr>
          <w:noProof/>
        </w:rPr>
        <w:t>44</w:t>
      </w:r>
      <w:r w:rsidR="00BB1BDD">
        <w:rPr>
          <w:noProof/>
        </w:rPr>
        <w:fldChar w:fldCharType="end"/>
      </w:r>
      <w:r w:rsidR="00542218">
        <w:t xml:space="preserve"> </w:t>
      </w:r>
      <w:r w:rsidR="00542218" w:rsidRPr="00542218">
        <w:rPr>
          <w:i/>
        </w:rPr>
        <w:t>DataInterpreterAdjective function</w:t>
      </w:r>
    </w:p>
    <w:p w:rsidR="00377BF3" w:rsidRDefault="00377BF3" w:rsidP="007E2AA0">
      <w:pPr>
        <w:spacing w:after="120"/>
        <w:ind w:left="720" w:firstLine="720"/>
      </w:pPr>
    </w:p>
    <w:p w:rsidR="003F5716" w:rsidRDefault="00542218" w:rsidP="00377BF3">
      <w:pPr>
        <w:spacing w:after="120"/>
        <w:ind w:left="720" w:firstLine="720"/>
      </w:pPr>
      <w:r>
        <w:lastRenderedPageBreak/>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542218" w:rsidTr="00542218">
        <w:tc>
          <w:tcPr>
            <w:tcW w:w="7932" w:type="dxa"/>
            <w:tcBorders>
              <w:top w:val="single" w:sz="4" w:space="0" w:color="auto"/>
              <w:left w:val="single" w:sz="4" w:space="0" w:color="auto"/>
              <w:bottom w:val="single" w:sz="4" w:space="0" w:color="auto"/>
              <w:right w:val="single" w:sz="4" w:space="0" w:color="auto"/>
            </w:tcBorders>
          </w:tcPr>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542218" w:rsidRPr="00542218" w:rsidRDefault="00542218" w:rsidP="00B73A52">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00B73A52">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542218" w:rsidRDefault="00542218" w:rsidP="00542218">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34551F" w:rsidRDefault="0034551F" w:rsidP="00542218">
            <w:pPr>
              <w:shd w:val="clear" w:color="auto" w:fill="FFFFFF"/>
              <w:jc w:val="left"/>
              <w:rPr>
                <w:rFonts w:ascii="Courier New" w:eastAsia="Times New Roman" w:hAnsi="Courier New" w:cs="Courier New"/>
                <w:b/>
                <w:bCs/>
                <w:color w:val="000080"/>
                <w:sz w:val="20"/>
                <w:szCs w:val="20"/>
              </w:rPr>
            </w:pP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34551F" w:rsidRDefault="0034551F" w:rsidP="0034551F">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542218" w:rsidRPr="00542218" w:rsidRDefault="00542218" w:rsidP="0034551F">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542218" w:rsidRDefault="008A354D" w:rsidP="00DB68D1">
      <w:pPr>
        <w:pStyle w:val="Caption"/>
      </w:pPr>
      <w:r>
        <w:t>Gambar 4.</w:t>
      </w:r>
      <w:r w:rsidR="00BB1BDD">
        <w:fldChar w:fldCharType="begin"/>
      </w:r>
      <w:r w:rsidR="00BB1BDD">
        <w:instrText xml:space="preserve"> SEQ Gambar_4. \* ARABIC </w:instrText>
      </w:r>
      <w:r w:rsidR="00BB1BDD">
        <w:fldChar w:fldCharType="separate"/>
      </w:r>
      <w:r w:rsidR="0034551F">
        <w:rPr>
          <w:noProof/>
        </w:rPr>
        <w:t>45</w:t>
      </w:r>
      <w:r w:rsidR="00BB1BDD">
        <w:rPr>
          <w:noProof/>
        </w:rPr>
        <w:fldChar w:fldCharType="end"/>
      </w:r>
      <w:r>
        <w:t xml:space="preserve"> </w:t>
      </w:r>
      <w:r>
        <w:rPr>
          <w:i/>
        </w:rPr>
        <w:t>Fuzzy Membership Function</w:t>
      </w:r>
    </w:p>
    <w:p w:rsidR="00B73A52" w:rsidRDefault="00B73A52" w:rsidP="008A354D">
      <w:pPr>
        <w:ind w:left="720" w:firstLine="720"/>
      </w:pPr>
    </w:p>
    <w:p w:rsidR="003F5716" w:rsidRDefault="008A354D" w:rsidP="00B73A52">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8A354D" w:rsidRPr="00542218"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p>
        </w:tc>
      </w:tr>
    </w:tbl>
    <w:p w:rsidR="008A354D" w:rsidRDefault="008A354D" w:rsidP="00DB68D1">
      <w:pPr>
        <w:pStyle w:val="Caption"/>
      </w:pPr>
      <w:r>
        <w:t>Gambar 4.</w:t>
      </w:r>
      <w:r w:rsidR="00BB1BDD">
        <w:fldChar w:fldCharType="begin"/>
      </w:r>
      <w:r w:rsidR="00BB1BDD">
        <w:instrText xml:space="preserve"> SEQ Gambar_4. \* ARABIC </w:instrText>
      </w:r>
      <w:r w:rsidR="00BB1BDD">
        <w:fldChar w:fldCharType="separate"/>
      </w:r>
      <w:r w:rsidR="0034551F">
        <w:rPr>
          <w:noProof/>
        </w:rPr>
        <w:t>46</w:t>
      </w:r>
      <w:r w:rsidR="00BB1BDD">
        <w:rPr>
          <w:noProof/>
        </w:rPr>
        <w:fldChar w:fldCharType="end"/>
      </w:r>
      <w:r>
        <w:t xml:space="preserve"> </w:t>
      </w:r>
      <w:r>
        <w:rPr>
          <w:i/>
        </w:rPr>
        <w:t>Crisp Membership Function</w:t>
      </w:r>
    </w:p>
    <w:p w:rsidR="008C46B5" w:rsidRDefault="00345E3A" w:rsidP="009A3C1D">
      <w:pPr>
        <w:pStyle w:val="ListParagraph"/>
        <w:numPr>
          <w:ilvl w:val="0"/>
          <w:numId w:val="31"/>
        </w:numPr>
        <w:spacing w:before="360" w:after="120"/>
        <w:rPr>
          <w:b/>
          <w:bCs/>
          <w:i/>
          <w:iCs/>
        </w:rPr>
      </w:pPr>
      <w:r>
        <w:rPr>
          <w:b/>
          <w:bCs/>
          <w:i/>
          <w:iCs/>
        </w:rPr>
        <w:t>S</w:t>
      </w:r>
      <w:r w:rsidR="008C46B5">
        <w:rPr>
          <w:b/>
          <w:bCs/>
          <w:i/>
          <w:iCs/>
        </w:rPr>
        <w:t>pecific Message</w:t>
      </w:r>
    </w:p>
    <w:p w:rsidR="009C1AC5" w:rsidRPr="00345E3A" w:rsidRDefault="00345E3A" w:rsidP="00B73A52">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345E3A" w:rsidRDefault="00345E3A" w:rsidP="009A3C1D">
      <w:pPr>
        <w:pStyle w:val="ListParagraph"/>
        <w:numPr>
          <w:ilvl w:val="0"/>
          <w:numId w:val="31"/>
        </w:numPr>
        <w:spacing w:before="360" w:after="120"/>
        <w:contextualSpacing w:val="0"/>
        <w:rPr>
          <w:b/>
          <w:bCs/>
          <w:i/>
          <w:iCs/>
        </w:rPr>
      </w:pPr>
      <w:r>
        <w:rPr>
          <w:b/>
          <w:bCs/>
          <w:i/>
          <w:iCs/>
        </w:rPr>
        <w:t>Unpecific Message</w:t>
      </w:r>
    </w:p>
    <w:p w:rsidR="00345E3A" w:rsidRDefault="00345E3A" w:rsidP="00345E3A">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B73A52" w:rsidRDefault="00B73A52" w:rsidP="00345E3A">
      <w:pPr>
        <w:pStyle w:val="ListParagraph"/>
        <w:spacing w:after="120"/>
        <w:ind w:firstLine="720"/>
      </w:pPr>
    </w:p>
    <w:p w:rsidR="003F5716" w:rsidRDefault="003F5716">
      <w:r>
        <w:br w:type="page"/>
      </w:r>
    </w:p>
    <w:tbl>
      <w:tblPr>
        <w:tblStyle w:val="TableGrid"/>
        <w:tblW w:w="0" w:type="auto"/>
        <w:tblInd w:w="-5" w:type="dxa"/>
        <w:tblLook w:val="04A0" w:firstRow="1" w:lastRow="0" w:firstColumn="1" w:lastColumn="0" w:noHBand="0" w:noVBand="1"/>
      </w:tblPr>
      <w:tblGrid>
        <w:gridCol w:w="7932"/>
      </w:tblGrid>
      <w:tr w:rsidR="00345E3A" w:rsidTr="00D82A17">
        <w:tc>
          <w:tcPr>
            <w:tcW w:w="7932" w:type="dxa"/>
            <w:tcBorders>
              <w:top w:val="single" w:sz="4" w:space="0" w:color="auto"/>
              <w:left w:val="single" w:sz="4" w:space="0" w:color="auto"/>
              <w:bottom w:val="single" w:sz="4" w:space="0" w:color="auto"/>
              <w:right w:val="single" w:sz="4" w:space="0" w:color="auto"/>
            </w:tcBorders>
          </w:tcPr>
          <w:p w:rsidR="00345E3A" w:rsidRPr="008A354D" w:rsidRDefault="00345E3A" w:rsidP="00D82A17">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B73A52">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345E3A" w:rsidRPr="00542218" w:rsidRDefault="00345E3A" w:rsidP="00D82A17">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345E3A" w:rsidRDefault="00345E3A" w:rsidP="00DB68D1">
      <w:pPr>
        <w:pStyle w:val="Caption"/>
        <w:rPr>
          <w:i/>
        </w:rPr>
      </w:pPr>
      <w:r>
        <w:t>Gambar 4.</w:t>
      </w:r>
      <w:r w:rsidR="00BB1BDD">
        <w:fldChar w:fldCharType="begin"/>
      </w:r>
      <w:r w:rsidR="00BB1BDD">
        <w:instrText xml:space="preserve"> SEQ Gambar_4. \* ARABIC </w:instrText>
      </w:r>
      <w:r w:rsidR="00BB1BDD">
        <w:fldChar w:fldCharType="separate"/>
      </w:r>
      <w:r>
        <w:rPr>
          <w:noProof/>
        </w:rPr>
        <w:t>47</w:t>
      </w:r>
      <w:r w:rsidR="00BB1BDD">
        <w:rPr>
          <w:noProof/>
        </w:rPr>
        <w:fldChar w:fldCharType="end"/>
      </w:r>
      <w:r>
        <w:t xml:space="preserve"> </w:t>
      </w:r>
      <w:r>
        <w:rPr>
          <w:i/>
        </w:rPr>
        <w:t>UnspecificFuzzyGenerator Function</w:t>
      </w:r>
    </w:p>
    <w:p w:rsidR="003F5716" w:rsidRDefault="003F5716">
      <w:r>
        <w:br w:type="page"/>
      </w:r>
    </w:p>
    <w:p w:rsidR="00533719" w:rsidRPr="00533719" w:rsidRDefault="00533719" w:rsidP="00533719"/>
    <w:p w:rsidR="00345E3A" w:rsidRPr="00E83F5D" w:rsidRDefault="0010672B" w:rsidP="009A3C1D">
      <w:pPr>
        <w:pStyle w:val="ListParagraph"/>
        <w:numPr>
          <w:ilvl w:val="0"/>
          <w:numId w:val="31"/>
        </w:numPr>
        <w:rPr>
          <w:b/>
          <w:bCs/>
          <w:i/>
          <w:iCs/>
        </w:rPr>
      </w:pPr>
      <w:r>
        <w:rPr>
          <w:b/>
          <w:bCs/>
          <w:i/>
          <w:iCs/>
        </w:rPr>
        <w:t>Interpretasi</w:t>
      </w:r>
      <w:r w:rsidR="00B73A52">
        <w:rPr>
          <w:b/>
          <w:bCs/>
          <w:i/>
          <w:iCs/>
        </w:rPr>
        <w:t xml:space="preserve"> </w:t>
      </w:r>
      <w:r w:rsidR="00345E3A">
        <w:rPr>
          <w:rFonts w:cs="Times New Roman"/>
          <w:b/>
          <w:i/>
          <w:iCs/>
          <w:color w:val="000000" w:themeColor="text1"/>
          <w:szCs w:val="24"/>
          <w:lang w:eastAsia="id-ID"/>
        </w:rPr>
        <w:t>Event</w:t>
      </w:r>
    </w:p>
    <w:p w:rsidR="00345E3A" w:rsidRPr="0010672B" w:rsidRDefault="00E83F5D" w:rsidP="0010672B">
      <w:pPr>
        <w:spacing w:after="120"/>
        <w:ind w:left="720" w:firstLine="720"/>
        <w:rPr>
          <w:rFonts w:cs="Times New Roman"/>
          <w:b/>
          <w:color w:val="000000" w:themeColor="text1"/>
          <w:szCs w:val="24"/>
          <w:lang w:eastAsia="id-ID"/>
        </w:rPr>
      </w:pPr>
      <w:r>
        <w:t xml:space="preserve">Implementasi proses penginterpretasian </w:t>
      </w:r>
      <w:r w:rsidR="0010672B">
        <w:t xml:space="preserve">untuk </w:t>
      </w:r>
      <w:r w:rsidR="0010672B">
        <w:rPr>
          <w:i/>
          <w:iCs/>
        </w:rPr>
        <w:t>event</w:t>
      </w:r>
      <w:r w:rsidR="0010672B">
        <w:t xml:space="preserve"> ini dilakukan berbarengan dengan implementasi </w:t>
      </w:r>
      <w:r w:rsidR="0010672B">
        <w:rPr>
          <w:i/>
          <w:iCs/>
        </w:rPr>
        <w:t>content determination</w:t>
      </w:r>
      <w:r w:rsidR="0010672B">
        <w:t xml:space="preserve"> pada bagian </w:t>
      </w:r>
      <w:r w:rsidR="0010672B">
        <w:rPr>
          <w:i/>
          <w:iCs/>
        </w:rPr>
        <w:t>document planning.</w:t>
      </w:r>
      <w:r w:rsidR="0010672B">
        <w:t xml:space="preserve"> Dikarenakan proses penginterpretasian </w:t>
      </w:r>
      <w:r w:rsidR="0010672B">
        <w:rPr>
          <w:i/>
          <w:iCs/>
        </w:rPr>
        <w:t>event</w:t>
      </w:r>
      <w:r w:rsidR="0010672B">
        <w:t xml:space="preserve"> ini cukup sederhana, sehingga implementasi dilakukan sekaligus dengan pembangkitan pesan pada bagian </w:t>
      </w:r>
      <w:r w:rsidR="0010672B">
        <w:rPr>
          <w:i/>
          <w:iCs/>
        </w:rPr>
        <w:t>document planning</w:t>
      </w:r>
      <w:r w:rsidR="0010672B">
        <w:t xml:space="preserve"> yang akan dibahas pada sub-bab implementasi </w:t>
      </w:r>
      <w:r w:rsidR="0010672B">
        <w:rPr>
          <w:i/>
          <w:iCs/>
        </w:rPr>
        <w:t>document planning</w:t>
      </w:r>
      <w:r w:rsidR="0010672B">
        <w:t>.</w:t>
      </w:r>
    </w:p>
    <w:p w:rsidR="0010672B" w:rsidRPr="00E83F5D" w:rsidRDefault="0010672B" w:rsidP="009A3C1D">
      <w:pPr>
        <w:pStyle w:val="ListParagraph"/>
        <w:numPr>
          <w:ilvl w:val="0"/>
          <w:numId w:val="31"/>
        </w:numPr>
        <w:rPr>
          <w:b/>
          <w:bCs/>
          <w:i/>
          <w:iCs/>
        </w:rPr>
      </w:pPr>
      <w:r>
        <w:rPr>
          <w:b/>
          <w:bCs/>
        </w:rPr>
        <w:t>Kualitas Udara</w:t>
      </w:r>
    </w:p>
    <w:p w:rsidR="005E1EFD" w:rsidRDefault="005E1EFD" w:rsidP="00533719">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C3A75">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sidR="0010672B">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sidR="003C3A75">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3C3A75" w:rsidTr="00AD06D9">
        <w:tc>
          <w:tcPr>
            <w:tcW w:w="7927" w:type="dxa"/>
            <w:tcBorders>
              <w:top w:val="single" w:sz="4" w:space="0" w:color="auto"/>
              <w:left w:val="single" w:sz="4" w:space="0" w:color="auto"/>
              <w:bottom w:val="single" w:sz="4" w:space="0" w:color="auto"/>
              <w:right w:val="single" w:sz="4" w:space="0" w:color="auto"/>
            </w:tcBorders>
            <w:hideMark/>
          </w:tcPr>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3C3A75" w:rsidRPr="003C3A75" w:rsidRDefault="003C3A75" w:rsidP="00377BF3">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3C3A75" w:rsidRDefault="003C3A75" w:rsidP="003C3A75">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3C3A75" w:rsidRDefault="003C3A75" w:rsidP="00DB68D1">
      <w:pPr>
        <w:pStyle w:val="Caption"/>
      </w:pPr>
      <w:r>
        <w:t>Gambar 4.</w:t>
      </w:r>
      <w:r w:rsidR="00BB1BDD">
        <w:fldChar w:fldCharType="begin"/>
      </w:r>
      <w:r w:rsidR="00BB1BDD">
        <w:instrText xml:space="preserve"> SEQ Gambar_4. \* ARABIC </w:instrText>
      </w:r>
      <w:r w:rsidR="00BB1BDD">
        <w:fldChar w:fldCharType="separate"/>
      </w:r>
      <w:r w:rsidR="0010672B">
        <w:rPr>
          <w:noProof/>
        </w:rPr>
        <w:t>48</w:t>
      </w:r>
      <w:r w:rsidR="00BB1BDD">
        <w:rPr>
          <w:noProof/>
        </w:rPr>
        <w:fldChar w:fldCharType="end"/>
      </w:r>
      <w:r>
        <w:t xml:space="preserve"> Implementasi perhitungan PSI untuk kualitas udara </w:t>
      </w:r>
      <w:r>
        <w:fldChar w:fldCharType="begin" w:fldLock="1"/>
      </w:r>
      <w:r w:rsidR="000807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533719" w:rsidRDefault="003C3A75" w:rsidP="00533719">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 xml:space="preserve">kualitas udara seperti pada tabel </w:t>
      </w:r>
      <w:r>
        <w:rPr>
          <w:rFonts w:cs="Times New Roman"/>
          <w:bCs/>
          <w:color w:val="000000" w:themeColor="text1"/>
          <w:szCs w:val="24"/>
          <w:lang w:eastAsia="id-ID"/>
        </w:rPr>
        <w:lastRenderedPageBreak/>
        <w:t>4.</w:t>
      </w:r>
      <w:r w:rsidR="0010672B">
        <w:rPr>
          <w:rFonts w:cs="Times New Roman"/>
          <w:bCs/>
          <w:color w:val="000000" w:themeColor="text1"/>
          <w:szCs w:val="24"/>
          <w:lang w:eastAsia="id-ID"/>
        </w:rPr>
        <w:t>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C3A75" w:rsidRDefault="003C3A75"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30</w:t>
      </w:r>
      <w:r w:rsidR="00BB1BDD">
        <w:rPr>
          <w:noProof/>
        </w:rPr>
        <w:fldChar w:fldCharType="end"/>
      </w:r>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Upper</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01</w:t>
            </w:r>
          </w:p>
        </w:tc>
      </w:tr>
    </w:tbl>
    <w:p w:rsidR="00BB61C2" w:rsidRPr="00BB61C2" w:rsidRDefault="00BB61C2" w:rsidP="00BB61C2"/>
    <w:p w:rsidR="00533719" w:rsidRPr="00DE667E" w:rsidRDefault="00533719" w:rsidP="009A3C1D">
      <w:pPr>
        <w:pStyle w:val="ListParagraph"/>
        <w:numPr>
          <w:ilvl w:val="0"/>
          <w:numId w:val="32"/>
        </w:numPr>
        <w:rPr>
          <w:b/>
          <w:bCs/>
        </w:rPr>
      </w:pPr>
      <w:r w:rsidRPr="00DE667E">
        <w:rPr>
          <w:b/>
          <w:bCs/>
          <w:lang w:val="id-ID"/>
        </w:rPr>
        <w:t xml:space="preserve">Implementasi Proses </w:t>
      </w:r>
      <w:r>
        <w:rPr>
          <w:b/>
          <w:bCs/>
          <w:i/>
          <w:iCs/>
        </w:rPr>
        <w:t>Document Planning</w:t>
      </w:r>
    </w:p>
    <w:p w:rsidR="003C3A75" w:rsidRDefault="00806ADC" w:rsidP="009E428B">
      <w:pPr>
        <w:spacing w:after="120"/>
        <w:ind w:left="720" w:firstLine="720"/>
        <w:contextualSpacing/>
      </w:pPr>
      <w:r>
        <w:t xml:space="preserve">Berdasarkan penjelasan pada </w:t>
      </w:r>
      <w:r w:rsidR="00BB61C2">
        <w:t xml:space="preserve">sub-bab model proses </w:t>
      </w:r>
      <w:r w:rsidR="00BB61C2">
        <w:rPr>
          <w:i/>
          <w:iCs/>
        </w:rPr>
        <w:t>Document</w:t>
      </w:r>
      <w:r w:rsidR="00BB61C2">
        <w:t xml:space="preserve"> </w:t>
      </w:r>
      <w:r w:rsidR="00BB61C2">
        <w:rPr>
          <w:i/>
          <w:iCs/>
        </w:rPr>
        <w:t>Planning</w:t>
      </w:r>
      <w:r w:rsidR="00BB61C2">
        <w:t xml:space="preserve"> yang telah dipaparkan sebelumnya, implementasi pada proses ini </w:t>
      </w:r>
      <w:r w:rsidR="00EB5862">
        <w:t>berupa</w:t>
      </w:r>
      <w:r w:rsidR="00E84A4E">
        <w:t xml:space="preserve"> </w:t>
      </w:r>
      <w:r w:rsidR="00E84A4E">
        <w:rPr>
          <w:i/>
          <w:iCs/>
        </w:rPr>
        <w:t>Content Determination</w:t>
      </w:r>
      <w:r w:rsidR="00E84A4E">
        <w:t xml:space="preserve"> atau</w:t>
      </w:r>
      <w:r w:rsidR="00BB61C2">
        <w:t xml:space="preserve"> pemilihan konten yang akan ditampilkan pada teks keluaran</w:t>
      </w:r>
      <w:r w:rsidR="00E84A4E">
        <w:t xml:space="preserve"> nantinya</w:t>
      </w:r>
      <w:r w:rsidR="00BB61C2">
        <w:t xml:space="preserve">. </w:t>
      </w:r>
      <w:r w:rsidR="00EB5862">
        <w:t xml:space="preserve">Karena banyaknya sinyal dan pesan yang dihasilkan pada proses sebelumnya, maka sinyal-sinyal dan pesan-pesan tersebut perlu </w:t>
      </w:r>
      <w:r w:rsidR="009E428B">
        <w:t xml:space="preserve">diseleksi terlebih dahulu </w:t>
      </w:r>
      <w:r w:rsidR="00EB5862">
        <w:t>sehingga pesan yang ditampilkan tetap relevan.</w:t>
      </w:r>
    </w:p>
    <w:p w:rsidR="00EE2DD7" w:rsidRDefault="009E428B" w:rsidP="00533719">
      <w:pPr>
        <w:spacing w:after="120"/>
        <w:ind w:left="720" w:firstLine="720"/>
        <w:contextualSpacing/>
      </w:pPr>
      <w:r>
        <w:t xml:space="preserve">Pada pendeteksian sinyal </w:t>
      </w:r>
      <w:r>
        <w:rPr>
          <w:i/>
          <w:iCs/>
        </w:rPr>
        <w:t>Repeated Event</w:t>
      </w:r>
      <w:r>
        <w:t xml:space="preserve">, </w:t>
      </w:r>
      <w:r w:rsidR="00E82EBA">
        <w:t xml:space="preserve">konten yang akan ditampilkan adalah ketika ada nilai perulangan pada suatu parameter. Dapat dilihat pada gambar 4.49, dimana ada proses pengecekan variabel </w:t>
      </w:r>
      <w:r w:rsidR="00E82EBA">
        <w:rPr>
          <w:i/>
          <w:iCs/>
        </w:rPr>
        <w:t>maxValue</w:t>
      </w:r>
      <w:r w:rsidR="00E82EBA">
        <w:t xml:space="preserve">, variabel ini berisikan jumlah perulangan terbesar pada suatu adata, jika variabel </w:t>
      </w:r>
      <w:r w:rsidR="00E82EBA">
        <w:rPr>
          <w:i/>
          <w:iCs/>
        </w:rPr>
        <w:t>maxValue</w:t>
      </w:r>
      <w:r w:rsidR="00E82EBA">
        <w:t xml:space="preserve"> ini bernilai 0, maka pesan </w:t>
      </w:r>
      <w:r w:rsidR="00E82EBA">
        <w:rPr>
          <w:i/>
          <w:iCs/>
        </w:rPr>
        <w:t>Repeated Event</w:t>
      </w:r>
      <w:r w:rsidR="00E82EBA">
        <w:t xml:space="preserve"> tidak akan dimunculkan, dan diganti dengan pesan default</w:t>
      </w:r>
      <w:r w:rsidR="00EE2DD7">
        <w:t xml:space="preserve"> </w:t>
      </w:r>
      <w:r w:rsidR="00EE2DD7">
        <w:rPr>
          <w:i/>
          <w:iCs/>
        </w:rPr>
        <w:t>“</w:t>
      </w:r>
      <w:r w:rsidR="00EE2DD7" w:rsidRPr="00EE2DD7">
        <w:rPr>
          <w:i/>
          <w:iCs/>
        </w:rPr>
        <w:t>There w</w:t>
      </w:r>
      <w:r w:rsidR="00EE2DD7">
        <w:rPr>
          <w:i/>
          <w:iCs/>
        </w:rPr>
        <w:t>ere no repeating values within [</w:t>
      </w:r>
      <w:r w:rsidR="00EE2DD7" w:rsidRPr="00EE2DD7">
        <w:rPr>
          <w:i/>
          <w:iCs/>
        </w:rPr>
        <w:t>limit</w:t>
      </w:r>
      <w:r w:rsidR="00EE2DD7">
        <w:rPr>
          <w:i/>
          <w:iCs/>
        </w:rPr>
        <w:t>] [</w:t>
      </w:r>
      <w:r w:rsidR="00EE2DD7" w:rsidRPr="00EE2DD7">
        <w:rPr>
          <w:i/>
          <w:iCs/>
        </w:rPr>
        <w:t>interval</w:t>
      </w:r>
      <w:r w:rsidR="00EE2DD7">
        <w:rPr>
          <w:i/>
          <w:iCs/>
        </w:rPr>
        <w:t>]</w:t>
      </w:r>
      <w:r w:rsidR="00EE2DD7" w:rsidRPr="00EE2DD7">
        <w:rPr>
          <w:i/>
          <w:iCs/>
        </w:rPr>
        <w:t xml:space="preserve"> or more, every value changed from</w:t>
      </w:r>
      <w:r w:rsidR="00EE2DD7">
        <w:rPr>
          <w:i/>
          <w:iCs/>
        </w:rPr>
        <w:t xml:space="preserve"> time to time.”</w:t>
      </w:r>
      <w:r w:rsidR="00E82EBA">
        <w:t xml:space="preserve"> yang menandakan bahwa tidak terdapat nilai yang berulang yang melebihi </w:t>
      </w:r>
      <w:r w:rsidR="00EE2DD7">
        <w:rPr>
          <w:i/>
          <w:iCs/>
        </w:rPr>
        <w:t>limit</w:t>
      </w:r>
      <w:r w:rsidR="00E82EBA">
        <w:t xml:space="preserve"> sebesar 10% dari </w:t>
      </w:r>
      <w:r w:rsidR="00EE2DD7">
        <w:t>range</w:t>
      </w:r>
      <w:r w:rsidR="00E82EBA">
        <w:t xml:space="preserve"> </w:t>
      </w:r>
      <w:r w:rsidR="00EE2DD7">
        <w:t xml:space="preserve">data, dengan </w:t>
      </w:r>
      <w:r w:rsidR="00EE2DD7" w:rsidRPr="00EE2DD7">
        <w:rPr>
          <w:i/>
          <w:iCs/>
        </w:rPr>
        <w:t>interval</w:t>
      </w:r>
      <w:r w:rsidR="00EE2DD7">
        <w:t xml:space="preserve"> data perjam, perhari, perminggu, atau pun yang lainnya. Namun, jika terdapat perulangan pada suatu parameter, akan ditampilkan pesan seperti ini </w:t>
      </w:r>
      <w:r w:rsidR="00EE2DD7">
        <w:rPr>
          <w:i/>
          <w:iCs/>
        </w:rPr>
        <w:t>“</w:t>
      </w:r>
      <w:r w:rsidR="00EE2DD7" w:rsidRPr="00EE2DD7">
        <w:rPr>
          <w:i/>
          <w:iCs/>
        </w:rPr>
        <w:t>There were some repeating value more than 876 hours: IR stayed constant at very low during 1 Jan 2010 00:00 to 4 Mar 2010 15:00, 24 Oct 2010 14:00 to 31 Dec 2010 23:00.</w:t>
      </w:r>
      <w:r w:rsidR="00EE2DD7">
        <w:rPr>
          <w:i/>
          <w:iCs/>
        </w:rPr>
        <w:t>”</w:t>
      </w:r>
      <w:r w:rsidR="0025261D">
        <w:t>.</w:t>
      </w:r>
    </w:p>
    <w:p w:rsidR="00533719" w:rsidRDefault="00533719" w:rsidP="00533719">
      <w:pPr>
        <w:spacing w:after="120"/>
        <w:contextualSpacing/>
      </w:pPr>
    </w:p>
    <w:tbl>
      <w:tblPr>
        <w:tblStyle w:val="TableGrid"/>
        <w:tblW w:w="0" w:type="auto"/>
        <w:tblLook w:val="04A0" w:firstRow="1" w:lastRow="0" w:firstColumn="1" w:lastColumn="0" w:noHBand="0" w:noVBand="1"/>
      </w:tblPr>
      <w:tblGrid>
        <w:gridCol w:w="7927"/>
      </w:tblGrid>
      <w:tr w:rsidR="00E84A4E" w:rsidTr="00AD06D9">
        <w:tc>
          <w:tcPr>
            <w:tcW w:w="7927" w:type="dxa"/>
            <w:tcBorders>
              <w:top w:val="single" w:sz="4" w:space="0" w:color="auto"/>
              <w:left w:val="single" w:sz="4" w:space="0" w:color="auto"/>
              <w:bottom w:val="single" w:sz="4" w:space="0" w:color="auto"/>
              <w:right w:val="single" w:sz="4" w:space="0" w:color="auto"/>
            </w:tcBorders>
            <w:hideMark/>
          </w:tcPr>
          <w:p w:rsidR="00E84A4E" w:rsidRDefault="00E84A4E" w:rsidP="00E84A4E">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lastRenderedPageBreak/>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E84A4E" w:rsidRPr="00E84A4E" w:rsidRDefault="00E84A4E" w:rsidP="00E84A4E">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E82EBA" w:rsidRPr="00E84A4E" w:rsidRDefault="00E84A4E" w:rsidP="00DB68D1">
      <w:pPr>
        <w:pStyle w:val="Caption"/>
      </w:pPr>
      <w:r>
        <w:t>Gambar 4.</w:t>
      </w:r>
      <w:r w:rsidR="00BB1BDD">
        <w:fldChar w:fldCharType="begin"/>
      </w:r>
      <w:r w:rsidR="00BB1BDD">
        <w:instrText xml:space="preserve"> SEQ Gambar_4. \* ARABIC </w:instrText>
      </w:r>
      <w:r w:rsidR="00BB1BDD">
        <w:fldChar w:fldCharType="separate"/>
      </w:r>
      <w:r w:rsidR="00533719">
        <w:rPr>
          <w:noProof/>
        </w:rPr>
        <w:t>49</w:t>
      </w:r>
      <w:r w:rsidR="00BB1BDD">
        <w:rPr>
          <w:noProof/>
        </w:rPr>
        <w:fldChar w:fldCharType="end"/>
      </w:r>
      <w:r>
        <w:t xml:space="preserve"> Implementasi </w:t>
      </w:r>
      <w:r>
        <w:rPr>
          <w:i/>
        </w:rPr>
        <w:t>Content Determination</w:t>
      </w:r>
      <w:r>
        <w:t xml:space="preserve"> untuk </w:t>
      </w:r>
      <w:r>
        <w:rPr>
          <w:i/>
        </w:rPr>
        <w:t>Repeated Event</w:t>
      </w:r>
    </w:p>
    <w:p w:rsidR="007C6B1E" w:rsidRDefault="00E84A4E" w:rsidP="00533719">
      <w:pPr>
        <w:spacing w:before="240" w:after="12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sidR="00AD06D9">
        <w:rPr>
          <w:rFonts w:cs="Times New Roman"/>
          <w:bCs/>
          <w:i/>
          <w:iCs/>
          <w:color w:val="000000" w:themeColor="text1"/>
          <w:szCs w:val="24"/>
          <w:lang w:eastAsia="id-ID"/>
        </w:rPr>
        <w:t xml:space="preserve">fluctuate extremely </w:t>
      </w:r>
      <w:r w:rsidR="00AD06D9">
        <w:rPr>
          <w:rFonts w:cs="Times New Roman"/>
          <w:bCs/>
          <w:color w:val="000000" w:themeColor="text1"/>
          <w:szCs w:val="24"/>
          <w:lang w:eastAsia="id-ID"/>
        </w:rPr>
        <w:t>akan ditampilkan. Namun jika hanya kenaikannya saja yang merupakan sinyal</w:t>
      </w:r>
      <w:r w:rsidR="00AD06D9">
        <w:rPr>
          <w:rFonts w:cs="Times New Roman"/>
          <w:bCs/>
          <w:i/>
          <w:iCs/>
          <w:color w:val="000000" w:themeColor="text1"/>
          <w:szCs w:val="24"/>
          <w:lang w:eastAsia="id-ID"/>
        </w:rPr>
        <w:t xml:space="preserve"> extreme</w:t>
      </w:r>
      <w:r w:rsidR="00AD06D9">
        <w:rPr>
          <w:rFonts w:cs="Times New Roman"/>
          <w:bCs/>
          <w:color w:val="000000" w:themeColor="text1"/>
          <w:szCs w:val="24"/>
          <w:lang w:eastAsia="id-ID"/>
        </w:rPr>
        <w:t xml:space="preserve"> maka sinyal tersebut akan menghasilkan pesan </w:t>
      </w:r>
      <w:r w:rsidR="00AD06D9">
        <w:rPr>
          <w:rFonts w:cs="Times New Roman"/>
          <w:bCs/>
          <w:i/>
          <w:iCs/>
          <w:color w:val="000000" w:themeColor="text1"/>
          <w:szCs w:val="24"/>
          <w:lang w:eastAsia="id-ID"/>
        </w:rPr>
        <w:t xml:space="preserve">increase extremely, </w:t>
      </w:r>
      <w:r w:rsidR="00AD06D9">
        <w:rPr>
          <w:rFonts w:cs="Times New Roman"/>
          <w:bCs/>
          <w:color w:val="000000" w:themeColor="text1"/>
          <w:szCs w:val="24"/>
          <w:lang w:eastAsia="id-ID"/>
        </w:rPr>
        <w:t>begitu juga jika penurunan suatu parameter merupakan</w:t>
      </w:r>
      <w:r>
        <w:rPr>
          <w:rFonts w:cs="Times New Roman"/>
          <w:bCs/>
          <w:color w:val="000000" w:themeColor="text1"/>
          <w:szCs w:val="24"/>
          <w:lang w:eastAsia="id-ID"/>
        </w:rPr>
        <w:t xml:space="preserve">  </w:t>
      </w:r>
      <w:r w:rsidR="00AD06D9">
        <w:rPr>
          <w:rFonts w:cs="Times New Roman"/>
          <w:bCs/>
          <w:color w:val="000000" w:themeColor="text1"/>
          <w:szCs w:val="24"/>
          <w:lang w:eastAsia="id-ID"/>
        </w:rPr>
        <w:t xml:space="preserve">sinyal </w:t>
      </w:r>
      <w:r w:rsidR="00AD06D9">
        <w:rPr>
          <w:rFonts w:cs="Times New Roman"/>
          <w:bCs/>
          <w:i/>
          <w:iCs/>
          <w:color w:val="000000" w:themeColor="text1"/>
          <w:szCs w:val="24"/>
          <w:lang w:eastAsia="id-ID"/>
        </w:rPr>
        <w:t>extreme</w:t>
      </w:r>
      <w:r w:rsidR="00AD06D9">
        <w:rPr>
          <w:rFonts w:cs="Times New Roman"/>
          <w:bCs/>
          <w:color w:val="000000" w:themeColor="text1"/>
          <w:szCs w:val="24"/>
          <w:lang w:eastAsia="id-ID"/>
        </w:rPr>
        <w:t xml:space="preserve"> maka sinyal tersebut akan menghasilkan pesan berupa </w:t>
      </w:r>
      <w:r w:rsidR="00AD06D9">
        <w:rPr>
          <w:rFonts w:cs="Times New Roman"/>
          <w:bCs/>
          <w:i/>
          <w:iCs/>
          <w:color w:val="000000" w:themeColor="text1"/>
          <w:szCs w:val="24"/>
          <w:lang w:eastAsia="id-ID"/>
        </w:rPr>
        <w:t>decrease extremely</w:t>
      </w:r>
      <w:r w:rsidR="00AD06D9">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Contoh pesan </w:t>
      </w:r>
      <w:r w:rsidR="00EE2DD7">
        <w:rPr>
          <w:rFonts w:cs="Times New Roman"/>
          <w:bCs/>
          <w:i/>
          <w:iCs/>
          <w:color w:val="000000" w:themeColor="text1"/>
          <w:szCs w:val="24"/>
          <w:lang w:eastAsia="id-ID"/>
        </w:rPr>
        <w:t>extreme</w:t>
      </w:r>
      <w:r w:rsidR="00EE2DD7">
        <w:rPr>
          <w:rFonts w:cs="Times New Roman"/>
          <w:bCs/>
          <w:color w:val="000000" w:themeColor="text1"/>
          <w:szCs w:val="24"/>
          <w:lang w:eastAsia="id-ID"/>
        </w:rPr>
        <w:t xml:space="preserve"> yang </w:t>
      </w:r>
      <w:r w:rsidR="0025261D">
        <w:rPr>
          <w:rFonts w:cs="Times New Roman"/>
          <w:bCs/>
          <w:color w:val="000000" w:themeColor="text1"/>
          <w:szCs w:val="24"/>
          <w:lang w:eastAsia="id-ID"/>
        </w:rPr>
        <w:t xml:space="preserve">akan </w:t>
      </w:r>
      <w:r w:rsidR="00EE2DD7">
        <w:rPr>
          <w:rFonts w:cs="Times New Roman"/>
          <w:bCs/>
          <w:color w:val="000000" w:themeColor="text1"/>
          <w:szCs w:val="24"/>
          <w:lang w:eastAsia="id-ID"/>
        </w:rPr>
        <w:t xml:space="preserve">ditampilkan adalah </w:t>
      </w:r>
      <w:r w:rsidR="00EE2DD7">
        <w:rPr>
          <w:rFonts w:cs="Times New Roman"/>
          <w:bCs/>
          <w:i/>
          <w:iCs/>
          <w:color w:val="000000" w:themeColor="text1"/>
          <w:szCs w:val="24"/>
          <w:lang w:eastAsia="id-ID"/>
        </w:rPr>
        <w:t>“</w:t>
      </w:r>
      <w:r w:rsidR="00EE2DD7" w:rsidRPr="00EE2DD7">
        <w:rPr>
          <w:rFonts w:cs="Times New Roman"/>
          <w:bCs/>
          <w:i/>
          <w:iCs/>
          <w:color w:val="000000" w:themeColor="text1"/>
          <w:szCs w:val="24"/>
          <w:lang w:eastAsia="id-ID"/>
        </w:rPr>
        <w:t>O3 increased significantly from 29-30 Sep 2016 (increased 95 points)</w:t>
      </w:r>
      <w:r w:rsidR="00EE2DD7">
        <w:rPr>
          <w:rFonts w:cs="Times New Roman"/>
          <w:bCs/>
          <w:i/>
          <w:iCs/>
          <w:color w:val="000000" w:themeColor="text1"/>
          <w:szCs w:val="24"/>
          <w:lang w:eastAsia="id-ID"/>
        </w:rPr>
        <w:t>”.</w:t>
      </w:r>
    </w:p>
    <w:p w:rsidR="007C6B1E" w:rsidRDefault="007C6B1E" w:rsidP="007C6B1E">
      <w:pPr>
        <w:rPr>
          <w:lang w:eastAsia="id-ID"/>
        </w:rPr>
      </w:pPr>
      <w:r>
        <w:rPr>
          <w:lang w:eastAsia="id-ID"/>
        </w:rPr>
        <w:br w:type="page"/>
      </w:r>
    </w:p>
    <w:tbl>
      <w:tblPr>
        <w:tblStyle w:val="TableGrid"/>
        <w:tblW w:w="0" w:type="auto"/>
        <w:tblLook w:val="04A0" w:firstRow="1" w:lastRow="0" w:firstColumn="1" w:lastColumn="0" w:noHBand="0" w:noVBand="1"/>
      </w:tblPr>
      <w:tblGrid>
        <w:gridCol w:w="7927"/>
      </w:tblGrid>
      <w:tr w:rsidR="00AD06D9" w:rsidTr="00AD06D9">
        <w:tc>
          <w:tcPr>
            <w:tcW w:w="7927" w:type="dxa"/>
            <w:tcBorders>
              <w:top w:val="single" w:sz="4" w:space="0" w:color="auto"/>
              <w:left w:val="single" w:sz="4" w:space="0" w:color="auto"/>
              <w:bottom w:val="single" w:sz="4" w:space="0" w:color="auto"/>
              <w:right w:val="single" w:sz="4" w:space="0" w:color="auto"/>
            </w:tcBorders>
            <w:hideMark/>
          </w:tcPr>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lastRenderedPageBreak/>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E84A4E" w:rsidRDefault="00AD06D9" w:rsidP="00AD06D9">
            <w:pPr>
              <w:keepNext/>
              <w:shd w:val="clear" w:color="auto" w:fill="FFFFFF"/>
              <w:rPr>
                <w:rFonts w:ascii="Courier New" w:eastAsia="Times New Roman" w:hAnsi="Courier New" w:cs="Courier New"/>
                <w:b/>
                <w:bCs/>
                <w:color w:val="000080"/>
                <w:sz w:val="20"/>
                <w:szCs w:val="20"/>
              </w:rPr>
            </w:pPr>
          </w:p>
        </w:tc>
      </w:tr>
    </w:tbl>
    <w:p w:rsidR="00AD06D9" w:rsidRDefault="00A22AB1" w:rsidP="00DB68D1">
      <w:pPr>
        <w:pStyle w:val="Caption"/>
      </w:pPr>
      <w:r>
        <w:t>Gambar 4.</w:t>
      </w:r>
      <w:r w:rsidR="00BB1BDD">
        <w:fldChar w:fldCharType="begin"/>
      </w:r>
      <w:r w:rsidR="00BB1BDD">
        <w:instrText xml:space="preserve"> SEQ Gambar_4. \* ARABIC </w:instrText>
      </w:r>
      <w:r w:rsidR="00BB1BDD">
        <w:fldChar w:fldCharType="separate"/>
      </w:r>
      <w:r w:rsidR="00533719">
        <w:rPr>
          <w:noProof/>
        </w:rPr>
        <w:t>50</w:t>
      </w:r>
      <w:r w:rsidR="00BB1BDD">
        <w:rPr>
          <w:noProof/>
        </w:rPr>
        <w:fldChar w:fldCharType="end"/>
      </w:r>
      <w:r w:rsidR="00AD06D9">
        <w:t xml:space="preserve"> Implementasi </w:t>
      </w:r>
      <w:r w:rsidR="00AD06D9">
        <w:rPr>
          <w:i/>
        </w:rPr>
        <w:t>Content Determination</w:t>
      </w:r>
      <w:r w:rsidR="00AD06D9">
        <w:t xml:space="preserve"> untuk </w:t>
      </w:r>
      <w:r w:rsidR="00AD06D9">
        <w:rPr>
          <w:i/>
        </w:rPr>
        <w:t>Extreme Event</w:t>
      </w:r>
    </w:p>
    <w:p w:rsidR="00AD06D9" w:rsidRDefault="0025261D" w:rsidP="007C6B1E">
      <w:pPr>
        <w:spacing w:before="240" w:after="12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w:t>
      </w:r>
      <w:r w:rsidR="006104D4">
        <w:rPr>
          <w:lang w:eastAsia="id-ID"/>
        </w:rPr>
        <w:t>pada fungsi</w:t>
      </w:r>
      <w:r w:rsidR="006104D4" w:rsidRPr="006104D4">
        <w:t xml:space="preserve"> </w:t>
      </w:r>
      <w:r w:rsidR="006104D4" w:rsidRPr="006104D4">
        <w:rPr>
          <w:lang w:eastAsia="id-ID"/>
        </w:rPr>
        <w:t>MotifDiscoveryDocPlan</w:t>
      </w:r>
      <w:r w:rsidR="006104D4">
        <w:rPr>
          <w:lang w:eastAsia="id-ID"/>
        </w:rPr>
        <w:t>()</w:t>
      </w:r>
      <w:r w:rsidR="006104D4" w:rsidRPr="006104D4">
        <w:rPr>
          <w:lang w:eastAsia="id-ID"/>
        </w:rPr>
        <w:t xml:space="preserve"> </w:t>
      </w:r>
      <w:r>
        <w:rPr>
          <w:lang w:eastAsia="id-ID"/>
        </w:rPr>
        <w:t xml:space="preserve">dengan melakukan pengecekan </w:t>
      </w:r>
      <w:r w:rsidR="006104D4">
        <w:rPr>
          <w:lang w:eastAsia="id-ID"/>
        </w:rPr>
        <w:t xml:space="preserve">hanya pada </w:t>
      </w:r>
      <w:r>
        <w:rPr>
          <w:lang w:eastAsia="id-ID"/>
        </w:rPr>
        <w:t xml:space="preserve">parameter dengan tipe </w:t>
      </w:r>
      <w:r>
        <w:rPr>
          <w:i/>
          <w:iCs/>
          <w:lang w:eastAsia="id-ID"/>
        </w:rPr>
        <w:t>categorical</w:t>
      </w:r>
      <w:r>
        <w:rPr>
          <w:lang w:eastAsia="id-ID"/>
        </w:rPr>
        <w:t xml:space="preserve">. Jika </w:t>
      </w:r>
      <w:r>
        <w:rPr>
          <w:lang w:eastAsia="id-ID"/>
        </w:rPr>
        <w:lastRenderedPageBreak/>
        <w:t xml:space="preserve">tidak terdapat pola yang sama pada parameter tersebut, maka variabel </w:t>
      </w:r>
      <w:r w:rsidR="00A22AB1">
        <w:rPr>
          <w:i/>
          <w:iCs/>
          <w:lang w:eastAsia="id-ID"/>
        </w:rPr>
        <w:t>listColumn</w:t>
      </w:r>
      <w:r w:rsidR="00A22AB1">
        <w:rPr>
          <w:lang w:eastAsia="id-ID"/>
        </w:rPr>
        <w:t xml:space="preserve"> pada gambar 4.51 akan</w:t>
      </w:r>
      <w:r>
        <w:rPr>
          <w:lang w:eastAsia="id-ID"/>
        </w:rPr>
        <w:t xml:space="preserve"> </w:t>
      </w:r>
      <w:r w:rsidR="00A22AB1">
        <w:rPr>
          <w:lang w:eastAsia="id-ID"/>
        </w:rPr>
        <w:t xml:space="preserve">bernilai </w:t>
      </w:r>
      <w:r w:rsidR="00A22AB1">
        <w:rPr>
          <w:i/>
          <w:iCs/>
          <w:lang w:eastAsia="id-ID"/>
        </w:rPr>
        <w:t xml:space="preserve">NA, </w:t>
      </w:r>
      <w:r w:rsidR="00A22AB1">
        <w:rPr>
          <w:lang w:eastAsia="id-ID"/>
        </w:rPr>
        <w:t xml:space="preserve">dan ditampilkan pesan </w:t>
      </w:r>
      <w:r w:rsidR="00A22AB1">
        <w:rPr>
          <w:i/>
          <w:iCs/>
          <w:lang w:eastAsia="id-ID"/>
        </w:rPr>
        <w:t>“</w:t>
      </w:r>
      <w:r w:rsidR="00A22AB1" w:rsidRPr="00A22AB1">
        <w:rPr>
          <w:i/>
          <w:iCs/>
          <w:lang w:eastAsia="id-ID"/>
        </w:rPr>
        <w:t xml:space="preserve">For the past 7 days , no same patterns were found </w:t>
      </w:r>
      <w:r w:rsidR="00A22AB1">
        <w:rPr>
          <w:i/>
          <w:iCs/>
          <w:lang w:eastAsia="id-ID"/>
        </w:rPr>
        <w:t xml:space="preserve">for each categorical parameters”. </w:t>
      </w:r>
      <w:r w:rsidR="00A22AB1">
        <w:rPr>
          <w:lang w:eastAsia="id-ID"/>
        </w:rPr>
        <w:t xml:space="preserve">Namun jika suatu parameter memiliki pola yang sama, maka variable </w:t>
      </w:r>
      <w:r w:rsidR="00A22AB1">
        <w:rPr>
          <w:i/>
          <w:iCs/>
          <w:lang w:eastAsia="id-ID"/>
        </w:rPr>
        <w:t xml:space="preserve">listColumn </w:t>
      </w:r>
      <w:r w:rsidR="00A22AB1">
        <w:rPr>
          <w:lang w:eastAsia="id-ID"/>
        </w:rPr>
        <w:t>pada gambar 4.51</w:t>
      </w:r>
      <w:r w:rsidR="00A22AB1">
        <w:rPr>
          <w:i/>
          <w:iCs/>
          <w:lang w:eastAsia="id-ID"/>
        </w:rPr>
        <w:t xml:space="preserve"> </w:t>
      </w:r>
      <w:r w:rsidR="00A22AB1">
        <w:rPr>
          <w:lang w:eastAsia="id-ID"/>
        </w:rPr>
        <w:t xml:space="preserve">akan berisikan nilai sesuai indeks dari parameter tersebut. Sehingga akan ditampilkan pesan seperti berikut </w:t>
      </w:r>
      <w:r w:rsidR="00A22AB1">
        <w:rPr>
          <w:i/>
          <w:iCs/>
          <w:lang w:eastAsia="id-ID"/>
        </w:rPr>
        <w:t>“</w:t>
      </w:r>
      <w:r w:rsidR="00A22AB1" w:rsidRPr="00A22AB1">
        <w:rPr>
          <w:i/>
          <w:iCs/>
          <w:lang w:eastAsia="id-ID"/>
        </w:rPr>
        <w:t xml:space="preserve">There are a </w:t>
      </w:r>
      <w:r w:rsidR="00A22AB1">
        <w:rPr>
          <w:i/>
          <w:iCs/>
          <w:lang w:eastAsia="id-ID"/>
        </w:rPr>
        <w:t>duplicate</w:t>
      </w:r>
      <w:r w:rsidR="00A22AB1" w:rsidRPr="00A22AB1">
        <w:rPr>
          <w:i/>
          <w:iCs/>
          <w:lang w:eastAsia="id-ID"/>
        </w:rPr>
        <w:t xml:space="preserve"> CBWD data pattern in the last 6 hours (31 Dec 2010 17:00 to 31 Dec 2010 23:00) with data patterns from 3 May 2010 20:00 to 4 May 2010 02:00, and 1 Oct 2010 10:00 to 1 Oct 2010 16:00.</w:t>
      </w:r>
      <w:r w:rsidR="00A22AB1">
        <w:rPr>
          <w:i/>
          <w:iCs/>
          <w:lang w:eastAsia="id-ID"/>
        </w:rPr>
        <w:t>”</w:t>
      </w:r>
    </w:p>
    <w:tbl>
      <w:tblPr>
        <w:tblStyle w:val="TableGrid"/>
        <w:tblW w:w="0" w:type="auto"/>
        <w:tblLook w:val="04A0" w:firstRow="1" w:lastRow="0" w:firstColumn="1" w:lastColumn="0" w:noHBand="0" w:noVBand="1"/>
      </w:tblPr>
      <w:tblGrid>
        <w:gridCol w:w="7927"/>
      </w:tblGrid>
      <w:tr w:rsidR="00A22AB1" w:rsidTr="00DD7D46">
        <w:tc>
          <w:tcPr>
            <w:tcW w:w="7927" w:type="dxa"/>
            <w:tcBorders>
              <w:top w:val="single" w:sz="4" w:space="0" w:color="auto"/>
              <w:left w:val="single" w:sz="4" w:space="0" w:color="auto"/>
              <w:bottom w:val="single" w:sz="4" w:space="0" w:color="auto"/>
              <w:right w:val="single" w:sz="4" w:space="0" w:color="auto"/>
            </w:tcBorders>
            <w:hideMark/>
          </w:tcPr>
          <w:p w:rsidR="00A22AB1" w:rsidRPr="00AD06D9" w:rsidRDefault="00377BF3" w:rsidP="00A22AB1">
            <w:pPr>
              <w:shd w:val="clear" w:color="auto" w:fill="FFFFFF"/>
              <w:jc w:val="left"/>
              <w:rPr>
                <w:rFonts w:ascii="Courier New" w:eastAsia="Times New Roman" w:hAnsi="Courier New" w:cs="Courier New"/>
                <w:color w:val="000000"/>
                <w:sz w:val="20"/>
                <w:szCs w:val="20"/>
              </w:rPr>
            </w:pPr>
            <w:r>
              <w:rPr>
                <w:i/>
                <w:iCs/>
                <w:lang w:eastAsia="id-ID"/>
              </w:rPr>
              <w:br w:type="page"/>
            </w:r>
            <w:r w:rsidR="00A22AB1" w:rsidRPr="00E84A4E">
              <w:rPr>
                <w:rFonts w:ascii="Courier New" w:eastAsia="Times New Roman" w:hAnsi="Courier New" w:cs="Courier New"/>
                <w:color w:val="008000"/>
                <w:sz w:val="20"/>
                <w:szCs w:val="20"/>
              </w:rPr>
              <w:t>#</w:t>
            </w:r>
            <w:r w:rsidR="00A22AB1">
              <w:rPr>
                <w:rFonts w:ascii="Courier New" w:eastAsia="Times New Roman" w:hAnsi="Courier New" w:cs="Courier New"/>
                <w:color w:val="008000"/>
                <w:sz w:val="20"/>
                <w:szCs w:val="20"/>
              </w:rPr>
              <w:t>Content Determination</w:t>
            </w:r>
          </w:p>
          <w:p w:rsidR="00A22AB1" w:rsidRDefault="00A22AB1" w:rsidP="00A22AB1">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A22AB1" w:rsidRDefault="00A22AB1" w:rsidP="00A22AB1">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E84A4E" w:rsidRDefault="00A22AB1" w:rsidP="006104D4">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AD4E7F" w:rsidRPr="006104D4" w:rsidRDefault="006104D4" w:rsidP="00DB68D1">
      <w:pPr>
        <w:pStyle w:val="Caption"/>
        <w:rPr>
          <w:rFonts w:cs="Times New Roman"/>
          <w:b/>
          <w:color w:val="000000" w:themeColor="text1"/>
          <w:szCs w:val="24"/>
          <w:lang w:eastAsia="id-ID"/>
        </w:rPr>
      </w:pPr>
      <w:r>
        <w:t>Gambar 4.</w:t>
      </w:r>
      <w:r w:rsidR="00BB1BDD">
        <w:fldChar w:fldCharType="begin"/>
      </w:r>
      <w:r w:rsidR="00BB1BDD">
        <w:instrText xml:space="preserve"> SEQ Gambar_4. \* ARABIC </w:instrText>
      </w:r>
      <w:r w:rsidR="00BB1BDD">
        <w:fldChar w:fldCharType="separate"/>
      </w:r>
      <w:r w:rsidR="00134EF3">
        <w:rPr>
          <w:noProof/>
        </w:rPr>
        <w:t>51</w:t>
      </w:r>
      <w:r w:rsidR="00BB1BDD">
        <w:rPr>
          <w:noProof/>
        </w:rPr>
        <w:fldChar w:fldCharType="end"/>
      </w:r>
      <w:r>
        <w:t xml:space="preserve"> Implementasi </w:t>
      </w:r>
      <w:r>
        <w:rPr>
          <w:i/>
        </w:rPr>
        <w:t>Content Determination</w:t>
      </w:r>
      <w:r>
        <w:t xml:space="preserve"> untuk pendeteksian </w:t>
      </w:r>
      <w:r>
        <w:rPr>
          <w:i/>
        </w:rPr>
        <w:t>String Matching</w:t>
      </w:r>
    </w:p>
    <w:p w:rsidR="00533719" w:rsidRDefault="006104D4" w:rsidP="00AB2945">
      <w:pPr>
        <w:spacing w:before="240" w:after="120"/>
        <w:ind w:left="720" w:firstLine="720"/>
        <w:rPr>
          <w:i/>
          <w:iCs/>
        </w:rPr>
      </w:pPr>
      <w:r>
        <w:t xml:space="preserve">Implementasi </w:t>
      </w:r>
      <w:r>
        <w:rPr>
          <w:i/>
          <w:iCs/>
        </w:rPr>
        <w:t xml:space="preserve">Content Determination </w:t>
      </w:r>
      <w:r>
        <w:t>pada korelasi parameter</w:t>
      </w:r>
      <w:r w:rsidR="000A33A4">
        <w:t xml:space="preserve"> dilakukan pada fungsi </w:t>
      </w:r>
      <w:r w:rsidR="000A33A4" w:rsidRPr="000A33A4">
        <w:t>CorrelationSignificantMsgContentDetermination</w:t>
      </w:r>
      <w:r w:rsidR="000A33A4">
        <w:t>() yang</w:t>
      </w:r>
      <w:r>
        <w:t xml:space="preserve"> dapat dilihat pada gambar 4.52. </w:t>
      </w:r>
      <w:r w:rsidR="000A33A4">
        <w:t xml:space="preserve">Implementasi </w:t>
      </w:r>
      <w:r>
        <w:rPr>
          <w:i/>
          <w:iCs/>
        </w:rPr>
        <w:t>Content Determination</w:t>
      </w:r>
      <w:r>
        <w:t xml:space="preserve"> untuk korelasi parameter terbila</w:t>
      </w:r>
      <w:r w:rsidR="000A33A4">
        <w:t xml:space="preserve">ng sederhana, dimana nilai yang akan diproses sebagai pesan keluaran adalah nilai korelasi yang lebih besar dari 0.7 untuk korelasi positif, dan nilai korelasi yang lebih kecil dari -0.7 untuk korelasi negatif. Sehingga didapatkan pesan keluaran seperti ini </w:t>
      </w:r>
      <w:r w:rsidR="000A33A4">
        <w:rPr>
          <w:i/>
          <w:iCs/>
        </w:rPr>
        <w:t>“</w:t>
      </w:r>
      <w:r w:rsidR="000A33A4" w:rsidRPr="000A33A4">
        <w:rPr>
          <w:i/>
          <w:iCs/>
        </w:rPr>
        <w:t xml:space="preserve">An </w:t>
      </w:r>
      <w:r w:rsidR="000A33A4" w:rsidRPr="000A33A4">
        <w:rPr>
          <w:i/>
          <w:iCs/>
        </w:rPr>
        <w:lastRenderedPageBreak/>
        <w:t>increase in TEMP resulted a growth in DEWP. As a result of the decay in PRES, it can be seen tha</w:t>
      </w:r>
      <w:r w:rsidR="000A33A4">
        <w:rPr>
          <w:i/>
          <w:iCs/>
        </w:rPr>
        <w:t>t DEWP, and TEMP is increasing”.</w:t>
      </w:r>
    </w:p>
    <w:tbl>
      <w:tblPr>
        <w:tblStyle w:val="TableGrid"/>
        <w:tblW w:w="0" w:type="auto"/>
        <w:tblLook w:val="04A0" w:firstRow="1" w:lastRow="0" w:firstColumn="1" w:lastColumn="0" w:noHBand="0" w:noVBand="1"/>
      </w:tblPr>
      <w:tblGrid>
        <w:gridCol w:w="7927"/>
      </w:tblGrid>
      <w:tr w:rsidR="000A33A4" w:rsidTr="00DD7D46">
        <w:tc>
          <w:tcPr>
            <w:tcW w:w="7927" w:type="dxa"/>
            <w:tcBorders>
              <w:top w:val="single" w:sz="4" w:space="0" w:color="auto"/>
              <w:left w:val="single" w:sz="4" w:space="0" w:color="auto"/>
              <w:bottom w:val="single" w:sz="4" w:space="0" w:color="auto"/>
              <w:right w:val="single" w:sz="4" w:space="0" w:color="auto"/>
            </w:tcBorders>
            <w:hideMark/>
          </w:tcPr>
          <w:p w:rsidR="000A33A4" w:rsidRPr="000A33A4" w:rsidRDefault="00533719" w:rsidP="000A33A4">
            <w:pPr>
              <w:shd w:val="clear" w:color="auto" w:fill="FFFFFF"/>
              <w:jc w:val="left"/>
              <w:rPr>
                <w:rFonts w:ascii="Courier New" w:eastAsia="Times New Roman" w:hAnsi="Courier New" w:cs="Courier New"/>
                <w:color w:val="000000"/>
                <w:sz w:val="20"/>
                <w:szCs w:val="20"/>
              </w:rPr>
            </w:pPr>
            <w:r>
              <w:rPr>
                <w:i/>
                <w:iCs/>
              </w:rPr>
              <w:br w:type="page"/>
            </w:r>
            <w:r w:rsidR="000A33A4" w:rsidRPr="000A33A4">
              <w:rPr>
                <w:rFonts w:ascii="Courier New" w:eastAsia="Times New Roman" w:hAnsi="Courier New" w:cs="Courier New"/>
                <w:color w:val="000000"/>
                <w:sz w:val="20"/>
                <w:szCs w:val="20"/>
              </w:rPr>
              <w:t xml:space="preserve">CorrelationSignificantMsgContentDetermination </w:t>
            </w:r>
            <w:r w:rsidR="000A33A4" w:rsidRPr="000A33A4">
              <w:rPr>
                <w:rFonts w:ascii="Courier New" w:eastAsia="Times New Roman" w:hAnsi="Courier New" w:cs="Courier New"/>
                <w:b/>
                <w:bCs/>
                <w:color w:val="000080"/>
                <w:sz w:val="20"/>
                <w:szCs w:val="20"/>
              </w:rPr>
              <w:t>&lt;-</w:t>
            </w:r>
            <w:r w:rsidR="000A33A4" w:rsidRPr="000A33A4">
              <w:rPr>
                <w:rFonts w:ascii="Courier New" w:eastAsia="Times New Roman" w:hAnsi="Courier New" w:cs="Courier New"/>
                <w:color w:val="000000"/>
                <w:sz w:val="20"/>
                <w:szCs w:val="20"/>
              </w:rPr>
              <w:t xml:space="preserve"> </w:t>
            </w:r>
            <w:r w:rsidR="000A33A4" w:rsidRPr="000A33A4">
              <w:rPr>
                <w:rFonts w:ascii="Courier New" w:eastAsia="Times New Roman" w:hAnsi="Courier New" w:cs="Courier New"/>
                <w:b/>
                <w:bCs/>
                <w:color w:val="0000FF"/>
                <w:sz w:val="20"/>
                <w:szCs w:val="20"/>
              </w:rPr>
              <w:t>function</w:t>
            </w:r>
            <w:r w:rsidR="000A33A4" w:rsidRPr="000A33A4">
              <w:rPr>
                <w:rFonts w:ascii="Courier New" w:eastAsia="Times New Roman" w:hAnsi="Courier New" w:cs="Courier New"/>
                <w:b/>
                <w:bCs/>
                <w:color w:val="000080"/>
                <w:sz w:val="20"/>
                <w:szCs w:val="20"/>
              </w:rPr>
              <w:t>(</w:t>
            </w:r>
            <w:r w:rsidR="000A33A4" w:rsidRPr="000A33A4">
              <w:rPr>
                <w:rFonts w:ascii="Courier New" w:eastAsia="Times New Roman" w:hAnsi="Courier New" w:cs="Courier New"/>
                <w:color w:val="8000FF"/>
                <w:sz w:val="20"/>
                <w:szCs w:val="20"/>
              </w:rPr>
              <w:t>matrix</w:t>
            </w:r>
            <w:r w:rsidR="000A33A4" w:rsidRPr="000A33A4">
              <w:rPr>
                <w:rFonts w:ascii="Courier New" w:eastAsia="Times New Roman" w:hAnsi="Courier New" w:cs="Courier New"/>
                <w:b/>
                <w:bCs/>
                <w:color w:val="000080"/>
                <w:sz w:val="20"/>
                <w:szCs w:val="20"/>
              </w:rPr>
              <w:t>){</w:t>
            </w:r>
          </w:p>
          <w:p w:rsidR="000A33A4" w:rsidRPr="000A33A4" w:rsidRDefault="000A33A4" w:rsidP="007C6B1E">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007C6B1E">
              <w:rPr>
                <w:rFonts w:ascii="Courier New" w:eastAsia="Times New Roman" w:hAnsi="Courier New" w:cs="Courier New"/>
                <w:color w:val="FF8000"/>
                <w:sz w:val="20"/>
                <w:szCs w:val="20"/>
              </w:rPr>
              <w:t xml:space="preserve"> </w:t>
            </w:r>
            <w:r w:rsidR="007C6B1E">
              <w:rPr>
                <w:rFonts w:ascii="Courier New" w:eastAsia="Times New Roman" w:hAnsi="Courier New" w:cs="Courier New"/>
                <w:color w:val="008000"/>
                <w:sz w:val="20"/>
                <w:szCs w:val="20"/>
              </w:rPr>
              <w:t># Removing top triangle</w:t>
            </w:r>
          </w:p>
          <w:p w:rsid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0A33A4" w:rsidRP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E84A4E" w:rsidRDefault="000A33A4" w:rsidP="000A33A4">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0A33A4" w:rsidRDefault="000A33A4"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52</w:t>
      </w:r>
      <w:r w:rsidR="00BB1BDD">
        <w:rPr>
          <w:noProof/>
        </w:rPr>
        <w:fldChar w:fldCharType="end"/>
      </w:r>
      <w:r>
        <w:t xml:space="preserve"> Implementasi </w:t>
      </w:r>
      <w:r>
        <w:rPr>
          <w:i/>
        </w:rPr>
        <w:t>Content Determination</w:t>
      </w:r>
      <w:r>
        <w:t xml:space="preserve"> untuk korelasi antar parameter</w:t>
      </w:r>
    </w:p>
    <w:p w:rsidR="00A10332" w:rsidRPr="00A10332" w:rsidRDefault="000A33A4" w:rsidP="00533719">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w:t>
      </w:r>
      <w:r w:rsidR="00A10332">
        <w:t xml:space="preserve">jika suatu parameter mendapatkan nilai tertinggi atau nilai terendah pada data terakhir. Sehingg jika data terakhir merupakan nilai tertinggi atau nilai terendah, maka akan ditampilkan pesan seperti berikut </w:t>
      </w:r>
      <w:r w:rsidR="00A10332">
        <w:rPr>
          <w:i/>
          <w:iCs/>
        </w:rPr>
        <w:t>“</w:t>
      </w:r>
      <w:r w:rsidR="00A10332" w:rsidRPr="00A10332">
        <w:rPr>
          <w:i/>
          <w:iCs/>
        </w:rPr>
        <w:t>LWS reached th</w:t>
      </w:r>
      <w:r w:rsidR="00A10332">
        <w:rPr>
          <w:i/>
          <w:iCs/>
        </w:rPr>
        <w:t>eir highest value on this hour”.</w:t>
      </w:r>
    </w:p>
    <w:tbl>
      <w:tblPr>
        <w:tblStyle w:val="TableGrid"/>
        <w:tblW w:w="0" w:type="auto"/>
        <w:tblLook w:val="04A0" w:firstRow="1" w:lastRow="0" w:firstColumn="1" w:lastColumn="0" w:noHBand="0" w:noVBand="1"/>
      </w:tblPr>
      <w:tblGrid>
        <w:gridCol w:w="7927"/>
      </w:tblGrid>
      <w:tr w:rsidR="00A10332" w:rsidTr="00DD7D46">
        <w:tc>
          <w:tcPr>
            <w:tcW w:w="7927" w:type="dxa"/>
            <w:tcBorders>
              <w:top w:val="single" w:sz="4" w:space="0" w:color="auto"/>
              <w:left w:val="single" w:sz="4" w:space="0" w:color="auto"/>
              <w:bottom w:val="single" w:sz="4" w:space="0" w:color="auto"/>
              <w:right w:val="single" w:sz="4" w:space="0" w:color="auto"/>
            </w:tcBorders>
            <w:hideMark/>
          </w:tcPr>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00533719">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Default="00A10332" w:rsidP="00A10332">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A10332" w:rsidRPr="00E84A4E" w:rsidRDefault="00A10332" w:rsidP="00A10332">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A10332" w:rsidRDefault="00A10332"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53</w:t>
      </w:r>
      <w:r w:rsidR="00BB1BDD">
        <w:rPr>
          <w:noProof/>
        </w:rPr>
        <w:fldChar w:fldCharType="end"/>
      </w:r>
      <w:r w:rsidRPr="00A10332">
        <w:t xml:space="preserve"> </w:t>
      </w:r>
      <w:r>
        <w:t xml:space="preserve">Implementasi </w:t>
      </w:r>
      <w:r>
        <w:rPr>
          <w:i/>
        </w:rPr>
        <w:t>Content Determination</w:t>
      </w:r>
      <w:r>
        <w:t xml:space="preserve"> untuk </w:t>
      </w:r>
      <w:r>
        <w:rPr>
          <w:i/>
        </w:rPr>
        <w:t>Current Text</w:t>
      </w:r>
    </w:p>
    <w:p w:rsidR="00533719" w:rsidRDefault="00533719" w:rsidP="00A10332">
      <w:pPr>
        <w:ind w:left="720" w:firstLine="720"/>
      </w:pPr>
    </w:p>
    <w:p w:rsidR="00533719" w:rsidRDefault="00A10332" w:rsidP="00AB2945">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AB2945" w:rsidRDefault="00AB2945" w:rsidP="00AB2945">
      <w:pPr>
        <w:ind w:left="720" w:firstLine="720"/>
        <w:rPr>
          <w:i/>
          <w:iCs/>
        </w:rPr>
      </w:pPr>
    </w:p>
    <w:p w:rsidR="00AB2945" w:rsidRPr="00DE667E" w:rsidRDefault="00AB2945" w:rsidP="0013793C">
      <w:pPr>
        <w:pStyle w:val="ListParagraph"/>
        <w:numPr>
          <w:ilvl w:val="0"/>
          <w:numId w:val="30"/>
        </w:numPr>
        <w:rPr>
          <w:b/>
          <w:bCs/>
        </w:rPr>
      </w:pPr>
      <w:r w:rsidRPr="00DE667E">
        <w:rPr>
          <w:b/>
          <w:bCs/>
          <w:lang w:val="id-ID"/>
        </w:rPr>
        <w:t xml:space="preserve">Implementasi Proses </w:t>
      </w:r>
      <w:r w:rsidR="0013793C">
        <w:rPr>
          <w:b/>
          <w:bCs/>
          <w:i/>
          <w:iCs/>
        </w:rPr>
        <w:t>Microplanning and Realisation</w:t>
      </w:r>
    </w:p>
    <w:p w:rsidR="00DD7D46" w:rsidRPr="00DD7D46" w:rsidRDefault="00A10332" w:rsidP="00AB2945">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sidR="00DD7D46">
        <w:rPr>
          <w:rFonts w:eastAsiaTheme="majorEastAsia" w:cs="Times New Roman"/>
          <w:bCs/>
          <w:color w:val="000000" w:themeColor="text1"/>
          <w:szCs w:val="24"/>
        </w:rPr>
        <w:t xml:space="preserve">adalah ketika menentukan frasa untuk mendefinisikan rentang tanggal. Misalnya, format rentang </w:t>
      </w:r>
      <w:r w:rsidR="00DD7D46">
        <w:rPr>
          <w:rFonts w:eastAsiaTheme="majorEastAsia" w:cs="Times New Roman"/>
          <w:bCs/>
          <w:i/>
          <w:iCs/>
          <w:color w:val="000000" w:themeColor="text1"/>
          <w:szCs w:val="24"/>
        </w:rPr>
        <w:t>“2-3 Dec 2018”</w:t>
      </w:r>
      <w:r w:rsidR="00DD7D46">
        <w:rPr>
          <w:rFonts w:eastAsiaTheme="majorEastAsia" w:cs="Times New Roman"/>
          <w:bCs/>
          <w:color w:val="000000" w:themeColor="text1"/>
          <w:szCs w:val="24"/>
        </w:rPr>
        <w:t xml:space="preserve"> digunakan untuk mendefinisikan rentang tanggal yang memiliki nilai bulan dan tahun yang sama, lalu format </w:t>
      </w:r>
      <w:r w:rsidR="00DD7D46">
        <w:rPr>
          <w:rFonts w:eastAsiaTheme="majorEastAsia" w:cs="Times New Roman"/>
          <w:bCs/>
          <w:i/>
          <w:iCs/>
          <w:color w:val="000000" w:themeColor="text1"/>
          <w:szCs w:val="24"/>
        </w:rPr>
        <w:t>“2 Oct -3 Dec 2018”</w:t>
      </w:r>
      <w:r w:rsidR="00DD7D46">
        <w:rPr>
          <w:rFonts w:eastAsiaTheme="majorEastAsia" w:cs="Times New Roman"/>
          <w:bCs/>
          <w:color w:val="000000" w:themeColor="text1"/>
          <w:szCs w:val="24"/>
        </w:rPr>
        <w:t xml:space="preserve"> digunakan untuk mendefinisikan rentang tanggal dengan tahun yang sama, sedangkan format </w:t>
      </w:r>
      <w:r w:rsidR="00DD7D46" w:rsidRPr="00DD7D46">
        <w:rPr>
          <w:rFonts w:eastAsiaTheme="majorEastAsia" w:cs="Times New Roman"/>
          <w:bCs/>
          <w:i/>
          <w:iCs/>
          <w:color w:val="000000" w:themeColor="text1"/>
          <w:szCs w:val="24"/>
        </w:rPr>
        <w:t>“20 Jan 2017 - 08 Jan 2018”</w:t>
      </w:r>
      <w:r w:rsidR="00DD7D46">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DD7D46" w:rsidTr="00DD7D46">
        <w:tc>
          <w:tcPr>
            <w:tcW w:w="7927" w:type="dxa"/>
            <w:tcBorders>
              <w:top w:val="single" w:sz="4" w:space="0" w:color="auto"/>
              <w:left w:val="single" w:sz="4" w:space="0" w:color="auto"/>
              <w:bottom w:val="single" w:sz="4" w:space="0" w:color="auto"/>
              <w:right w:val="single" w:sz="4" w:space="0" w:color="auto"/>
            </w:tcBorders>
            <w:hideMark/>
          </w:tcPr>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DD7D46" w:rsidRPr="00DD7D46" w:rsidRDefault="00DD7D46" w:rsidP="00E8777B">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E8777B">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DD7D46" w:rsidRPr="00DD7D46" w:rsidRDefault="00DD7D46" w:rsidP="00E8777B">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00E8777B" w:rsidRPr="00DD7D46">
              <w:rPr>
                <w:rFonts w:ascii="Courier New" w:eastAsia="Times New Roman" w:hAnsi="Courier New" w:cs="Courier New"/>
                <w:color w:val="008000"/>
                <w:sz w:val="20"/>
                <w:szCs w:val="20"/>
              </w:rPr>
              <w:t>#</w:t>
            </w:r>
            <w:r w:rsidR="00E8777B">
              <w:rPr>
                <w:rFonts w:ascii="Courier New" w:eastAsia="Times New Roman" w:hAnsi="Courier New" w:cs="Courier New"/>
                <w:color w:val="008000"/>
                <w:sz w:val="20"/>
                <w:szCs w:val="20"/>
              </w:rPr>
              <w:t>Hourly data default</w:t>
            </w:r>
            <w:r w:rsidR="00E8777B" w:rsidRPr="00DD7D46">
              <w:rPr>
                <w:rFonts w:ascii="Courier New" w:eastAsia="Times New Roman" w:hAnsi="Courier New" w:cs="Courier New"/>
                <w:color w:val="008000"/>
                <w:sz w:val="20"/>
                <w:szCs w:val="20"/>
              </w:rPr>
              <w:t>: 1 June 2018 00:00</w:t>
            </w:r>
            <w:r w:rsidR="00E8777B">
              <w:rPr>
                <w:rFonts w:ascii="Courier New" w:eastAsia="Times New Roman" w:hAnsi="Courier New" w:cs="Courier New"/>
                <w:color w:val="008000"/>
                <w:sz w:val="20"/>
                <w:szCs w:val="20"/>
              </w:rPr>
              <w:t xml:space="preserve"> to</w:t>
            </w:r>
            <w:r w:rsidR="00E8777B" w:rsidRPr="00DD7D46">
              <w:rPr>
                <w:rFonts w:ascii="Courier New" w:eastAsia="Times New Roman" w:hAnsi="Courier New" w:cs="Courier New"/>
                <w:color w:val="008000"/>
                <w:sz w:val="20"/>
                <w:szCs w:val="20"/>
              </w:rPr>
              <w:t xml:space="preserve"> 1 June 2018 12:00</w:t>
            </w:r>
            <w:r w:rsidRPr="00DD7D46">
              <w:rPr>
                <w:rFonts w:ascii="Courier New" w:eastAsia="Times New Roman" w:hAnsi="Courier New" w:cs="Courier New"/>
                <w:color w:val="000000"/>
                <w:sz w:val="20"/>
                <w:szCs w:val="20"/>
              </w:rPr>
              <w:t xml:space="preserve">    </w:t>
            </w:r>
          </w:p>
          <w:p w:rsidR="00DD7D46" w:rsidRDefault="00DD7D46" w:rsidP="00E8777B">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E8777B" w:rsidRPr="00DD7D46" w:rsidRDefault="00E8777B" w:rsidP="00E8777B">
            <w:pPr>
              <w:shd w:val="clear" w:color="auto" w:fill="FFFFFF"/>
              <w:jc w:val="left"/>
              <w:rPr>
                <w:rFonts w:ascii="Courier New" w:eastAsia="Times New Roman" w:hAnsi="Courier New" w:cs="Courier New"/>
                <w:color w:val="000000"/>
                <w:sz w:val="20"/>
                <w:szCs w:val="20"/>
              </w:rPr>
            </w:pP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E8777B" w:rsidP="00E8777B">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DD7D46" w:rsidRPr="00DD7D46">
              <w:rPr>
                <w:rFonts w:ascii="Courier New" w:eastAsia="Times New Roman" w:hAnsi="Courier New" w:cs="Courier New"/>
                <w:color w:val="008000"/>
                <w:sz w:val="20"/>
                <w:szCs w:val="20"/>
              </w:rPr>
              <w:t>#if month differen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DD7D46" w:rsidRPr="00DD7D46" w:rsidRDefault="00DD7D46" w:rsidP="00E8777B">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E8777B" w:rsidRDefault="00DD7D46" w:rsidP="00E8777B">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E8777B" w:rsidRPr="00E8777B" w:rsidRDefault="00E8777B" w:rsidP="00E8777B">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w:t>
            </w:r>
          </w:p>
        </w:tc>
      </w:tr>
    </w:tbl>
    <w:p w:rsidR="00DD7D46" w:rsidRDefault="00DF24AF"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54</w:t>
      </w:r>
      <w:r w:rsidR="00BB1BDD">
        <w:rPr>
          <w:noProof/>
        </w:rPr>
        <w:fldChar w:fldCharType="end"/>
      </w:r>
      <w:r>
        <w:t xml:space="preserve"> </w:t>
      </w:r>
      <w:r w:rsidRPr="00DF24AF">
        <w:t xml:space="preserve">Implementasi </w:t>
      </w:r>
      <w:r w:rsidRPr="00DF24AF">
        <w:rPr>
          <w:i/>
        </w:rPr>
        <w:t>Lexicalisation</w:t>
      </w:r>
      <w:r w:rsidRPr="00DF24AF">
        <w:t xml:space="preserve"> </w:t>
      </w:r>
      <w:r>
        <w:t>untuk format range tanggal</w:t>
      </w:r>
    </w:p>
    <w:p w:rsidR="00E8777B" w:rsidRDefault="00E8777B" w:rsidP="00B807BC">
      <w:pPr>
        <w:spacing w:before="240" w:after="120"/>
        <w:ind w:left="720" w:firstLine="720"/>
      </w:pPr>
    </w:p>
    <w:p w:rsidR="00DF24AF" w:rsidRPr="005B6684" w:rsidRDefault="00DF24AF" w:rsidP="00B807BC">
      <w:pPr>
        <w:spacing w:before="240" w:after="120"/>
        <w:ind w:left="720" w:firstLine="720"/>
      </w:pPr>
      <w:r>
        <w:lastRenderedPageBreak/>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w:t>
      </w:r>
      <w:r w:rsidR="005B6684">
        <w:t xml:space="preserve">Contoh implementasi proses </w:t>
      </w:r>
      <w:r w:rsidR="005B6684">
        <w:rPr>
          <w:i/>
          <w:iCs/>
        </w:rPr>
        <w:t xml:space="preserve">Aggregation </w:t>
      </w:r>
      <w:r w:rsidR="005B6684">
        <w:t xml:space="preserve"> ini dapat dilihat pada gambar 4.55.</w:t>
      </w:r>
    </w:p>
    <w:tbl>
      <w:tblPr>
        <w:tblStyle w:val="TableGrid"/>
        <w:tblW w:w="0" w:type="auto"/>
        <w:tblLook w:val="04A0" w:firstRow="1" w:lastRow="0" w:firstColumn="1" w:lastColumn="0" w:noHBand="0" w:noVBand="1"/>
      </w:tblPr>
      <w:tblGrid>
        <w:gridCol w:w="7927"/>
      </w:tblGrid>
      <w:tr w:rsidR="00DF24AF" w:rsidTr="00CB1517">
        <w:tc>
          <w:tcPr>
            <w:tcW w:w="7927" w:type="dxa"/>
            <w:tcBorders>
              <w:top w:val="single" w:sz="4" w:space="0" w:color="auto"/>
              <w:left w:val="single" w:sz="4" w:space="0" w:color="auto"/>
              <w:bottom w:val="single" w:sz="4" w:space="0" w:color="auto"/>
              <w:right w:val="single" w:sz="4" w:space="0" w:color="auto"/>
            </w:tcBorders>
            <w:hideMark/>
          </w:tcPr>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DF24AF" w:rsidRDefault="00DF24AF" w:rsidP="00DF24AF">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5B6684" w:rsidRPr="00DF24AF" w:rsidRDefault="005B6684" w:rsidP="005B668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D7D46" w:rsidRDefault="00DF24AF" w:rsidP="005B6684">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DF24AF" w:rsidRPr="00E84A4E" w:rsidRDefault="00DF24AF" w:rsidP="005B6684">
            <w:pPr>
              <w:keepNext/>
              <w:shd w:val="clear" w:color="auto" w:fill="FFFFFF"/>
              <w:rPr>
                <w:rFonts w:ascii="Courier New" w:eastAsia="Times New Roman" w:hAnsi="Courier New" w:cs="Courier New"/>
                <w:b/>
                <w:bCs/>
                <w:color w:val="000080"/>
                <w:sz w:val="20"/>
                <w:szCs w:val="20"/>
              </w:rPr>
            </w:pPr>
          </w:p>
        </w:tc>
      </w:tr>
    </w:tbl>
    <w:p w:rsidR="005B6684" w:rsidRDefault="005B6684"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55</w:t>
      </w:r>
      <w:r w:rsidR="00BB1BDD">
        <w:rPr>
          <w:noProof/>
        </w:rP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p>
    <w:p w:rsidR="005B6684" w:rsidRDefault="005B6684" w:rsidP="00AB2945">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w:t>
      </w:r>
      <w:r w:rsidR="001113F5">
        <w:t>berikut ini</w:t>
      </w:r>
      <w:r>
        <w:rPr>
          <w:i/>
          <w:iCs/>
        </w:rPr>
        <w:t>“</w:t>
      </w:r>
      <w:r w:rsidR="001113F5" w:rsidRPr="001113F5">
        <w:rPr>
          <w:i/>
          <w:iCs/>
        </w:rPr>
        <w:t>PM2.5, DEWP, IS, and IR in very low condition. TEMP in low condition.</w:t>
      </w:r>
      <w:r w:rsidR="001113F5">
        <w:rPr>
          <w:i/>
          <w:iCs/>
        </w:rPr>
        <w:t xml:space="preserve"> </w:t>
      </w:r>
      <w:r w:rsidR="001113F5" w:rsidRPr="001113F5">
        <w:rPr>
          <w:i/>
          <w:iCs/>
        </w:rPr>
        <w:t>IS, and IR reached their lowest value on this hour.</w:t>
      </w:r>
      <w:r>
        <w:rPr>
          <w:i/>
          <w:iCs/>
        </w:rPr>
        <w:t>”</w:t>
      </w:r>
      <w:r w:rsidR="001113F5">
        <w:t xml:space="preserve">. Dimana pada pesan tersebut, parameter-parameter yang memiliki hasil interpretasi </w:t>
      </w:r>
      <w:r w:rsidR="001113F5">
        <w:rPr>
          <w:i/>
          <w:iCs/>
        </w:rPr>
        <w:t>very low</w:t>
      </w:r>
      <w:r w:rsidR="001113F5">
        <w:t xml:space="preserve"> dan parameter-parameter yang merupakan </w:t>
      </w:r>
      <w:r w:rsidR="001113F5">
        <w:rPr>
          <w:i/>
          <w:iCs/>
        </w:rPr>
        <w:t xml:space="preserve">lowest </w:t>
      </w:r>
      <w:r w:rsidR="001113F5" w:rsidRPr="001113F5">
        <w:t>value</w:t>
      </w:r>
      <w:r w:rsidR="001113F5">
        <w:t xml:space="preserve"> </w:t>
      </w:r>
      <w:r w:rsidR="001113F5" w:rsidRPr="001113F5">
        <w:lastRenderedPageBreak/>
        <w:t>dikelompokan</w:t>
      </w:r>
      <w:r w:rsidR="001113F5">
        <w:t xml:space="preserve"> dan ditampilkan sekaligus menggunakan </w:t>
      </w:r>
      <w:r w:rsidR="001113F5">
        <w:rPr>
          <w:i/>
          <w:iCs/>
        </w:rPr>
        <w:t xml:space="preserve">simple conjunction </w:t>
      </w:r>
      <w:r w:rsidR="001113F5" w:rsidRPr="001113F5">
        <w:t>berupa</w:t>
      </w:r>
      <w:r w:rsidR="001113F5">
        <w:rPr>
          <w:i/>
          <w:iCs/>
        </w:rPr>
        <w:t xml:space="preserve"> </w:t>
      </w:r>
      <w:r w:rsidR="001113F5" w:rsidRPr="001113F5">
        <w:rPr>
          <w:i/>
          <w:iCs/>
        </w:rPr>
        <w:t>and</w:t>
      </w:r>
      <w:r w:rsidR="001113F5">
        <w:t>.</w:t>
      </w:r>
    </w:p>
    <w:p w:rsidR="001113F5" w:rsidRDefault="001113F5" w:rsidP="00AB2945">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sidR="001F507D">
              <w:rPr>
                <w:rFonts w:ascii="Courier New" w:eastAsia="Times New Roman" w:hAnsi="Courier New" w:cs="Courier New"/>
                <w:color w:val="808080"/>
                <w:sz w:val="18"/>
                <w:szCs w:val="20"/>
              </w:rPr>
              <w:t>Unspecific</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113F5" w:rsidRDefault="001113F5" w:rsidP="00CB1517">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113F5" w:rsidRDefault="001113F5" w:rsidP="001113F5">
            <w:pPr>
              <w:keepNext/>
              <w:spacing w:line="360" w:lineRule="auto"/>
              <w:jc w:val="center"/>
              <w:rPr>
                <w:rFonts w:cs="Times New Roman"/>
                <w:color w:val="000000" w:themeColor="text1"/>
                <w:sz w:val="18"/>
                <w:szCs w:val="20"/>
              </w:rPr>
            </w:pPr>
          </w:p>
        </w:tc>
      </w:tr>
    </w:tbl>
    <w:p w:rsidR="001113F5" w:rsidRDefault="001113F5" w:rsidP="00DB68D1">
      <w:pPr>
        <w:pStyle w:val="Caption"/>
      </w:pPr>
      <w:r>
        <w:t xml:space="preserve">Gambar 4. </w:t>
      </w:r>
      <w:r w:rsidR="00BB1BDD">
        <w:fldChar w:fldCharType="begin"/>
      </w:r>
      <w:r w:rsidR="00BB1BDD">
        <w:instrText xml:space="preserve"> SEQ Gambar_4. \* ARABIC </w:instrText>
      </w:r>
      <w:r w:rsidR="00BB1BDD">
        <w:fldChar w:fldCharType="separate"/>
      </w:r>
      <w:r w:rsidR="00AB2945">
        <w:rPr>
          <w:noProof/>
        </w:rPr>
        <w:t>56</w:t>
      </w:r>
      <w:r w:rsidR="00BB1BDD">
        <w:rPr>
          <w:noProof/>
        </w:rP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E8777B" w:rsidRDefault="001113F5" w:rsidP="001113F5">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p w:rsidR="00E8777B" w:rsidRDefault="00E8777B" w:rsidP="00E8777B">
      <w:r>
        <w:br w:type="page"/>
      </w:r>
    </w:p>
    <w:p w:rsidR="001113F5" w:rsidRDefault="001113F5" w:rsidP="001113F5">
      <w:pPr>
        <w:ind w:left="720" w:firstLine="720"/>
      </w:pP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E8777B">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Default="001113F5" w:rsidP="001113F5">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113F5" w:rsidRDefault="001113F5" w:rsidP="001113F5">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A10332" w:rsidRDefault="001113F5" w:rsidP="00DB68D1">
      <w:pPr>
        <w:pStyle w:val="Caption"/>
      </w:pPr>
      <w:r>
        <w:t xml:space="preserve">Gambar 4. </w:t>
      </w:r>
      <w:r w:rsidR="00BB1BDD">
        <w:fldChar w:fldCharType="begin"/>
      </w:r>
      <w:r w:rsidR="00BB1BDD">
        <w:instrText xml:space="preserve"> SEQ Gambar_4. \* ARABIC </w:instrText>
      </w:r>
      <w:r w:rsidR="00BB1BDD">
        <w:fldChar w:fldCharType="separate"/>
      </w:r>
      <w:r w:rsidR="00134EF3">
        <w:rPr>
          <w:noProof/>
        </w:rPr>
        <w:t>57</w:t>
      </w:r>
      <w:r w:rsidR="00BB1BDD">
        <w:rPr>
          <w:noProof/>
        </w:rPr>
        <w:fldChar w:fldCharType="end"/>
      </w:r>
      <w:r>
        <w:t xml:space="preserve"> </w:t>
      </w:r>
      <w:r w:rsidRPr="001113F5">
        <w:t xml:space="preserve">Implementasi </w:t>
      </w:r>
      <w:r w:rsidRPr="001113F5">
        <w:rPr>
          <w:i/>
        </w:rPr>
        <w:t>Referring Expression Generation</w:t>
      </w:r>
      <w:r w:rsidRPr="001113F5">
        <w:t xml:space="preserve"> </w:t>
      </w:r>
      <w:r w:rsidR="006B4A2A">
        <w:br/>
        <w:t>u</w:t>
      </w:r>
      <w:r w:rsidRPr="001113F5">
        <w:t xml:space="preserve">ntuk </w:t>
      </w:r>
      <w:r w:rsidRPr="001113F5">
        <w:rPr>
          <w:i/>
        </w:rPr>
        <w:t>Time Descritption</w:t>
      </w:r>
    </w:p>
    <w:p w:rsidR="001113F5" w:rsidRDefault="001113F5" w:rsidP="00B807BC">
      <w:pPr>
        <w:spacing w:after="120"/>
        <w:ind w:left="720" w:firstLine="720"/>
      </w:pPr>
      <w:r>
        <w:t xml:space="preserve">Sedangkan implementasi </w:t>
      </w:r>
      <w:r>
        <w:rPr>
          <w:i/>
          <w:iCs/>
        </w:rPr>
        <w:t>Structure Realisation</w:t>
      </w:r>
      <w:r>
        <w:t xml:space="preserve">  dilakukan </w:t>
      </w:r>
      <w:r w:rsidR="006B4A2A">
        <w:t>seperti pada gambar 4.58</w:t>
      </w:r>
    </w:p>
    <w:tbl>
      <w:tblPr>
        <w:tblStyle w:val="TableGrid"/>
        <w:tblW w:w="0" w:type="auto"/>
        <w:tblLook w:val="04A0" w:firstRow="1" w:lastRow="0" w:firstColumn="1" w:lastColumn="0" w:noHBand="0" w:noVBand="1"/>
      </w:tblPr>
      <w:tblGrid>
        <w:gridCol w:w="7927"/>
      </w:tblGrid>
      <w:tr w:rsidR="006B4A2A" w:rsidTr="00CB1517">
        <w:tc>
          <w:tcPr>
            <w:tcW w:w="7927" w:type="dxa"/>
            <w:tcBorders>
              <w:top w:val="single" w:sz="4" w:space="0" w:color="auto"/>
              <w:left w:val="single" w:sz="4" w:space="0" w:color="auto"/>
              <w:bottom w:val="single" w:sz="4" w:space="0" w:color="auto"/>
              <w:right w:val="single" w:sz="4" w:space="0" w:color="auto"/>
            </w:tcBorders>
          </w:tcPr>
          <w:p w:rsid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6B4A2A" w:rsidRDefault="006B4A2A" w:rsidP="00E8777B">
            <w:pPr>
              <w:keepNext/>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6B4A2A" w:rsidRPr="006B4A2A" w:rsidRDefault="006B4A2A" w:rsidP="00E8777B">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6B4A2A" w:rsidRP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6B4A2A" w:rsidRDefault="00770084"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58</w:t>
      </w:r>
      <w:r w:rsidR="00BB1BDD">
        <w:rPr>
          <w:noProof/>
        </w:rPr>
        <w:fldChar w:fldCharType="end"/>
      </w:r>
      <w:r w:rsidR="006B4A2A">
        <w:t xml:space="preserve"> Implementasi </w:t>
      </w:r>
      <w:r w:rsidR="006B4A2A">
        <w:rPr>
          <w:i/>
        </w:rPr>
        <w:t>Structure Realisation</w:t>
      </w:r>
    </w:p>
    <w:p w:rsidR="009B5435" w:rsidRDefault="009B5435" w:rsidP="00CB1517"/>
    <w:p w:rsidR="00770084" w:rsidRDefault="00770084" w:rsidP="009A3C1D">
      <w:pPr>
        <w:pStyle w:val="Heading3"/>
        <w:numPr>
          <w:ilvl w:val="2"/>
          <w:numId w:val="18"/>
        </w:numPr>
        <w:spacing w:before="240" w:after="0"/>
        <w:ind w:left="0" w:firstLine="0"/>
        <w:rPr>
          <w:rFonts w:cs="Times New Roman"/>
          <w:iCs/>
          <w:color w:val="000000" w:themeColor="text1"/>
        </w:rPr>
      </w:pPr>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70084" w:rsidRDefault="00770084" w:rsidP="009B067C">
      <w:pPr>
        <w:ind w:firstLine="720"/>
      </w:pPr>
      <w:r>
        <w:t xml:space="preserve">Adapun rencana pengujian sistem </w:t>
      </w:r>
      <w:r w:rsidR="00FA1DDB">
        <w:t>UNG</w:t>
      </w:r>
      <w:r>
        <w:t xml:space="preserve"> ini dilakukan dengan menggunakan  teknik pengujian </w:t>
      </w:r>
      <w:r>
        <w:rPr>
          <w:i/>
          <w:iCs/>
        </w:rPr>
        <w:t xml:space="preserve">blackbox. </w:t>
      </w:r>
      <w:r>
        <w:t xml:space="preserve">Dimana fitur-fitur sistem akan diuji untuk membuktikan bahwa pembangunan sistem </w:t>
      </w:r>
      <w:r w:rsidR="00FA1DDB">
        <w:t>UNG</w:t>
      </w:r>
      <w:r>
        <w:t xml:space="preserve"> ini menjawab kebutuhan-kebutuhan dari hasil analisis sebelumnya. Untuk rencana pengujian sistem </w:t>
      </w:r>
      <w:r w:rsidR="00FA1DDB">
        <w:t>UNG</w:t>
      </w:r>
      <w:r>
        <w:t xml:space="preserve"> ini ditampilkan pada tabel 4.31.</w:t>
      </w:r>
    </w:p>
    <w:p w:rsidR="00770084" w:rsidRPr="00770084" w:rsidRDefault="00770084"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31</w:t>
      </w:r>
      <w:r w:rsidR="00BB1BDD">
        <w:rPr>
          <w:noProof/>
        </w:rPr>
        <w:fldChar w:fldCharType="end"/>
      </w:r>
      <w:r>
        <w:t xml:space="preserve"> Tabel Rencana pengujian </w:t>
      </w:r>
      <w:r>
        <w:rPr>
          <w:i/>
        </w:rPr>
        <w:t>blackbox</w:t>
      </w:r>
      <w:r>
        <w:t xml:space="preserve"> sistem </w:t>
      </w:r>
      <w:r w:rsidR="00FA1DDB">
        <w:t>UNG</w:t>
      </w:r>
    </w:p>
    <w:tbl>
      <w:tblPr>
        <w:tblStyle w:val="PlainTable4"/>
        <w:tblW w:w="5000" w:type="pct"/>
        <w:jc w:val="center"/>
        <w:tblLook w:val="04A0" w:firstRow="1" w:lastRow="0" w:firstColumn="1" w:lastColumn="0" w:noHBand="0" w:noVBand="1"/>
      </w:tblPr>
      <w:tblGrid>
        <w:gridCol w:w="1091"/>
        <w:gridCol w:w="5054"/>
        <w:gridCol w:w="1792"/>
      </w:tblGrid>
      <w:tr w:rsidR="00770084" w:rsidRPr="00D2183E" w:rsidTr="007700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2.</w:t>
            </w:r>
          </w:p>
        </w:tc>
        <w:tc>
          <w:tcPr>
            <w:tcW w:w="3184" w:type="pct"/>
            <w:shd w:val="clear" w:color="auto" w:fill="FFFFFF" w:themeFill="background1"/>
          </w:tcPr>
          <w:p w:rsidR="00770084" w:rsidRPr="004175DF" w:rsidRDefault="00770084" w:rsidP="00770084">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3.</w:t>
            </w:r>
          </w:p>
        </w:tc>
        <w:tc>
          <w:tcPr>
            <w:tcW w:w="3184" w:type="pct"/>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4.</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5.</w:t>
            </w:r>
          </w:p>
        </w:tc>
        <w:tc>
          <w:tcPr>
            <w:tcW w:w="3184" w:type="pct"/>
            <w:shd w:val="clear" w:color="auto" w:fill="FFFFFF" w:themeFill="background1"/>
          </w:tcPr>
          <w:p w:rsidR="00770084" w:rsidRPr="00B02E17"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6.</w:t>
            </w:r>
          </w:p>
        </w:tc>
        <w:tc>
          <w:tcPr>
            <w:tcW w:w="3184" w:type="pct"/>
            <w:shd w:val="clear" w:color="auto" w:fill="FFFFFF" w:themeFill="background1"/>
          </w:tcPr>
          <w:p w:rsidR="00770084" w:rsidRPr="00B02E17" w:rsidRDefault="00770084" w:rsidP="00770084">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7.</w:t>
            </w:r>
          </w:p>
        </w:tc>
        <w:tc>
          <w:tcPr>
            <w:tcW w:w="3184" w:type="pct"/>
            <w:shd w:val="clear" w:color="auto" w:fill="FFFFFF" w:themeFill="background1"/>
          </w:tcPr>
          <w:p w:rsidR="00770084"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770084" w:rsidRPr="00D2183E" w:rsidRDefault="00770084" w:rsidP="00770084">
            <w:pPr>
              <w:pStyle w:val="Teksnormal0"/>
              <w:ind w:firstLine="0"/>
              <w:rPr>
                <w:b w:val="0"/>
                <w:szCs w:val="20"/>
              </w:rPr>
            </w:pPr>
          </w:p>
        </w:tc>
        <w:tc>
          <w:tcPr>
            <w:tcW w:w="3184" w:type="pct"/>
            <w:tcBorders>
              <w:top w:val="double" w:sz="4" w:space="0" w:color="auto"/>
            </w:tcBorders>
            <w:shd w:val="clear" w:color="auto" w:fill="FFFFFF" w:themeFill="background1"/>
          </w:tcPr>
          <w:p w:rsidR="00770084" w:rsidRPr="00D2183E" w:rsidRDefault="00770084" w:rsidP="00770084">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9B067C" w:rsidRDefault="009B067C" w:rsidP="009B067C">
      <w:pPr>
        <w:ind w:firstLine="720"/>
      </w:pPr>
      <w:r>
        <w:t xml:space="preserve">Setelah menentukan rencana proses pengujian </w:t>
      </w:r>
      <w:r>
        <w:rPr>
          <w:i/>
          <w:iCs/>
        </w:rPr>
        <w:t>blackbox</w:t>
      </w:r>
      <w:r>
        <w:t xml:space="preserve"> proses selanjutnya adalah proses pengujian. Adapun hasil pengujian sistem </w:t>
      </w:r>
      <w:r w:rsidR="00FA1DDB">
        <w:t>UNG</w:t>
      </w:r>
      <w:r>
        <w:t xml:space="preserve"> dapat dilihat pada tabel 4.32</w:t>
      </w:r>
    </w:p>
    <w:p w:rsidR="009B067C" w:rsidRDefault="009B067C" w:rsidP="009B067C">
      <w:r>
        <w:br w:type="page"/>
      </w:r>
    </w:p>
    <w:p w:rsidR="009B067C" w:rsidRPr="009B067C" w:rsidRDefault="009B067C"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32</w:t>
      </w:r>
      <w:r w:rsidR="00BB1BDD">
        <w:rPr>
          <w:noProof/>
        </w:rPr>
        <w:fldChar w:fldCharType="end"/>
      </w:r>
      <w:r>
        <w:t xml:space="preserve"> hasil pengujian </w:t>
      </w:r>
      <w:r>
        <w:rPr>
          <w:i/>
        </w:rPr>
        <w:t xml:space="preserve">blackbox </w:t>
      </w:r>
      <w:r>
        <w:t xml:space="preserve">sistem </w:t>
      </w:r>
      <w:r w:rsidR="00FA1DDB">
        <w:t>UNG</w:t>
      </w:r>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9B067C" w:rsidRPr="00D2183E" w:rsidTr="009B0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9B067C" w:rsidRPr="00FF764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9B067C" w:rsidRPr="00FF7645"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9B067C" w:rsidRPr="008C06F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08</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0D7774" w:rsidRPr="000D7774" w:rsidRDefault="000D7774" w:rsidP="000D7774"/>
    <w:p w:rsidR="000D7774" w:rsidRDefault="000D7774" w:rsidP="009A3C1D">
      <w:pPr>
        <w:pStyle w:val="Heading3"/>
        <w:numPr>
          <w:ilvl w:val="2"/>
          <w:numId w:val="18"/>
        </w:numPr>
        <w:spacing w:before="0"/>
        <w:ind w:left="0" w:firstLine="0"/>
        <w:rPr>
          <w:rFonts w:cs="Times New Roman"/>
          <w:iCs/>
          <w:color w:val="000000" w:themeColor="text1"/>
        </w:rPr>
      </w:pPr>
      <w:r>
        <w:rPr>
          <w:rFonts w:cs="Times New Roman"/>
          <w:color w:val="000000" w:themeColor="text1"/>
        </w:rPr>
        <w:t xml:space="preserve">Panduan Penggunaan Aplikasi </w:t>
      </w:r>
      <w:r w:rsidR="00FA1DDB">
        <w:rPr>
          <w:rFonts w:cs="Times New Roman"/>
          <w:color w:val="000000" w:themeColor="text1"/>
        </w:rPr>
        <w:t>UNG</w:t>
      </w:r>
    </w:p>
    <w:p w:rsidR="000D7774" w:rsidRDefault="000D7774" w:rsidP="000D7774">
      <w:pPr>
        <w:ind w:left="720"/>
      </w:pPr>
      <w:r>
        <w:t>Berikut tahapan untuk menggukanan aplikasi D2T dalam penelitian ini:</w:t>
      </w:r>
    </w:p>
    <w:p w:rsidR="000D7774" w:rsidRDefault="000D7774" w:rsidP="009A3C1D">
      <w:pPr>
        <w:pStyle w:val="ListParagraph"/>
        <w:numPr>
          <w:ilvl w:val="4"/>
          <w:numId w:val="16"/>
        </w:numPr>
      </w:pPr>
      <w:r>
        <w:rPr>
          <w:i/>
          <w:iCs/>
        </w:rPr>
        <w:t>Extract</w:t>
      </w:r>
      <w:r>
        <w:t xml:space="preserve"> semua file D2T.rar kedalam sebuah folder</w:t>
      </w:r>
    </w:p>
    <w:p w:rsidR="000D7774" w:rsidRDefault="000D7774" w:rsidP="009A3C1D">
      <w:pPr>
        <w:pStyle w:val="ListParagraph"/>
        <w:numPr>
          <w:ilvl w:val="4"/>
          <w:numId w:val="16"/>
        </w:numPr>
      </w:pPr>
      <w:r>
        <w:t xml:space="preserve">Install </w:t>
      </w:r>
      <w:r>
        <w:rPr>
          <w:i/>
          <w:iCs/>
        </w:rPr>
        <w:t>package</w:t>
      </w:r>
      <w:r>
        <w:t xml:space="preserve"> yang diperlukan </w:t>
      </w:r>
    </w:p>
    <w:p w:rsidR="000D7774" w:rsidRDefault="000D7774" w:rsidP="009A3C1D">
      <w:pPr>
        <w:pStyle w:val="ListParagraph"/>
        <w:numPr>
          <w:ilvl w:val="4"/>
          <w:numId w:val="16"/>
        </w:numPr>
      </w:pPr>
      <w:r>
        <w:t xml:space="preserve">Buka file apps.R </w:t>
      </w:r>
    </w:p>
    <w:p w:rsidR="000D7774" w:rsidRDefault="000D7774" w:rsidP="009A3C1D">
      <w:pPr>
        <w:pStyle w:val="ListParagraph"/>
        <w:numPr>
          <w:ilvl w:val="4"/>
          <w:numId w:val="16"/>
        </w:numPr>
      </w:pPr>
      <w:r>
        <w:t>Lalu tekan tombol RunApp pada RStudio</w:t>
      </w:r>
    </w:p>
    <w:p w:rsidR="000D7774" w:rsidRPr="007C7E89" w:rsidRDefault="000D7774" w:rsidP="009A3C1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0D7774" w:rsidRDefault="000D7774">
      <w:r>
        <w:br w:type="page"/>
      </w:r>
    </w:p>
    <w:p w:rsidR="00363F96" w:rsidRDefault="00363F96" w:rsidP="000D7774">
      <w:pPr>
        <w:pStyle w:val="Heading2"/>
        <w:numPr>
          <w:ilvl w:val="0"/>
          <w:numId w:val="2"/>
        </w:numPr>
        <w:spacing w:before="0" w:after="0"/>
      </w:pPr>
      <w:r>
        <w:lastRenderedPageBreak/>
        <w:t>Rancangan Eksperimen</w:t>
      </w:r>
    </w:p>
    <w:p w:rsidR="00363F96" w:rsidRDefault="00363F96" w:rsidP="000D7774">
      <w:pPr>
        <w:ind w:firstLine="720"/>
      </w:pPr>
      <w:r>
        <w:t xml:space="preserve">Dalam melakukan proses evaluasi pada pembangkitan kalimat bahasa alami oleh suatu sistem, Belz </w:t>
      </w:r>
      <w:r>
        <w:fldChar w:fldCharType="begin" w:fldLock="1"/>
      </w:r>
      <w:r w:rsidR="00FF2930">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w:t>
      </w:r>
      <w:r w:rsidR="00FF2930">
        <w:t xml:space="preserve">. Selain itu </w:t>
      </w:r>
      <w:r w:rsidR="00FF2930">
        <w:fldChar w:fldCharType="begin" w:fldLock="1"/>
      </w:r>
      <w:r w:rsidR="00190E2E">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rsidR="00FF2930">
        <w:fldChar w:fldCharType="separate"/>
      </w:r>
      <w:r w:rsidR="00FF2930" w:rsidRPr="00FF2930">
        <w:rPr>
          <w:noProof/>
        </w:rPr>
        <w:t xml:space="preserve">Ramos-Soto et al., </w:t>
      </w:r>
      <w:r w:rsidR="00FF2930">
        <w:rPr>
          <w:noProof/>
        </w:rPr>
        <w:t>(</w:t>
      </w:r>
      <w:r w:rsidR="00FF2930" w:rsidRPr="00FF2930">
        <w:rPr>
          <w:noProof/>
        </w:rPr>
        <w:t>2015)</w:t>
      </w:r>
      <w:r w:rsidR="00FF2930">
        <w:fldChar w:fldCharType="end"/>
      </w:r>
      <w:r w:rsidR="00FF2930">
        <w:t xml:space="preserve"> dalam penelitiannya, dilakukan cara pengevaluasian yang berbeda. Dimana pada penelitannya, Ramos-Soto melakukan 20 kali pembangkitan berita dengan </w:t>
      </w:r>
      <w:r w:rsidR="00FF2930">
        <w:rPr>
          <w:i/>
          <w:iCs/>
        </w:rPr>
        <w:t>input</w:t>
      </w:r>
      <w:r w:rsidR="00FF2930">
        <w:t xml:space="preserve"> yang berbeda-beda yang kemudian setiap hasil pembangkitan tersebut dievaluasi oleh </w:t>
      </w:r>
      <w:r w:rsidR="00FF2930">
        <w:rPr>
          <w:i/>
          <w:iCs/>
        </w:rPr>
        <w:t>expert</w:t>
      </w:r>
      <w:r w:rsidR="00FF2930">
        <w:t xml:space="preserve"> lalu dilaku</w:t>
      </w:r>
      <w:r w:rsidR="00EA3257">
        <w:t xml:space="preserve">kan penilaian. Penilaian dilakukan berdasarkan pertanyaan terkain </w:t>
      </w:r>
      <w:r w:rsidR="00EA3257">
        <w:rPr>
          <w:i/>
          <w:iCs/>
        </w:rPr>
        <w:t>relevance</w:t>
      </w:r>
      <w:r w:rsidR="00EA3257">
        <w:t xml:space="preserve"> dan </w:t>
      </w:r>
      <w:r w:rsidR="00EA3257" w:rsidRPr="00EA3257">
        <w:rPr>
          <w:i/>
          <w:iCs/>
        </w:rPr>
        <w:t>truthfullnes</w:t>
      </w:r>
      <w:r w:rsidR="00EA3257">
        <w:rPr>
          <w:i/>
          <w:iCs/>
        </w:rPr>
        <w:t xml:space="preserve">, </w:t>
      </w:r>
      <w:r w:rsidR="00EA3257">
        <w:t>yang kemudian setelah semua hasil dinilai maka langkah selanjutnya adalah melakukan perhitungan rata-rata sehingga dapat dilakukan penarikan kesimpulan.</w:t>
      </w:r>
    </w:p>
    <w:p w:rsidR="00EA3257" w:rsidRDefault="00EA3257" w:rsidP="000D7774">
      <w:pPr>
        <w:ind w:firstLine="720"/>
      </w:pPr>
      <w:r>
        <w:t>Dengan demikian, penulis memutuskan untuk membuat skenarion eksperimen dengan mempertimbangkan dua aspek, yakni:</w:t>
      </w:r>
    </w:p>
    <w:p w:rsidR="00EA3257" w:rsidRDefault="00EA3257" w:rsidP="002B494B">
      <w:pPr>
        <w:pStyle w:val="ListParagraph"/>
        <w:numPr>
          <w:ilvl w:val="5"/>
          <w:numId w:val="16"/>
        </w:numPr>
      </w:pPr>
      <w:r>
        <w:rPr>
          <w:i/>
          <w:iCs/>
        </w:rPr>
        <w:t>Readibility</w:t>
      </w:r>
      <w:r>
        <w:t xml:space="preserve">, yaitu mengevaluasi kualitas teks dengan menggunakan penilaian </w:t>
      </w:r>
      <w:r>
        <w:rPr>
          <w:i/>
          <w:iCs/>
        </w:rPr>
        <w:t>Flesch Reading Ease</w:t>
      </w:r>
      <w:r w:rsidR="0013793C">
        <w:rPr>
          <w:i/>
          <w:iCs/>
        </w:rPr>
        <w:t xml:space="preserve"> </w:t>
      </w:r>
      <w:r w:rsidR="0013793C">
        <w:t xml:space="preserve">seperti pada penelitian </w:t>
      </w:r>
      <w:r w:rsidR="0013793C">
        <w:fldChar w:fldCharType="begin" w:fldLock="1"/>
      </w:r>
      <w:r w:rsidR="0013793C">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operties":{"noteIndex":0},"schema":"https://github.com/citation-style-language/schema/raw/master/csl-citation.json"}</w:instrText>
      </w:r>
      <w:r w:rsidR="0013793C">
        <w:fldChar w:fldCharType="separate"/>
      </w:r>
      <w:r w:rsidR="0013793C" w:rsidRPr="0013793C">
        <w:rPr>
          <w:noProof/>
        </w:rPr>
        <w:t>(Putra et al., 2017)</w:t>
      </w:r>
      <w:r w:rsidR="0013793C">
        <w:fldChar w:fldCharType="end"/>
      </w:r>
      <w:r>
        <w:t xml:space="preserve">. Nilai tersebut merepresentasikan tingkat kemudahan dalam pembacaan suatu teks. Dalam penilaian ini, penulis menggunakan situs </w:t>
      </w:r>
      <w:r w:rsidR="002B494B">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flesch-reading-ease-readability-</w:t>
      </w:r>
      <w:r w:rsidR="002B494B">
        <w:t>f</w:t>
      </w:r>
      <w:r w:rsidRPr="00EA3257">
        <w:t>ormula.php</w:t>
      </w:r>
      <w:r>
        <w:t>). Semua hasil eksperimen akan dinilai, kemudian dihitung rata-ratanya, setelah itu hasil perthitungan rata-rata akan diterjemahkan dengan memasuka</w:t>
      </w:r>
      <w:r w:rsidR="006F7743">
        <w:t>n nilai tersebut pada tabel 4.</w:t>
      </w:r>
      <w:r w:rsidR="002B494B">
        <w:t>33</w:t>
      </w:r>
      <w:r>
        <w:t>.</w:t>
      </w:r>
    </w:p>
    <w:p w:rsidR="00EA3257" w:rsidRDefault="00EA3257" w:rsidP="009A3C1D">
      <w:pPr>
        <w:pStyle w:val="ListParagraph"/>
        <w:numPr>
          <w:ilvl w:val="5"/>
          <w:numId w:val="16"/>
        </w:numPr>
      </w:pPr>
      <w:r>
        <w:rPr>
          <w:i/>
          <w:iCs/>
        </w:rPr>
        <w:t xml:space="preserve">Computation Time, </w:t>
      </w:r>
      <w:r>
        <w:t xml:space="preserve">mengevaluasi waktu komputasi sitem dengan menggunakan perintah </w:t>
      </w:r>
      <w:r>
        <w:rPr>
          <w:i/>
          <w:iCs/>
        </w:rPr>
        <w:t xml:space="preserve">System.time() </w:t>
      </w:r>
      <w:r>
        <w:t xml:space="preserve">, </w:t>
      </w:r>
      <w:r w:rsidR="006F7743">
        <w:t xml:space="preserve">sebagai contoh </w:t>
      </w:r>
      <w:r w:rsidR="006F7743" w:rsidRPr="006F7743">
        <w:rPr>
          <w:i/>
          <w:iCs/>
        </w:rPr>
        <w:t>system.time(source(“D2T_Main.R”))</w:t>
      </w:r>
      <w:r w:rsidR="006F7743">
        <w:rPr>
          <w:i/>
          <w:iCs/>
        </w:rPr>
        <w:t xml:space="preserve">. </w:t>
      </w:r>
      <w:r w:rsidR="006F7743">
        <w:t xml:space="preserve">Perhitungan dilakukan pada semua hasil eksperimen, yang kemudian dihidung rata-ratanya. Selain itu, fungsi ini dapat digunakan sebagai indikator apakah terdapat error pada </w:t>
      </w:r>
      <w:r w:rsidR="006F7743">
        <w:rPr>
          <w:i/>
          <w:iCs/>
        </w:rPr>
        <w:t xml:space="preserve">source code </w:t>
      </w:r>
      <w:r w:rsidR="006F7743">
        <w:t>atau tidak, karena jika terjadi sedikit saja kesalahan, maka fungsi tersebut tidak akan mengeluarkan hasil.</w:t>
      </w:r>
    </w:p>
    <w:p w:rsidR="006F7743" w:rsidRPr="006F7743" w:rsidRDefault="006F7743" w:rsidP="00DB68D1">
      <w:pPr>
        <w:pStyle w:val="Caption"/>
      </w:pPr>
      <w:r>
        <w:lastRenderedPageBreak/>
        <w:t>Tabel 4.</w:t>
      </w:r>
      <w:r w:rsidR="00BB1BDD">
        <w:fldChar w:fldCharType="begin"/>
      </w:r>
      <w:r w:rsidR="00BB1BDD">
        <w:instrText xml:space="preserve"> SEQ Tabel_4. \* ARABIC </w:instrText>
      </w:r>
      <w:r w:rsidR="00BB1BDD">
        <w:fldChar w:fldCharType="separate"/>
      </w:r>
      <w:r w:rsidR="002B494B">
        <w:rPr>
          <w:noProof/>
        </w:rPr>
        <w:t>33</w:t>
      </w:r>
      <w:r w:rsidR="00BB1BDD">
        <w:rPr>
          <w:noProof/>
        </w:rPr>
        <w:fldChar w:fldCharType="end"/>
      </w:r>
      <w:r>
        <w:t xml:space="preserve"> </w:t>
      </w:r>
      <w:r>
        <w:rPr>
          <w:i/>
        </w:rPr>
        <w:t>Flecsh Reading Ease</w:t>
      </w:r>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6F7743" w:rsidTr="00FA1DDB">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6F7743" w:rsidRDefault="006F7743" w:rsidP="00C07A5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6F7743" w:rsidRDefault="006F7743" w:rsidP="00C07A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6F7743" w:rsidRDefault="006F7743" w:rsidP="00C07A5D">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6F7743" w:rsidTr="00FA1DD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6F7743" w:rsidTr="00FA1DDB">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6F7743" w:rsidRPr="00EA3257" w:rsidRDefault="006F7743" w:rsidP="006F7743">
      <w:pPr>
        <w:ind w:left="1418"/>
      </w:pPr>
    </w:p>
    <w:p w:rsidR="007C7E89" w:rsidRDefault="006F7743" w:rsidP="000D7774">
      <w:pPr>
        <w:ind w:firstLine="720"/>
      </w:pPr>
      <w:r>
        <w:t>Selain aspek-aspek tersebut, peneliti juga melakukan analisis terhadap kemampuan sistem dalam memproses data masukan, dan mengecek kebenenaran informasi yang dibangkitkan dengan cara sebagai berikut:</w:t>
      </w:r>
    </w:p>
    <w:p w:rsidR="006F7743" w:rsidRDefault="006F7743" w:rsidP="009A3C1D">
      <w:pPr>
        <w:pStyle w:val="ListParagraph"/>
        <w:numPr>
          <w:ilvl w:val="6"/>
          <w:numId w:val="16"/>
        </w:numPr>
      </w:pPr>
      <w:r>
        <w:t xml:space="preserve">Melakukan pengecekan </w:t>
      </w:r>
      <w:r w:rsidR="001F507D">
        <w:rPr>
          <w:i/>
          <w:iCs/>
        </w:rPr>
        <w:t>Unspecific</w:t>
      </w:r>
      <w:r w:rsidR="00FB7606">
        <w:rPr>
          <w:i/>
          <w:iCs/>
        </w:rPr>
        <w:t xml:space="preserve"> handling</w:t>
      </w:r>
      <w:r w:rsidR="00FB7606">
        <w:t xml:space="preserve">, dimana sistem akan dilihat kemampuannya dalam menangani data yang beragam, </w:t>
      </w:r>
      <w:r w:rsidRPr="00515517">
        <w:t>apakah</w:t>
      </w:r>
      <w:r>
        <w:t xml:space="preserve"> sistem tetap berj</w:t>
      </w:r>
      <w:r w:rsidR="006B0E7E">
        <w:t>alan dan memproses data masukan</w:t>
      </w:r>
      <w:r w:rsidR="00823491">
        <w:t xml:space="preserve"> meskipun terdapat kondisi seperti data masukan yang tidak memiliki </w:t>
      </w:r>
      <w:r w:rsidR="00823491">
        <w:rPr>
          <w:i/>
          <w:iCs/>
        </w:rPr>
        <w:t>header</w:t>
      </w:r>
      <w:r w:rsidR="00823491">
        <w:t xml:space="preserve">, lalu terdapat paramter dengan tipe </w:t>
      </w:r>
      <w:r w:rsidR="00823491">
        <w:rPr>
          <w:i/>
          <w:iCs/>
        </w:rPr>
        <w:t>categorical</w:t>
      </w:r>
      <w:r w:rsidR="00823491">
        <w:t xml:space="preserve">, </w:t>
      </w:r>
      <w:r w:rsidR="00515517">
        <w:t>atau</w:t>
      </w:r>
      <w:r w:rsidR="00823491">
        <w:t xml:space="preserve"> data yang memiliki kustomisasi dalam penginterpre</w:t>
      </w:r>
      <w:r w:rsidR="00515517">
        <w:t>t</w:t>
      </w:r>
      <w:r w:rsidR="00823491">
        <w:t>asiannya, dan</w:t>
      </w:r>
      <w:r w:rsidR="00515517">
        <w:t xml:space="preserve"> kondisi-kondisi lainnya.</w:t>
      </w:r>
    </w:p>
    <w:p w:rsidR="006F7743" w:rsidRDefault="006F7743" w:rsidP="009A3C1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0D7774" w:rsidRDefault="00190E2E" w:rsidP="006460CD">
      <w:pPr>
        <w:spacing w:before="120"/>
        <w:ind w:firstLine="720"/>
      </w:pPr>
      <w:r>
        <w:t>Terdapat empat jenis data yang akan digunakan, yaitu data kurs nilai mata uang asing terhadap rupiah (</w:t>
      </w:r>
      <w:r w:rsidR="0029535C">
        <w:t>KEMENDAG RI</w:t>
      </w:r>
      <w:r>
        <w:t>), data klimatologi dan kualitas udara (MeteoGalicia), serta data partikel udara Kota Beijing (Badan Me</w:t>
      </w:r>
      <w:r w:rsidR="006608AF">
        <w:t>teorologi Kota Beijing, China).</w:t>
      </w:r>
      <w:r w:rsidR="006460CD">
        <w:t xml:space="preserve"> Untuk memproses data dilakukan dengan mengubah variabel </w:t>
      </w:r>
      <w:r w:rsidR="006460CD">
        <w:rPr>
          <w:i/>
          <w:iCs/>
        </w:rPr>
        <w:t>fileName</w:t>
      </w:r>
      <w:r w:rsidR="006460CD">
        <w:t xml:space="preserve"> pada file D2T_Main.R sesuai dengan nama dataset yang akan digunakan, dataset disimpan pada folder </w:t>
      </w:r>
      <w:r w:rsidR="006460CD">
        <w:rPr>
          <w:i/>
          <w:iCs/>
        </w:rPr>
        <w:t>DatasetExperiment</w:t>
      </w:r>
      <w:r w:rsidR="006460CD">
        <w:t xml:space="preserve">. </w:t>
      </w:r>
      <w:r w:rsidR="006608AF">
        <w:t xml:space="preserve"> Untuk setiap data masukan, akan </w:t>
      </w:r>
      <w:r w:rsidR="0029535C">
        <w:t>dilakukan simulasi</w:t>
      </w:r>
      <w:r w:rsidR="006608AF">
        <w:t xml:space="preserve"> </w:t>
      </w:r>
      <w:r w:rsidR="0029535C">
        <w:t>sebanyak tiga kali, dimana simulasi pertama data akan diproses</w:t>
      </w:r>
      <w:r w:rsidR="006608AF">
        <w:t xml:space="preserve"> tanpa menggunakan </w:t>
      </w:r>
      <w:r w:rsidR="006608AF">
        <w:rPr>
          <w:i/>
          <w:iCs/>
        </w:rPr>
        <w:t xml:space="preserve">header, </w:t>
      </w:r>
      <w:r w:rsidR="0029535C">
        <w:t xml:space="preserve">lalu untuk simulasi kedua data akan </w:t>
      </w:r>
      <w:r w:rsidR="006608AF">
        <w:t xml:space="preserve">menggunakan </w:t>
      </w:r>
      <w:r w:rsidR="006608AF">
        <w:rPr>
          <w:i/>
          <w:iCs/>
        </w:rPr>
        <w:t>header</w:t>
      </w:r>
      <w:r w:rsidR="0029535C">
        <w:rPr>
          <w:i/>
          <w:iCs/>
        </w:rPr>
        <w:t xml:space="preserve"> </w:t>
      </w:r>
      <w:r w:rsidR="0029535C">
        <w:t>aslinya</w:t>
      </w:r>
      <w:r w:rsidR="006608AF">
        <w:rPr>
          <w:i/>
          <w:iCs/>
        </w:rPr>
        <w:t xml:space="preserve">, </w:t>
      </w:r>
      <w:r w:rsidR="006608AF">
        <w:t>dan</w:t>
      </w:r>
      <w:r w:rsidR="0029535C">
        <w:t xml:space="preserve"> simulasi ke-tiga data akan </w:t>
      </w:r>
      <w:r w:rsidR="006608AF">
        <w:t xml:space="preserve">menggunakan </w:t>
      </w:r>
      <w:r w:rsidR="006608AF" w:rsidRPr="006608AF">
        <w:rPr>
          <w:i/>
          <w:iCs/>
        </w:rPr>
        <w:t>header</w:t>
      </w:r>
      <w:r w:rsidR="0029535C">
        <w:rPr>
          <w:i/>
          <w:iCs/>
        </w:rPr>
        <w:t xml:space="preserve"> </w:t>
      </w:r>
      <w:r w:rsidR="0029535C" w:rsidRPr="0029535C">
        <w:t>aslinya</w:t>
      </w:r>
      <w:r w:rsidR="006608AF">
        <w:t xml:space="preserve"> </w:t>
      </w:r>
      <w:r w:rsidR="0029535C">
        <w:t>dan</w:t>
      </w:r>
      <w:r w:rsidR="006608AF">
        <w:t xml:space="preserve"> </w:t>
      </w:r>
      <w:r w:rsidR="006608AF">
        <w:lastRenderedPageBreak/>
        <w:t xml:space="preserve">dengan kustomisasi </w:t>
      </w:r>
      <w:r w:rsidR="006608AF">
        <w:rPr>
          <w:i/>
          <w:iCs/>
        </w:rPr>
        <w:t xml:space="preserve">corpus, </w:t>
      </w:r>
      <w:r w:rsidR="006608AF">
        <w:t>sehingga terdapat</w:t>
      </w:r>
      <w:r>
        <w:t xml:space="preserve"> </w:t>
      </w:r>
      <w:r w:rsidR="000D7774">
        <w:t>12</w:t>
      </w:r>
      <w:r>
        <w:t xml:space="preserve"> </w:t>
      </w:r>
      <w:r w:rsidRPr="00190E2E">
        <w:rPr>
          <w:i/>
          <w:iCs/>
        </w:rPr>
        <w:t>test</w:t>
      </w:r>
      <w:r>
        <w:rPr>
          <w:i/>
          <w:iCs/>
        </w:rPr>
        <w:t>case</w:t>
      </w:r>
      <w:r>
        <w:t xml:space="preserve"> yang akan diberikan pada sistem seperti pada tabel 4.</w:t>
      </w:r>
      <w:r w:rsidR="000D7774">
        <w:t>34</w:t>
      </w:r>
      <w:r>
        <w:t>.</w:t>
      </w:r>
      <w:r w:rsidR="006460CD">
        <w:t xml:space="preserve">  </w:t>
      </w:r>
    </w:p>
    <w:p w:rsidR="005B0887" w:rsidRDefault="005B0887"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34</w:t>
      </w:r>
      <w:r w:rsidR="00BB1BDD">
        <w:rPr>
          <w:noProof/>
        </w:rPr>
        <w:fldChar w:fldCharType="end"/>
      </w:r>
      <w:r>
        <w:t xml:space="preserve"> </w:t>
      </w:r>
      <w:r w:rsidR="00D82A17">
        <w:t>Rancangan</w:t>
      </w:r>
      <w:r>
        <w:t xml:space="preserve"> Eksperimen</w:t>
      </w:r>
      <w:r w:rsidR="00D82A17">
        <w:t xml:space="preserve"> Sistem </w:t>
      </w:r>
      <w:r w:rsidR="00FA1DDB">
        <w:t>UNG</w:t>
      </w:r>
    </w:p>
    <w:tbl>
      <w:tblPr>
        <w:tblStyle w:val="TableGrid"/>
        <w:tblW w:w="7225" w:type="dxa"/>
        <w:tblInd w:w="704" w:type="dxa"/>
        <w:tblLook w:val="04A0" w:firstRow="1" w:lastRow="0" w:firstColumn="1" w:lastColumn="0" w:noHBand="0" w:noVBand="1"/>
      </w:tblPr>
      <w:tblGrid>
        <w:gridCol w:w="1147"/>
        <w:gridCol w:w="1329"/>
        <w:gridCol w:w="4749"/>
      </w:tblGrid>
      <w:tr w:rsidR="00190E2E" w:rsidRPr="00190E2E" w:rsidTr="005B0887">
        <w:trPr>
          <w:tblHeader/>
        </w:trPr>
        <w:tc>
          <w:tcPr>
            <w:tcW w:w="1107"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90E2E" w:rsidRPr="00190E2E" w:rsidRDefault="00190E2E" w:rsidP="00C07A5D">
            <w:pPr>
              <w:rPr>
                <w:color w:val="000000" w:themeColor="text1"/>
                <w:sz w:val="18"/>
                <w:szCs w:val="18"/>
              </w:rPr>
            </w:pPr>
            <w:r w:rsidRPr="00190E2E">
              <w:rPr>
                <w:color w:val="000000" w:themeColor="text1"/>
                <w:sz w:val="18"/>
                <w:szCs w:val="18"/>
              </w:rPr>
              <w:t>Dataset</w:t>
            </w:r>
          </w:p>
        </w:tc>
        <w:tc>
          <w:tcPr>
            <w:tcW w:w="4783" w:type="dxa"/>
            <w:vAlign w:val="center"/>
          </w:tcPr>
          <w:p w:rsidR="00190E2E" w:rsidRPr="00190E2E" w:rsidRDefault="00190E2E" w:rsidP="00C07A5D">
            <w:pPr>
              <w:rPr>
                <w:color w:val="000000" w:themeColor="text1"/>
                <w:sz w:val="18"/>
                <w:szCs w:val="18"/>
              </w:rPr>
            </w:pPr>
            <w:r w:rsidRPr="00190E2E">
              <w:rPr>
                <w:color w:val="000000" w:themeColor="text1"/>
                <w:sz w:val="18"/>
                <w:szCs w:val="18"/>
              </w:rPr>
              <w:t>Detail dan Sumber</w:t>
            </w:r>
          </w:p>
        </w:tc>
      </w:tr>
      <w:tr w:rsidR="00190E2E" w:rsidRPr="00190E2E" w:rsidTr="005B0887">
        <w:tc>
          <w:tcPr>
            <w:tcW w:w="1107" w:type="dxa"/>
            <w:vAlign w:val="center"/>
          </w:tcPr>
          <w:p w:rsidR="00190E2E" w:rsidRPr="00190E2E" w:rsidRDefault="00190E2E" w:rsidP="00190E2E">
            <w:pPr>
              <w:jc w:val="left"/>
              <w:rPr>
                <w:color w:val="000000" w:themeColor="text1"/>
                <w:sz w:val="18"/>
                <w:szCs w:val="18"/>
                <w:lang w:val="id-ID"/>
              </w:rPr>
            </w:pPr>
            <w:r w:rsidRPr="00190E2E">
              <w:rPr>
                <w:color w:val="000000" w:themeColor="text1"/>
                <w:sz w:val="18"/>
                <w:szCs w:val="18"/>
              </w:rPr>
              <w:t>CE_</w:t>
            </w:r>
            <w:r w:rsidR="0032362D">
              <w:rPr>
                <w:color w:val="000000" w:themeColor="text1"/>
                <w:sz w:val="18"/>
                <w:szCs w:val="18"/>
              </w:rPr>
              <w:t>N</w:t>
            </w:r>
            <w:r w:rsidRPr="00190E2E">
              <w:rPr>
                <w:color w:val="000000" w:themeColor="text1"/>
                <w:sz w:val="18"/>
                <w:szCs w:val="18"/>
                <w:lang w:val="id-ID"/>
              </w:rPr>
              <w:t>H</w:t>
            </w:r>
          </w:p>
        </w:tc>
        <w:tc>
          <w:tcPr>
            <w:tcW w:w="1335" w:type="dxa"/>
            <w:vAlign w:val="center"/>
          </w:tcPr>
          <w:p w:rsidR="00190E2E" w:rsidRDefault="005B0887" w:rsidP="005B0887">
            <w:pPr>
              <w:rPr>
                <w:color w:val="000000" w:themeColor="text1"/>
                <w:sz w:val="18"/>
                <w:szCs w:val="18"/>
              </w:rPr>
            </w:pPr>
            <w:r>
              <w:rPr>
                <w:color w:val="000000" w:themeColor="text1"/>
                <w:sz w:val="18"/>
                <w:szCs w:val="18"/>
              </w:rPr>
              <w:t>1 Jan</w:t>
            </w:r>
            <w:r w:rsidR="00190E2E">
              <w:rPr>
                <w:color w:val="000000" w:themeColor="text1"/>
                <w:sz w:val="18"/>
                <w:szCs w:val="18"/>
              </w:rPr>
              <w:t xml:space="preserve"> 2002 – </w:t>
            </w:r>
          </w:p>
          <w:p w:rsidR="00190E2E" w:rsidRPr="00190E2E" w:rsidRDefault="00190E2E" w:rsidP="00584595">
            <w:pPr>
              <w:rPr>
                <w:color w:val="000000" w:themeColor="text1"/>
                <w:sz w:val="18"/>
                <w:szCs w:val="18"/>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90E2E" w:rsidRPr="00190E2E" w:rsidTr="005B0887">
        <w:tc>
          <w:tcPr>
            <w:tcW w:w="1107" w:type="dxa"/>
            <w:vAlign w:val="center"/>
          </w:tcPr>
          <w:p w:rsidR="00190E2E" w:rsidRPr="00190E2E" w:rsidRDefault="00190E2E" w:rsidP="00C07A5D">
            <w:pPr>
              <w:rPr>
                <w:color w:val="000000" w:themeColor="text1"/>
                <w:sz w:val="18"/>
                <w:szCs w:val="18"/>
                <w:lang w:val="en-ID"/>
              </w:rPr>
            </w:pPr>
            <w:r>
              <w:rPr>
                <w:color w:val="000000" w:themeColor="text1"/>
                <w:sz w:val="18"/>
                <w:szCs w:val="18"/>
              </w:rPr>
              <w:t>CE</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90E2E" w:rsidRDefault="00190E2E" w:rsidP="00190E2E">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90E2E" w:rsidRPr="00190E2E" w:rsidTr="005B0887">
        <w:tc>
          <w:tcPr>
            <w:tcW w:w="1107" w:type="dxa"/>
            <w:vAlign w:val="center"/>
          </w:tcPr>
          <w:p w:rsidR="00190E2E" w:rsidRPr="00190E2E" w:rsidRDefault="00190E2E" w:rsidP="00FC0330">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90E2E" w:rsidRDefault="00190E2E" w:rsidP="005B0887">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C07A5D">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N</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en-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tanpa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FC0330" w:rsidP="00190E2E">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M</w:t>
            </w:r>
          </w:p>
        </w:tc>
        <w:tc>
          <w:tcPr>
            <w:tcW w:w="1335" w:type="dxa"/>
            <w:vAlign w:val="center"/>
          </w:tcPr>
          <w:p w:rsidR="00190E2E" w:rsidRPr="00190E2E" w:rsidRDefault="00190E2E" w:rsidP="00190E2E">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FC0330">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N</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W</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sidRPr="00190E2E">
              <w:rPr>
                <w:color w:val="000000" w:themeColor="text1"/>
                <w:sz w:val="18"/>
                <w:szCs w:val="18"/>
                <w:lang w:val="en-ID"/>
              </w:rPr>
              <w:t>AQ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5B0887" w:rsidRDefault="005B0887" w:rsidP="005B0887">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5B0887" w:rsidP="0032362D">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32362D">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5B0887" w:rsidP="005B0887">
            <w:pPr>
              <w:rPr>
                <w:color w:val="000000" w:themeColor="text1"/>
                <w:sz w:val="18"/>
                <w:szCs w:val="18"/>
                <w:lang w:val="en-ID"/>
              </w:rPr>
            </w:pPr>
            <w:r>
              <w:rPr>
                <w:color w:val="000000" w:themeColor="text1"/>
                <w:sz w:val="18"/>
                <w:szCs w:val="18"/>
                <w:lang w:val="en-ID"/>
              </w:rPr>
              <w:t>BPM</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bl>
    <w:p w:rsidR="00647F7F" w:rsidRDefault="00647F7F" w:rsidP="000D7774"/>
    <w:p w:rsidR="00647F7F" w:rsidRDefault="00647F7F" w:rsidP="00647F7F">
      <w:r>
        <w:br w:type="page"/>
      </w:r>
    </w:p>
    <w:p w:rsidR="000D7774" w:rsidRDefault="000D7774" w:rsidP="000D7774"/>
    <w:p w:rsidR="005B0887" w:rsidRDefault="000D7774" w:rsidP="000D7774">
      <w:pPr>
        <w:pStyle w:val="Heading2"/>
        <w:numPr>
          <w:ilvl w:val="0"/>
          <w:numId w:val="2"/>
        </w:numPr>
        <w:spacing w:before="0"/>
      </w:pPr>
      <w:r>
        <w:t>Hasil</w:t>
      </w:r>
      <w:r w:rsidR="00584595">
        <w:t xml:space="preserve"> dan </w:t>
      </w:r>
      <w:r>
        <w:t xml:space="preserve">Pembahasan </w:t>
      </w:r>
      <w:r w:rsidR="005B0887">
        <w:t>Hasil Eksperimen</w:t>
      </w:r>
    </w:p>
    <w:p w:rsidR="005B0887" w:rsidRPr="00FA1DDB" w:rsidRDefault="00584595" w:rsidP="00FA1DDB">
      <w:pPr>
        <w:ind w:firstLine="709"/>
      </w:pPr>
      <w:r>
        <w:t xml:space="preserve">Pada sub-bab ini, akan dijelaskan mengenai hasil eksperimen yang telah dilakukan, serta menganalisis </w:t>
      </w:r>
      <w:r w:rsidR="006608AF">
        <w:t>hasil eksperimen tersebut, dimul</w:t>
      </w:r>
      <w:r>
        <w:t>ai dengan data nilai tukar mata uang asing dengan interval bulanan, data klimatologi dengan interval harian, data kualitas udara dengan interval harian, dan data partikel udara dengan interval per jam.</w:t>
      </w:r>
      <w:r w:rsidR="006608AF">
        <w:t xml:space="preserve"> </w:t>
      </w:r>
      <w:r w:rsidR="00FA1DDB">
        <w:t xml:space="preserve">Hasil dan pembahasan hasil eksperimen untuk setiap </w:t>
      </w:r>
      <w:r w:rsidR="00FA1DDB">
        <w:rPr>
          <w:i/>
          <w:iCs/>
        </w:rPr>
        <w:t>testcase</w:t>
      </w:r>
      <w:r w:rsidR="00FA1DDB">
        <w:t xml:space="preserve"> akan dipaparkan pada sub-bab selanjutnya</w:t>
      </w:r>
      <w:r w:rsidR="00C31D40">
        <w:t>.</w:t>
      </w:r>
    </w:p>
    <w:p w:rsidR="00584595" w:rsidRDefault="006608AF" w:rsidP="00DB68D1">
      <w:pPr>
        <w:pStyle w:val="Heading3"/>
        <w:numPr>
          <w:ilvl w:val="2"/>
          <w:numId w:val="21"/>
        </w:numPr>
        <w:spacing w:before="120"/>
        <w:ind w:left="709"/>
        <w:jc w:val="left"/>
      </w:pPr>
      <w:bookmarkStart w:id="2" w:name="_Toc522784430"/>
      <w:r>
        <w:t xml:space="preserve">Hasil dan Pembahasan Hasil </w:t>
      </w:r>
      <w:r w:rsidR="00584595" w:rsidRPr="00C5428D">
        <w:t xml:space="preserve">Eksperimen Data </w:t>
      </w:r>
      <w:bookmarkEnd w:id="2"/>
      <w:r w:rsidR="00584595">
        <w:t>Nilai Tukar Mata Uang Asing</w:t>
      </w:r>
    </w:p>
    <w:p w:rsidR="00584595" w:rsidRPr="00D82A17" w:rsidRDefault="00584595" w:rsidP="000D7774">
      <w:pPr>
        <w:spacing w:after="120"/>
        <w:ind w:firstLine="709"/>
      </w:pPr>
      <w:r>
        <w:t xml:space="preserve">Eksperimen menggunakan data nilai tukar mata uang asing atau kurs ini didapatkan dari situs </w:t>
      </w:r>
      <w:r w:rsidR="009C3B1A">
        <w:t>KEMENDAG</w:t>
      </w:r>
      <w:r>
        <w:t xml:space="preserve"> pada periode 1 januari 2002 hingga 1 Oktober 2018</w:t>
      </w:r>
      <w:r w:rsidR="0032362D">
        <w:t xml:space="preserve"> dengan interval bulanan.</w:t>
      </w:r>
      <w:r w:rsidR="000D7774">
        <w:t xml:space="preserve"> Data ini dipilh dikarenakan</w:t>
      </w:r>
      <w:r w:rsidR="00D82A17">
        <w:t xml:space="preserve"> mempunyai keunikan dimana</w:t>
      </w:r>
      <w:r w:rsidR="000D7774">
        <w:t xml:space="preserve"> </w:t>
      </w:r>
      <w:r w:rsidR="000D7774">
        <w:rPr>
          <w:i/>
          <w:iCs/>
        </w:rPr>
        <w:t xml:space="preserve">trend </w:t>
      </w:r>
      <w:r w:rsidR="000D7774">
        <w:t xml:space="preserve">dari setiap parameter adalah menaik, dan juga semua parameter pada data ini bertipe </w:t>
      </w:r>
      <w:r w:rsidR="000D7774">
        <w:rPr>
          <w:i/>
          <w:iCs/>
        </w:rPr>
        <w:t>numerical</w:t>
      </w:r>
      <w:r w:rsidR="00D82A17">
        <w:rPr>
          <w:i/>
          <w:iCs/>
        </w:rPr>
        <w:t>.</w:t>
      </w:r>
    </w:p>
    <w:p w:rsidR="0032362D" w:rsidRDefault="0032362D" w:rsidP="009A3C1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sidR="00D82A17">
        <w:rPr>
          <w:rFonts w:cs="Times New Roman"/>
          <w:b/>
          <w:color w:val="000000" w:themeColor="text1"/>
          <w:szCs w:val="24"/>
          <w:lang w:eastAsia="id-ID"/>
        </w:rPr>
        <w:t xml:space="preserve"> Tanpa </w:t>
      </w:r>
      <w:r w:rsidR="00D82A17" w:rsidRPr="00D82A17">
        <w:rPr>
          <w:rFonts w:cs="Times New Roman"/>
          <w:b/>
          <w:i/>
          <w:iCs/>
          <w:color w:val="000000" w:themeColor="text1"/>
          <w:szCs w:val="24"/>
          <w:lang w:eastAsia="id-ID"/>
        </w:rPr>
        <w:t>Header</w:t>
      </w:r>
    </w:p>
    <w:p w:rsidR="0032362D" w:rsidRDefault="0032362D" w:rsidP="00D82A17">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sidR="00C07A5D">
        <w:rPr>
          <w:rFonts w:cs="Times New Roman"/>
          <w:bCs/>
          <w:color w:val="000000" w:themeColor="text1"/>
          <w:szCs w:val="24"/>
          <w:lang w:eastAsia="id-ID"/>
        </w:rPr>
        <w:t xml:space="preserve">menggunakan </w:t>
      </w:r>
      <w:r>
        <w:rPr>
          <w:rFonts w:cs="Times New Roman"/>
          <w:bCs/>
          <w:color w:val="000000" w:themeColor="text1"/>
          <w:szCs w:val="24"/>
          <w:lang w:eastAsia="id-ID"/>
        </w:rPr>
        <w:t xml:space="preserve">data kurs mata uang asing </w:t>
      </w:r>
      <w:r w:rsidR="00C07A5D">
        <w:rPr>
          <w:rFonts w:cs="Times New Roman"/>
          <w:bCs/>
          <w:color w:val="000000" w:themeColor="text1"/>
          <w:szCs w:val="24"/>
          <w:lang w:eastAsia="id-ID"/>
        </w:rPr>
        <w:t xml:space="preserve">dengan </w:t>
      </w:r>
      <w:r w:rsidR="00C07A5D">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yang dihilangkan terlebih dahulu  atau </w:t>
      </w:r>
      <w:r w:rsidR="00C07A5D">
        <w:rPr>
          <w:rFonts w:cs="Times New Roman"/>
          <w:bCs/>
          <w:i/>
          <w:iCs/>
          <w:color w:val="000000" w:themeColor="text1"/>
          <w:szCs w:val="24"/>
          <w:lang w:eastAsia="id-ID"/>
        </w:rPr>
        <w:t>currency exchange no header</w:t>
      </w:r>
      <w:r w:rsidR="00C07A5D">
        <w:rPr>
          <w:rFonts w:cs="Times New Roman"/>
          <w:bCs/>
          <w:color w:val="000000" w:themeColor="text1"/>
          <w:szCs w:val="24"/>
          <w:lang w:eastAsia="id-ID"/>
        </w:rPr>
        <w:t xml:space="preserve"> </w:t>
      </w:r>
      <w:r>
        <w:rPr>
          <w:rFonts w:cs="Times New Roman"/>
          <w:bCs/>
          <w:color w:val="000000" w:themeColor="text1"/>
          <w:szCs w:val="24"/>
          <w:lang w:eastAsia="id-ID"/>
        </w:rPr>
        <w:t>(CE_NH)</w:t>
      </w:r>
      <w:r w:rsidR="00C07A5D">
        <w:rPr>
          <w:rFonts w:cs="Times New Roman"/>
          <w:bCs/>
          <w:color w:val="000000" w:themeColor="text1"/>
          <w:szCs w:val="24"/>
          <w:lang w:eastAsia="id-ID"/>
        </w:rPr>
        <w:t xml:space="preserve">. Hal </w:t>
      </w:r>
      <w:r w:rsidR="000C5B76">
        <w:rPr>
          <w:rFonts w:cs="Times New Roman"/>
          <w:bCs/>
          <w:color w:val="000000" w:themeColor="text1"/>
          <w:szCs w:val="24"/>
          <w:lang w:eastAsia="id-ID"/>
        </w:rPr>
        <w:t>ini bertujuan untuk melihiat</w:t>
      </w:r>
      <w:r w:rsidR="00C07A5D">
        <w:rPr>
          <w:rFonts w:cs="Times New Roman"/>
          <w:bCs/>
          <w:color w:val="000000" w:themeColor="text1"/>
          <w:szCs w:val="24"/>
          <w:lang w:eastAsia="id-ID"/>
        </w:rPr>
        <w:t xml:space="preserve"> apakah sistem akan tetap berjalan meskipun data yang dimasukkan tidak dikenali </w:t>
      </w:r>
      <w:r w:rsidR="000C5B76">
        <w:rPr>
          <w:rFonts w:cs="Times New Roman"/>
          <w:bCs/>
          <w:color w:val="000000" w:themeColor="text1"/>
          <w:szCs w:val="24"/>
          <w:lang w:eastAsia="id-ID"/>
        </w:rPr>
        <w:t xml:space="preserve">oleh sistem </w:t>
      </w:r>
      <w:r w:rsidR="00C07A5D">
        <w:rPr>
          <w:rFonts w:cs="Times New Roman"/>
          <w:bCs/>
          <w:color w:val="000000" w:themeColor="text1"/>
          <w:szCs w:val="24"/>
          <w:lang w:eastAsia="id-ID"/>
        </w:rPr>
        <w:t>sebelumnya</w:t>
      </w:r>
      <w:r w:rsidR="000C5B76">
        <w:rPr>
          <w:rFonts w:cs="Times New Roman"/>
          <w:bCs/>
          <w:color w:val="000000" w:themeColor="text1"/>
          <w:szCs w:val="24"/>
          <w:lang w:eastAsia="id-ID"/>
        </w:rPr>
        <w:t xml:space="preserve"> dalam kasus ini data masukan tidak memiliki </w:t>
      </w:r>
      <w:r w:rsidR="000C5B76">
        <w:rPr>
          <w:rFonts w:cs="Times New Roman"/>
          <w:bCs/>
          <w:i/>
          <w:iCs/>
          <w:color w:val="000000" w:themeColor="text1"/>
          <w:szCs w:val="24"/>
          <w:lang w:eastAsia="id-ID"/>
        </w:rPr>
        <w:t>header</w:t>
      </w:r>
      <w:r w:rsidR="00C07A5D">
        <w:rPr>
          <w:rFonts w:cs="Times New Roman"/>
          <w:bCs/>
          <w:color w:val="000000" w:themeColor="text1"/>
          <w:szCs w:val="24"/>
          <w:lang w:eastAsia="id-ID"/>
        </w:rPr>
        <w:t>. Cuplikan dari data tersebut dapat dilihat pada tabel 4.</w:t>
      </w:r>
      <w:r w:rsidR="00D82A17">
        <w:rPr>
          <w:rFonts w:cs="Times New Roman"/>
          <w:bCs/>
          <w:color w:val="000000" w:themeColor="text1"/>
          <w:szCs w:val="24"/>
          <w:lang w:eastAsia="id-ID"/>
        </w:rPr>
        <w:t>35</w:t>
      </w:r>
      <w:r w:rsidR="00C07A5D">
        <w:rPr>
          <w:rFonts w:cs="Times New Roman"/>
          <w:bCs/>
          <w:color w:val="000000" w:themeColor="text1"/>
          <w:szCs w:val="24"/>
          <w:lang w:eastAsia="id-ID"/>
        </w:rPr>
        <w:t xml:space="preserve"> </w:t>
      </w:r>
      <w:r>
        <w:rPr>
          <w:rFonts w:cs="Times New Roman"/>
          <w:bCs/>
          <w:color w:val="000000" w:themeColor="text1"/>
          <w:szCs w:val="24"/>
          <w:lang w:eastAsia="id-ID"/>
        </w:rPr>
        <w:t>sehingga didapatkan hasil seperti pada gambar 4.</w:t>
      </w:r>
      <w:r w:rsidR="00D82A17">
        <w:rPr>
          <w:rFonts w:cs="Times New Roman"/>
          <w:bCs/>
          <w:color w:val="000000" w:themeColor="text1"/>
          <w:szCs w:val="24"/>
          <w:lang w:eastAsia="id-ID"/>
        </w:rPr>
        <w:t>59</w:t>
      </w:r>
      <w:r>
        <w:rPr>
          <w:rFonts w:cs="Times New Roman"/>
          <w:bCs/>
          <w:color w:val="000000" w:themeColor="text1"/>
          <w:szCs w:val="24"/>
          <w:lang w:eastAsia="id-ID"/>
        </w:rPr>
        <w:t>.</w:t>
      </w:r>
    </w:p>
    <w:p w:rsidR="00C07A5D" w:rsidRPr="00C07A5D" w:rsidRDefault="00C07A5D"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35</w:t>
      </w:r>
      <w:r w:rsidR="00BB1BDD">
        <w:rPr>
          <w:noProof/>
        </w:rPr>
        <w:fldChar w:fldCharType="end"/>
      </w:r>
      <w:r w:rsidR="002958E4">
        <w:t xml:space="preserve"> Cuplikan d</w:t>
      </w:r>
      <w:r>
        <w:t xml:space="preserve">ata nilai tukar tanpa menggunakan </w:t>
      </w:r>
      <w:r>
        <w:rPr>
          <w:i/>
        </w:rPr>
        <w:t>header</w:t>
      </w:r>
      <w:r>
        <w:t xml:space="preserve"> (CE_NH)</w:t>
      </w:r>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28451</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43274</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60907</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30</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46622</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6103</w:t>
            </w:r>
          </w:p>
        </w:tc>
      </w:tr>
    </w:tbl>
    <w:p w:rsidR="00C07A5D" w:rsidRDefault="00C07A5D" w:rsidP="00C07A5D">
      <w:pPr>
        <w:spacing w:after="120"/>
        <w:ind w:left="720" w:firstLine="720"/>
        <w:rPr>
          <w:rFonts w:cs="Times New Roman"/>
          <w:bCs/>
          <w:color w:val="000000" w:themeColor="text1"/>
          <w:szCs w:val="24"/>
          <w:lang w:eastAsia="id-ID"/>
        </w:rPr>
      </w:pPr>
    </w:p>
    <w:p w:rsidR="00C07A5D" w:rsidRDefault="0026043B" w:rsidP="00C07A5D">
      <w:pPr>
        <w:keepNext/>
        <w:spacing w:after="120"/>
        <w:jc w:val="left"/>
      </w:pPr>
      <w:r>
        <w:rPr>
          <w:noProof/>
        </w:rPr>
        <w:lastRenderedPageBreak/>
        <w:drawing>
          <wp:inline distT="0" distB="0" distL="0" distR="0" wp14:anchorId="54081695" wp14:editId="555723BA">
            <wp:extent cx="5039995" cy="17519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1751965"/>
                    </a:xfrm>
                    <a:prstGeom prst="rect">
                      <a:avLst/>
                    </a:prstGeom>
                  </pic:spPr>
                </pic:pic>
              </a:graphicData>
            </a:graphic>
          </wp:inline>
        </w:drawing>
      </w:r>
    </w:p>
    <w:p w:rsidR="0032362D" w:rsidRPr="0032362D" w:rsidRDefault="00C07A5D" w:rsidP="00DB68D1">
      <w:pPr>
        <w:pStyle w:val="Caption"/>
        <w:rPr>
          <w:rFonts w:cs="Times New Roman"/>
          <w:bCs/>
          <w:color w:val="000000" w:themeColor="text1"/>
          <w:szCs w:val="24"/>
          <w:lang w:eastAsia="id-ID"/>
        </w:rPr>
      </w:pPr>
      <w:r>
        <w:t>Gambar 4.</w:t>
      </w:r>
      <w:r w:rsidR="00BB1BDD">
        <w:fldChar w:fldCharType="begin"/>
      </w:r>
      <w:r w:rsidR="00BB1BDD">
        <w:instrText xml:space="preserve"> SEQ Gambar_4. \* ARABIC </w:instrText>
      </w:r>
      <w:r w:rsidR="00BB1BDD">
        <w:fldChar w:fldCharType="separate"/>
      </w:r>
      <w:r w:rsidR="00D82A17">
        <w:rPr>
          <w:noProof/>
        </w:rPr>
        <w:t>59</w:t>
      </w:r>
      <w:r w:rsidR="00BB1BDD">
        <w:rPr>
          <w:noProof/>
        </w:rPr>
        <w:fldChar w:fldCharType="end"/>
      </w:r>
      <w:r>
        <w:t xml:space="preserve"> </w:t>
      </w:r>
      <w:r w:rsidR="00F245F4">
        <w:t>Hasil e</w:t>
      </w:r>
      <w:r>
        <w:t>ksperimen pertama menggunakan data nilai tukar</w:t>
      </w:r>
      <w:r>
        <w:br/>
        <w:t xml:space="preserve">tanpa menggunakan </w:t>
      </w:r>
      <w:r w:rsidRPr="000C5B76">
        <w:rPr>
          <w:i/>
        </w:rPr>
        <w:t>header</w:t>
      </w:r>
      <w:r>
        <w:t xml:space="preserve"> (CE_NH)</w:t>
      </w:r>
    </w:p>
    <w:p w:rsidR="006608AF" w:rsidRDefault="000C5B76" w:rsidP="00FA1DDB">
      <w:pPr>
        <w:spacing w:before="240"/>
        <w:ind w:firstLine="720"/>
      </w:pPr>
      <w:r>
        <w:t>Hasil keluaran pada gambar 4.</w:t>
      </w:r>
      <w:r w:rsidR="00D82A17">
        <w:t>59</w:t>
      </w:r>
      <w:r>
        <w:t xml:space="preserve"> dapat dilihat bahwa </w:t>
      </w:r>
      <w:r w:rsidR="00D82A17">
        <w:t xml:space="preserve">meskipun </w:t>
      </w:r>
      <w:r>
        <w:t xml:space="preserve">data </w:t>
      </w:r>
      <w:r w:rsidR="00D82A17">
        <w:t xml:space="preserve">tersebut tidak memiliki </w:t>
      </w:r>
      <w:r w:rsidR="00D82A17">
        <w:rPr>
          <w:i/>
          <w:iCs/>
        </w:rPr>
        <w:t xml:space="preserve">header </w:t>
      </w:r>
      <w:r w:rsidR="00D82A17">
        <w:t xml:space="preserve">sehingga tidak dikenali oleh sistem, </w:t>
      </w:r>
      <w:r>
        <w:t xml:space="preserve">sistem akan tetap memproses data tersebut lalu memberi nama setiap parameter dengan </w:t>
      </w:r>
      <w:r w:rsidRPr="000C5B76">
        <w:rPr>
          <w:i/>
          <w:iCs/>
        </w:rPr>
        <w:t>header</w:t>
      </w:r>
      <w:r>
        <w:t xml:space="preserve"> </w:t>
      </w:r>
      <w:r w:rsidR="00F30ABA" w:rsidRPr="00F30ABA">
        <w:t>V2, V3, V4</w:t>
      </w:r>
      <w:r w:rsidR="00F30ABA">
        <w:rPr>
          <w:i/>
          <w:iCs/>
        </w:rPr>
        <w:t xml:space="preserve"> </w:t>
      </w:r>
      <w:r>
        <w:t>dan lainnya. Dimana dalam informasi pada gambar 4.</w:t>
      </w:r>
      <w:r w:rsidR="00285025">
        <w:t>59</w:t>
      </w:r>
      <w:r>
        <w:t xml:space="preserve"> dijelaskan bahwa </w:t>
      </w:r>
      <w:r>
        <w:rPr>
          <w:i/>
          <w:iCs/>
        </w:rPr>
        <w:t>trend</w:t>
      </w:r>
      <w:r>
        <w:t xml:space="preserve"> dari setiap paramete</w:t>
      </w:r>
      <w:r w:rsidR="00F30ABA">
        <w:t xml:space="preserve">r adalah menaik, yang mengakibatkan nilai pada data terakhir lebih besar dari data pada tahun sebelumnya. Terdapat beberapa </w:t>
      </w:r>
      <w:r w:rsidR="00F30ABA">
        <w:rPr>
          <w:i/>
          <w:iCs/>
        </w:rPr>
        <w:t>extreme event</w:t>
      </w:r>
      <w:r w:rsidR="00F30ABA">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w:t>
      </w:r>
      <w:r w:rsidR="0025700B">
        <w:t xml:space="preserve"> Disebutkan juga, bahwa parameter V6 memiliki pengaruh yang sangat kuat terhadap perubahan pada parameter lainnya. </w:t>
      </w:r>
      <w:r w:rsidR="00FF417C">
        <w:t xml:space="preserve">Selain itu kenaikan parameter V2, V3, V5, V6, V7, dan V9 memiliki peran dalam kenaikan yang terjadi pada beberapa parameter lainnya.  Pada paragraf ke-dua terlihat deskripsi untuk setiap parameter, dan terdapat </w:t>
      </w:r>
      <w:r w:rsidR="00FF417C">
        <w:rPr>
          <w:i/>
          <w:iCs/>
        </w:rPr>
        <w:t xml:space="preserve">event </w:t>
      </w:r>
      <w:r w:rsidR="00FF417C">
        <w:t>yang menunjukan bahwa parameter V2, V3, V6, dan V10 mencapai nilai tertinggi pada bulan tersebut. Pada paragraf ke-tiga disimpulkan bahwa semua parameter akan tetap konstan berada pada kondisi seperti pada paragraf ke-dua.</w:t>
      </w:r>
    </w:p>
    <w:p w:rsidR="006608AF" w:rsidRDefault="006608AF">
      <w:r>
        <w:br w:type="page"/>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9C3B1A" w:rsidRDefault="0026043B" w:rsidP="009C3B1A">
      <w:pPr>
        <w:keepNext/>
        <w:spacing w:before="120"/>
      </w:pPr>
      <w:r>
        <w:rPr>
          <w:noProof/>
        </w:rPr>
        <w:drawing>
          <wp:inline distT="0" distB="0" distL="0" distR="0" wp14:anchorId="25CD7D25" wp14:editId="7172FEE5">
            <wp:extent cx="5039995" cy="187198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871980"/>
                    </a:xfrm>
                    <a:prstGeom prst="rect">
                      <a:avLst/>
                    </a:prstGeom>
                  </pic:spPr>
                </pic:pic>
              </a:graphicData>
            </a:graphic>
          </wp:inline>
        </w:drawing>
      </w:r>
    </w:p>
    <w:p w:rsidR="009C3B1A" w:rsidRDefault="009C3B1A" w:rsidP="00DB68D1">
      <w:pPr>
        <w:pStyle w:val="Caption"/>
      </w:pPr>
      <w:r>
        <w:t>Gambar 4.</w:t>
      </w:r>
      <w:r w:rsidR="00BB1BDD">
        <w:fldChar w:fldCharType="begin"/>
      </w:r>
      <w:r w:rsidR="00BB1BDD">
        <w:instrText xml:space="preserve"> SEQ Gambar_4. \* ARABIC </w:instrText>
      </w:r>
      <w:r w:rsidR="00BB1BDD">
        <w:fldChar w:fldCharType="separate"/>
      </w:r>
      <w:r w:rsidR="003C1D23">
        <w:rPr>
          <w:noProof/>
        </w:rPr>
        <w:t>60</w:t>
      </w:r>
      <w:r w:rsidR="00BB1BDD">
        <w:rPr>
          <w:noProof/>
        </w:rPr>
        <w:fldChar w:fldCharType="end"/>
      </w:r>
      <w:r w:rsidRPr="009C3B1A">
        <w:t xml:space="preserve"> </w:t>
      </w:r>
      <w:r>
        <w:t>Eksperimen kedua menggunakan data nilai tukar</w:t>
      </w:r>
      <w:r>
        <w:br/>
        <w:t xml:space="preserve">dengan menggunakan </w:t>
      </w:r>
      <w:r w:rsidRPr="000C5B76">
        <w:rPr>
          <w:i/>
        </w:rPr>
        <w:t>header</w:t>
      </w:r>
      <w:r>
        <w:t xml:space="preserve"> (CE_WH)</w:t>
      </w:r>
    </w:p>
    <w:p w:rsidR="009C3B1A" w:rsidRDefault="009C3B1A" w:rsidP="00D82A17">
      <w:pPr>
        <w:spacing w:before="120"/>
        <w:ind w:firstLine="720"/>
      </w:pPr>
      <w:r>
        <w:t>Untuk eksperimen ke-dua pada gambar 4.</w:t>
      </w:r>
      <w:r w:rsidR="00D82A17">
        <w:t>60</w:t>
      </w:r>
      <w:r>
        <w:t xml:space="preserve"> digunakan data nilai tukar 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w:t>
      </w:r>
      <w:r w:rsidR="00432E5F">
        <w:t xml:space="preserve"> seperti pada tabel 4.1</w:t>
      </w:r>
      <w:r w:rsidR="00071680">
        <w:t xml:space="preserve"> dimana V2 adalah parameter kedua yakni USD, V3 adalah JPY, V4 adalah GBP, V5 adalah CHF, V6 adalah SGD, V7 adalah MYR, V8 adalah HKD, V9 adalah AUD, dan V6 adalah CHF. </w:t>
      </w:r>
      <w:r>
        <w:t xml:space="preserve">Selain itu perbedaan terletak pada frasa hasil dari proses </w:t>
      </w:r>
      <w:r w:rsidR="00432E5F">
        <w:rPr>
          <w:i/>
          <w:iCs/>
        </w:rPr>
        <w:t>Reffering Expression Generation</w:t>
      </w:r>
      <w:r w:rsidR="00432E5F">
        <w:t xml:space="preserve"> dalam mengungkapkan kondisi kenaikan </w:t>
      </w:r>
      <w:r w:rsidR="00071680">
        <w:t xml:space="preserve">dan </w:t>
      </w:r>
      <w:r w:rsidR="00432E5F">
        <w:t xml:space="preserve">penurunan seperti </w:t>
      </w:r>
      <w:r w:rsidR="00432E5F">
        <w:rPr>
          <w:i/>
          <w:iCs/>
        </w:rPr>
        <w:t>increase, growth,</w:t>
      </w:r>
      <w:r w:rsidR="00071680">
        <w:rPr>
          <w:i/>
          <w:iCs/>
        </w:rPr>
        <w:t xml:space="preserve"> rise, decline, decrease</w:t>
      </w:r>
      <w:r w:rsidR="00AC69D0">
        <w:rPr>
          <w:i/>
          <w:iCs/>
        </w:rPr>
        <w:t>, decay</w:t>
      </w:r>
      <w:r w:rsidR="00432E5F">
        <w:rPr>
          <w:i/>
          <w:iCs/>
        </w:rPr>
        <w:t xml:space="preserve"> </w:t>
      </w:r>
      <w:r w:rsidR="00432E5F">
        <w:t xml:space="preserve">dan frasa untuk mengungkapkan </w:t>
      </w:r>
      <w:r w:rsidR="00432E5F">
        <w:rPr>
          <w:i/>
          <w:iCs/>
        </w:rPr>
        <w:t>extreme event</w:t>
      </w:r>
      <w:r w:rsidR="00432E5F">
        <w:t xml:space="preserve"> seperti </w:t>
      </w:r>
      <w:r w:rsidR="00432E5F">
        <w:rPr>
          <w:i/>
          <w:iCs/>
        </w:rPr>
        <w:t>extremely,</w:t>
      </w:r>
      <w:r w:rsidR="00071680">
        <w:rPr>
          <w:i/>
          <w:iCs/>
        </w:rPr>
        <w:t xml:space="preserve"> dramatically,</w:t>
      </w:r>
      <w:r w:rsidR="00432E5F">
        <w:rPr>
          <w:i/>
          <w:iCs/>
        </w:rPr>
        <w:t xml:space="preserve"> significantly </w:t>
      </w:r>
      <w:r w:rsidR="00432E5F">
        <w:t xml:space="preserve">dan </w:t>
      </w:r>
      <w:r w:rsidR="00432E5F" w:rsidRPr="00432E5F">
        <w:rPr>
          <w:i/>
          <w:iCs/>
        </w:rPr>
        <w:t>sharply</w:t>
      </w:r>
      <w:r w:rsidR="00432E5F">
        <w:t>.</w:t>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AF224A" w:rsidRDefault="00B93C48" w:rsidP="00D82A17">
      <w:pPr>
        <w:ind w:firstLine="720"/>
      </w:pPr>
      <w:r>
        <w:t xml:space="preserve">Untuk eksperimen ke-tiga digunakan data nilai tukar yang sama seperti pada eksperimen kedua, namun </w:t>
      </w:r>
      <w:r w:rsidR="00465839">
        <w:t>pada eksperimen ke-tiga ini digu</w:t>
      </w:r>
      <w:r>
        <w:t xml:space="preserve">nakan kustomisasi </w:t>
      </w:r>
      <w:r>
        <w:rPr>
          <w:i/>
          <w:iCs/>
        </w:rPr>
        <w:t>corpus</w:t>
      </w:r>
      <w:r>
        <w:t xml:space="preserve">. Dimana kustomisasi ini didefinisikan pada </w:t>
      </w:r>
      <w:r w:rsidR="00B61AA6" w:rsidRPr="00B61AA6">
        <w:rPr>
          <w:i/>
          <w:iCs/>
        </w:rPr>
        <w:t>data description</w:t>
      </w:r>
      <w:r>
        <w:t xml:space="preserve"> yang dapat dilihat pada tabel  4.</w:t>
      </w:r>
      <w:r w:rsidR="00D82A17">
        <w:t>36</w:t>
      </w:r>
      <w:r w:rsidR="00AF224A">
        <w:t xml:space="preserve">. </w:t>
      </w:r>
    </w:p>
    <w:p w:rsidR="00AF224A" w:rsidRDefault="00AF224A"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36</w:t>
      </w:r>
      <w:r w:rsidR="00BB1BDD">
        <w:rPr>
          <w:noProof/>
        </w:rPr>
        <w:fldChar w:fldCharType="end"/>
      </w:r>
      <w:r>
        <w:t xml:space="preserve"> Kustomisasi </w:t>
      </w:r>
      <w:r w:rsidR="00B61AA6" w:rsidRPr="00B61AA6">
        <w:rPr>
          <w:i/>
        </w:rPr>
        <w:t>data description</w:t>
      </w:r>
      <w:r>
        <w:t xml:space="preserve"> pada eksperimen ke-tiga</w:t>
      </w:r>
    </w:p>
    <w:tbl>
      <w:tblPr>
        <w:tblStyle w:val="TableGrid"/>
        <w:tblW w:w="0" w:type="auto"/>
        <w:jc w:val="center"/>
        <w:tblLook w:val="04A0" w:firstRow="1" w:lastRow="0" w:firstColumn="1" w:lastColumn="0" w:noHBand="0" w:noVBand="1"/>
      </w:tblPr>
      <w:tblGrid>
        <w:gridCol w:w="1016"/>
        <w:gridCol w:w="806"/>
        <w:gridCol w:w="616"/>
        <w:gridCol w:w="2533"/>
      </w:tblGrid>
      <w:tr w:rsidR="00AF224A" w:rsidRPr="00FA5409" w:rsidTr="00465839">
        <w:trPr>
          <w:trHeight w:val="300"/>
          <w:tblHeader/>
          <w:jc w:val="center"/>
        </w:trPr>
        <w:tc>
          <w:tcPr>
            <w:tcW w:w="1016" w:type="dxa"/>
            <w:noWrap/>
            <w:vAlign w:val="center"/>
            <w:hideMark/>
          </w:tcPr>
          <w:p w:rsidR="00AF224A" w:rsidRPr="00FA5409" w:rsidRDefault="00AF224A" w:rsidP="00AF224A">
            <w:pPr>
              <w:spacing w:after="120"/>
              <w:jc w:val="center"/>
              <w:rPr>
                <w:b/>
                <w:sz w:val="20"/>
              </w:rPr>
            </w:pPr>
            <w:r w:rsidRPr="00FA5409">
              <w:rPr>
                <w:b/>
                <w:sz w:val="20"/>
              </w:rPr>
              <w:t>ColName</w:t>
            </w:r>
          </w:p>
        </w:tc>
        <w:tc>
          <w:tcPr>
            <w:tcW w:w="806" w:type="dxa"/>
            <w:noWrap/>
            <w:vAlign w:val="center"/>
            <w:hideMark/>
          </w:tcPr>
          <w:p w:rsidR="00AF224A" w:rsidRPr="00FA5409" w:rsidRDefault="00AF224A" w:rsidP="00AF224A">
            <w:pPr>
              <w:spacing w:after="120"/>
              <w:jc w:val="center"/>
              <w:rPr>
                <w:b/>
                <w:sz w:val="20"/>
              </w:rPr>
            </w:pPr>
            <w:r w:rsidRPr="00FA5409">
              <w:rPr>
                <w:b/>
                <w:sz w:val="20"/>
              </w:rPr>
              <w:t>Type</w:t>
            </w:r>
          </w:p>
        </w:tc>
        <w:tc>
          <w:tcPr>
            <w:tcW w:w="616" w:type="dxa"/>
            <w:noWrap/>
            <w:vAlign w:val="center"/>
            <w:hideMark/>
          </w:tcPr>
          <w:p w:rsidR="00AF224A" w:rsidRPr="00FA5409" w:rsidRDefault="00AF224A" w:rsidP="00AF224A">
            <w:pPr>
              <w:spacing w:after="120"/>
              <w:jc w:val="center"/>
              <w:rPr>
                <w:b/>
                <w:sz w:val="20"/>
              </w:rPr>
            </w:pPr>
            <w:r w:rsidRPr="00FA5409">
              <w:rPr>
                <w:b/>
                <w:sz w:val="20"/>
              </w:rPr>
              <w:t>Rule</w:t>
            </w:r>
          </w:p>
        </w:tc>
        <w:tc>
          <w:tcPr>
            <w:tcW w:w="2533" w:type="dxa"/>
            <w:noWrap/>
            <w:vAlign w:val="center"/>
            <w:hideMark/>
          </w:tcPr>
          <w:p w:rsidR="00AF224A" w:rsidRPr="00FA5409" w:rsidRDefault="00AF224A" w:rsidP="00AF224A">
            <w:pPr>
              <w:spacing w:after="120"/>
              <w:jc w:val="center"/>
              <w:rPr>
                <w:b/>
                <w:sz w:val="20"/>
              </w:rPr>
            </w:pPr>
            <w:r w:rsidRPr="00FA5409">
              <w:rPr>
                <w:b/>
                <w:sz w:val="20"/>
              </w:rPr>
              <w:t>Alternate</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USD</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U.S. Dollar</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JPY</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Japan Yen</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GBP</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Great British Pounds</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CHF</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Confoederatio Helvetica Franc</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SG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Singapore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MYR</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Malaysian Ringgit</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HK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Hong Kong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AU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Australian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CA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Canadian Dollar</w:t>
            </w:r>
          </w:p>
        </w:tc>
      </w:tr>
    </w:tbl>
    <w:p w:rsidR="00184049" w:rsidRPr="006B0E7E" w:rsidRDefault="00465839" w:rsidP="003C1D23">
      <w:pPr>
        <w:spacing w:before="120"/>
        <w:ind w:firstLine="720"/>
      </w:pPr>
      <w:r>
        <w:t xml:space="preserve">Seusai dengan </w:t>
      </w:r>
      <w:r w:rsidR="00B61AA6" w:rsidRPr="00B61AA6">
        <w:rPr>
          <w:i/>
          <w:iCs/>
        </w:rPr>
        <w:t>data description</w:t>
      </w:r>
      <w:r>
        <w:t xml:space="preserve"> tersebut,</w:t>
      </w:r>
      <w:r w:rsidR="00184049">
        <w:t xml:space="preserve"> </w:t>
      </w:r>
      <w:r w:rsidR="00D82A17">
        <w:t>setiap</w:t>
      </w:r>
      <w:r w:rsidR="00184049">
        <w:t xml:space="preserve"> parameter akan </w:t>
      </w:r>
      <w:r w:rsidR="00D82A17">
        <w:t xml:space="preserve">diganti nama nya menggunakan </w:t>
      </w:r>
      <w:r w:rsidR="00D82A17">
        <w:rPr>
          <w:i/>
          <w:iCs/>
        </w:rPr>
        <w:t>Custom Alternate</w:t>
      </w:r>
      <w:r w:rsidR="00184049">
        <w:t xml:space="preserve"> </w:t>
      </w:r>
      <w:r w:rsidR="00D82A17">
        <w:t>s</w:t>
      </w:r>
      <w:r w:rsidR="00184049">
        <w:t>ehingga didapatka</w:t>
      </w:r>
      <w:r w:rsidR="003C1D23">
        <w:t>n hasil seperti pada gambar 4.61</w:t>
      </w:r>
      <w:r w:rsidR="00184049">
        <w:t xml:space="preserve"> dimana pada gambar tersebut terlihat, nama parameter pada teks keluaran berubah mengikuti </w:t>
      </w:r>
      <w:r w:rsidR="00B61AA6" w:rsidRPr="00B61AA6">
        <w:rPr>
          <w:i/>
          <w:iCs/>
        </w:rPr>
        <w:t>data description</w:t>
      </w:r>
      <w:r w:rsidR="00184049">
        <w:t xml:space="preserve"> </w:t>
      </w:r>
      <w:r w:rsidR="00184049">
        <w:rPr>
          <w:i/>
          <w:iCs/>
        </w:rPr>
        <w:t>alternate</w:t>
      </w:r>
      <w:r w:rsidR="00184049">
        <w:t xml:space="preserve"> pada </w:t>
      </w:r>
      <w:r w:rsidR="00B61AA6" w:rsidRPr="00B61AA6">
        <w:rPr>
          <w:i/>
          <w:iCs/>
        </w:rPr>
        <w:t>data description</w:t>
      </w:r>
      <w:r w:rsidR="00184049">
        <w:t xml:space="preserve">. Dimana parameter seperti USD ditampilkan sebagai U.S Dollar, parameter JPY ditamplikan sebagai Japan Yen, begitu juga dengan parameter-parameter lainnya. </w:t>
      </w:r>
      <w:r>
        <w:t xml:space="preserve">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FC0330" w:rsidRDefault="0026043B" w:rsidP="00FC0330">
      <w:pPr>
        <w:keepNext/>
        <w:spacing w:before="120"/>
      </w:pPr>
      <w:r>
        <w:rPr>
          <w:noProof/>
        </w:rPr>
        <w:drawing>
          <wp:inline distT="0" distB="0" distL="0" distR="0" wp14:anchorId="2FA64E1D" wp14:editId="1A0F6BD4">
            <wp:extent cx="5039995" cy="24485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448560"/>
                    </a:xfrm>
                    <a:prstGeom prst="rect">
                      <a:avLst/>
                    </a:prstGeom>
                  </pic:spPr>
                </pic:pic>
              </a:graphicData>
            </a:graphic>
          </wp:inline>
        </w:drawing>
      </w:r>
    </w:p>
    <w:p w:rsidR="00432E5F" w:rsidRDefault="00FC0330" w:rsidP="00DB68D1">
      <w:pPr>
        <w:pStyle w:val="Caption"/>
      </w:pPr>
      <w:r>
        <w:t>Gambar 4.</w:t>
      </w:r>
      <w:r w:rsidR="00BB1BDD">
        <w:fldChar w:fldCharType="begin"/>
      </w:r>
      <w:r w:rsidR="00BB1BDD">
        <w:instrText xml:space="preserve"> SEQ Gambar_4. \* ARABIC </w:instrText>
      </w:r>
      <w:r w:rsidR="00BB1BDD">
        <w:fldChar w:fldCharType="separate"/>
      </w:r>
      <w:r w:rsidR="00D82A17">
        <w:rPr>
          <w:noProof/>
        </w:rPr>
        <w:t>61</w:t>
      </w:r>
      <w:r w:rsidR="00BB1BDD">
        <w:rPr>
          <w:noProof/>
        </w:rPr>
        <w:fldChar w:fldCharType="end"/>
      </w:r>
      <w:r>
        <w:t xml:space="preserve"> Eksperimen </w:t>
      </w:r>
      <w:r w:rsidR="003C1D23">
        <w:t>ke-tiga</w:t>
      </w:r>
      <w:r>
        <w:t xml:space="preserve"> menggunakan data nilai tukar</w:t>
      </w:r>
      <w:r>
        <w:br/>
        <w:t xml:space="preserve">dengan kustomisasi </w:t>
      </w:r>
      <w:r>
        <w:rPr>
          <w:i/>
        </w:rPr>
        <w:t>corpus</w:t>
      </w:r>
      <w:r>
        <w:t xml:space="preserve"> (CE_WH</w:t>
      </w:r>
      <w:r w:rsidR="00184049">
        <w:t>M</w:t>
      </w:r>
      <w:r>
        <w:t>)</w:t>
      </w:r>
    </w:p>
    <w:p w:rsidR="003C1D23" w:rsidRPr="003C1D23" w:rsidRDefault="003C1D23" w:rsidP="003C1D23"/>
    <w:p w:rsidR="00C31D40" w:rsidRDefault="00C31D40">
      <w:pPr>
        <w:rPr>
          <w:rFonts w:cs="Times New Roman"/>
          <w:b/>
          <w:color w:val="000000" w:themeColor="text1"/>
          <w:szCs w:val="24"/>
          <w:lang w:eastAsia="id-ID"/>
        </w:rPr>
      </w:pPr>
      <w:r>
        <w:rPr>
          <w:rFonts w:cs="Times New Roman"/>
          <w:b/>
          <w:color w:val="000000" w:themeColor="text1"/>
          <w:szCs w:val="24"/>
          <w:lang w:eastAsia="id-ID"/>
        </w:rPr>
        <w:br w:type="page"/>
      </w:r>
    </w:p>
    <w:p w:rsidR="006B0E7E" w:rsidRDefault="00515517" w:rsidP="009A3C1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006B0E7E" w:rsidRPr="007E75E2">
        <w:rPr>
          <w:rFonts w:cs="Times New Roman"/>
          <w:b/>
          <w:color w:val="000000" w:themeColor="text1"/>
          <w:szCs w:val="24"/>
          <w:lang w:val="id-ID" w:eastAsia="id-ID"/>
        </w:rPr>
        <w:t>Hasil Eksperimen</w:t>
      </w:r>
      <w:r w:rsidR="006B0E7E">
        <w:rPr>
          <w:rFonts w:cs="Times New Roman"/>
          <w:b/>
          <w:color w:val="000000" w:themeColor="text1"/>
          <w:szCs w:val="24"/>
          <w:lang w:eastAsia="id-ID"/>
        </w:rPr>
        <w:t xml:space="preserve"> Data </w:t>
      </w:r>
      <w:r w:rsidR="006B0E7E" w:rsidRPr="0032362D">
        <w:rPr>
          <w:rFonts w:cs="Times New Roman"/>
          <w:b/>
          <w:color w:val="000000" w:themeColor="text1"/>
          <w:szCs w:val="24"/>
          <w:lang w:eastAsia="id-ID"/>
        </w:rPr>
        <w:t>Tukar Mata Uang Asing</w:t>
      </w:r>
    </w:p>
    <w:p w:rsidR="00515517" w:rsidRPr="00515517" w:rsidRDefault="00515517" w:rsidP="00515517">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515517" w:rsidRPr="00515517" w:rsidRDefault="00515517" w:rsidP="009A3C1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515517" w:rsidRPr="00461CBB" w:rsidRDefault="00515517" w:rsidP="000A0728">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menggunakan</w:t>
      </w:r>
      <w:r w:rsidR="0002213A" w:rsidRPr="0002213A">
        <w:rPr>
          <w:rFonts w:cs="Times New Roman"/>
          <w:bCs/>
          <w:color w:val="000000" w:themeColor="text1"/>
          <w:szCs w:val="24"/>
          <w:lang w:eastAsia="id-ID"/>
        </w:rPr>
        <w:t xml:space="preserve"> </w:t>
      </w:r>
      <w:r w:rsidR="0002213A" w:rsidRPr="0002213A">
        <w:rPr>
          <w:rFonts w:cs="Times New Roman"/>
          <w:bCs/>
          <w:i/>
          <w:iCs/>
          <w:color w:val="000000" w:themeColor="text1"/>
          <w:szCs w:val="24"/>
          <w:lang w:eastAsia="id-ID"/>
        </w:rPr>
        <w:t>Readability Analyzer</w:t>
      </w:r>
      <w:r w:rsidR="0002213A" w:rsidRPr="0002213A">
        <w:rPr>
          <w:rFonts w:cs="Times New Roman"/>
          <w:bCs/>
          <w:color w:val="000000" w:themeColor="text1"/>
          <w:szCs w:val="24"/>
          <w:lang w:eastAsia="id-ID"/>
        </w:rPr>
        <w:t xml:space="preserve"> pada sistus</w:t>
      </w:r>
      <w:r w:rsidR="0002213A">
        <w:rPr>
          <w:rFonts w:cs="Times New Roman"/>
          <w:bCs/>
          <w:color w:val="000000" w:themeColor="text1"/>
          <w:szCs w:val="24"/>
          <w:lang w:eastAsia="id-ID"/>
        </w:rPr>
        <w:t xml:space="preserve"> </w:t>
      </w:r>
      <w:r w:rsidR="0002213A" w:rsidRPr="0002213A">
        <w:rPr>
          <w:rFonts w:cs="Times New Roman"/>
          <w:bCs/>
          <w:color w:val="000000" w:themeColor="text1"/>
          <w:szCs w:val="24"/>
          <w:lang w:eastAsia="id-ID"/>
        </w:rPr>
        <w:t xml:space="preserve">www.datayze.com </w:t>
      </w:r>
      <w:r w:rsidR="0002213A">
        <w:rPr>
          <w:rFonts w:cs="Times New Roman"/>
          <w:bCs/>
          <w:color w:val="000000" w:themeColor="text1"/>
          <w:szCs w:val="24"/>
          <w:lang w:eastAsia="id-ID"/>
        </w:rPr>
        <w:t>dan aplikasi A</w:t>
      </w:r>
      <w:r w:rsidR="0002213A" w:rsidRPr="0002213A">
        <w:rPr>
          <w:rFonts w:cs="Times New Roman"/>
          <w:bCs/>
          <w:i/>
          <w:iCs/>
          <w:color w:val="000000" w:themeColor="text1"/>
          <w:szCs w:val="24"/>
          <w:lang w:eastAsia="id-ID"/>
        </w:rPr>
        <w:t>utomatic Readability Checker</w:t>
      </w:r>
      <w:r w:rsidR="0002213A">
        <w:rPr>
          <w:rFonts w:cs="Times New Roman"/>
          <w:bCs/>
          <w:color w:val="000000" w:themeColor="text1"/>
          <w:szCs w:val="24"/>
          <w:lang w:eastAsia="id-ID"/>
        </w:rPr>
        <w:t xml:space="preserve"> pada situs www.readabilityformulas.com. Hasil pengujian aspek </w:t>
      </w:r>
      <w:r w:rsidR="0002213A">
        <w:rPr>
          <w:rFonts w:cs="Times New Roman"/>
          <w:bCs/>
          <w:i/>
          <w:iCs/>
          <w:color w:val="000000" w:themeColor="text1"/>
          <w:szCs w:val="24"/>
          <w:lang w:eastAsia="id-ID"/>
        </w:rPr>
        <w:t xml:space="preserve">Readability </w:t>
      </w:r>
      <w:r w:rsidR="0002213A">
        <w:rPr>
          <w:rFonts w:cs="Times New Roman"/>
          <w:bCs/>
          <w:color w:val="000000" w:themeColor="text1"/>
          <w:szCs w:val="24"/>
          <w:lang w:eastAsia="id-ID"/>
        </w:rPr>
        <w:t xml:space="preserve"> ini dapat dilihat pada tabel 4.</w:t>
      </w:r>
      <w:r w:rsidR="000A0728">
        <w:rPr>
          <w:rFonts w:cs="Times New Roman"/>
          <w:bCs/>
          <w:color w:val="000000" w:themeColor="text1"/>
          <w:szCs w:val="24"/>
          <w:lang w:eastAsia="id-ID"/>
        </w:rPr>
        <w:t>37</w:t>
      </w:r>
      <w:r w:rsidR="0002213A">
        <w:rPr>
          <w:rFonts w:cs="Times New Roman"/>
          <w:bCs/>
          <w:color w:val="000000" w:themeColor="text1"/>
          <w:szCs w:val="24"/>
          <w:lang w:eastAsia="id-ID"/>
        </w:rPr>
        <w:t xml:space="preserve">. Dimana rata-rata yang didapatkan dari proses analisis ini adalah </w:t>
      </w:r>
      <w:r w:rsidR="00E4658B">
        <w:rPr>
          <w:rFonts w:cs="Times New Roman"/>
          <w:bCs/>
          <w:color w:val="000000" w:themeColor="text1"/>
          <w:szCs w:val="24"/>
          <w:lang w:eastAsia="id-ID"/>
        </w:rPr>
        <w:t>81</w:t>
      </w:r>
      <w:r w:rsidR="00461CBB" w:rsidRPr="00461CBB">
        <w:rPr>
          <w:rFonts w:cs="Times New Roman"/>
          <w:bCs/>
          <w:color w:val="000000" w:themeColor="text1"/>
          <w:szCs w:val="24"/>
          <w:lang w:eastAsia="id-ID"/>
        </w:rPr>
        <w:t>.</w:t>
      </w:r>
      <w:r w:rsidR="00E4658B">
        <w:rPr>
          <w:rFonts w:cs="Times New Roman"/>
          <w:bCs/>
          <w:color w:val="000000" w:themeColor="text1"/>
          <w:szCs w:val="24"/>
          <w:lang w:eastAsia="id-ID"/>
        </w:rPr>
        <w:t>22</w:t>
      </w:r>
      <w:r w:rsidR="00461CBB">
        <w:rPr>
          <w:rFonts w:cs="Times New Roman"/>
          <w:bCs/>
          <w:color w:val="000000" w:themeColor="text1"/>
          <w:szCs w:val="24"/>
          <w:lang w:eastAsia="id-ID"/>
        </w:rPr>
        <w:t xml:space="preserve"> yang kemudian berdasarkan </w:t>
      </w:r>
      <w:r w:rsidR="00461CBB">
        <w:rPr>
          <w:rFonts w:cs="Times New Roman"/>
          <w:bCs/>
          <w:i/>
          <w:iCs/>
          <w:color w:val="000000" w:themeColor="text1"/>
          <w:szCs w:val="24"/>
          <w:lang w:eastAsia="id-ID"/>
        </w:rPr>
        <w:t xml:space="preserve">Flesch Reading Ease Score </w:t>
      </w:r>
      <w:r w:rsidR="00461CBB">
        <w:rPr>
          <w:rFonts w:cs="Times New Roman"/>
          <w:bCs/>
          <w:color w:val="000000" w:themeColor="text1"/>
          <w:szCs w:val="24"/>
          <w:lang w:eastAsia="id-ID"/>
        </w:rPr>
        <w:t>pada tabel 4.</w:t>
      </w:r>
      <w:r w:rsidR="000A0728">
        <w:rPr>
          <w:rFonts w:cs="Times New Roman"/>
          <w:bCs/>
          <w:color w:val="000000" w:themeColor="text1"/>
          <w:szCs w:val="24"/>
          <w:lang w:eastAsia="id-ID"/>
        </w:rPr>
        <w:t>33</w:t>
      </w:r>
      <w:r w:rsidR="00461CBB">
        <w:rPr>
          <w:rFonts w:cs="Times New Roman"/>
          <w:bCs/>
          <w:color w:val="000000" w:themeColor="text1"/>
          <w:szCs w:val="24"/>
          <w:lang w:eastAsia="id-ID"/>
        </w:rPr>
        <w:t xml:space="preserve"> didapatkan bahwa informasi dari teks keluaran sangat mudah dipahami bahkan oleh kalangan anak sekolah dasar sekalipun. Untuk hasil lebih lengkap terdapat didalam lampiran.</w:t>
      </w:r>
    </w:p>
    <w:p w:rsidR="0062632F" w:rsidRPr="0062632F" w:rsidRDefault="0062632F"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37</w:t>
      </w:r>
      <w:r w:rsidR="00BB1BDD">
        <w:rPr>
          <w:noProof/>
        </w:rPr>
        <w:fldChar w:fldCharType="end"/>
      </w:r>
      <w:r>
        <w:t xml:space="preserve"> Hasil evealuasi </w:t>
      </w:r>
      <w:r>
        <w:rPr>
          <w:i/>
        </w:rPr>
        <w:t xml:space="preserve">Readability </w:t>
      </w:r>
      <w:r>
        <w:t>dengan data kurs</w:t>
      </w:r>
    </w:p>
    <w:tbl>
      <w:tblPr>
        <w:tblStyle w:val="TableGrid"/>
        <w:tblW w:w="5757" w:type="dxa"/>
        <w:jc w:val="center"/>
        <w:tblLook w:val="04A0" w:firstRow="1" w:lastRow="0" w:firstColumn="1" w:lastColumn="0" w:noHBand="0" w:noVBand="1"/>
      </w:tblPr>
      <w:tblGrid>
        <w:gridCol w:w="492"/>
        <w:gridCol w:w="1163"/>
        <w:gridCol w:w="2051"/>
        <w:gridCol w:w="2051"/>
      </w:tblGrid>
      <w:tr w:rsidR="0002213A" w:rsidTr="0002213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Pr="0002213A" w:rsidRDefault="0002213A" w:rsidP="0002213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rPr>
              <w:t>81</w:t>
            </w:r>
          </w:p>
        </w:tc>
      </w:tr>
      <w:tr w:rsidR="0002213A" w:rsidTr="0002213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902B57" w:rsidP="0002213A">
            <w:pPr>
              <w:jc w:val="center"/>
              <w:rPr>
                <w:rFonts w:cs="Times New Roman"/>
                <w:color w:val="000000" w:themeColor="text1"/>
                <w:sz w:val="20"/>
                <w:lang w:val="id-ID"/>
              </w:rPr>
            </w:pPr>
            <w:r w:rsidRPr="00902B57">
              <w:rPr>
                <w:rFonts w:cs="Times New Roman"/>
                <w:color w:val="000000" w:themeColor="text1"/>
                <w:sz w:val="20"/>
                <w:lang w:val="id-ID"/>
              </w:rPr>
              <w:t>79.8</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color w:val="000000" w:themeColor="text1"/>
                <w:sz w:val="20"/>
                <w:lang w:val="id-ID"/>
              </w:rPr>
            </w:pPr>
            <w:r w:rsidRPr="0002213A">
              <w:rPr>
                <w:rFonts w:cs="Times New Roman"/>
                <w:color w:val="000000" w:themeColor="text1"/>
                <w:sz w:val="20"/>
                <w:lang w:val="id-ID"/>
              </w:rPr>
              <w:t>80.8</w:t>
            </w:r>
          </w:p>
        </w:tc>
      </w:tr>
      <w:tr w:rsidR="00E4658B"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0.5</w:t>
            </w:r>
            <w:r>
              <w:rPr>
                <w:sz w:val="20"/>
                <w:szCs w:val="18"/>
              </w:rPr>
              <w:t>3</w:t>
            </w:r>
          </w:p>
        </w:tc>
      </w:tr>
      <w:tr w:rsidR="00E4658B" w:rsidTr="00950DD9">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22</w:t>
            </w:r>
          </w:p>
        </w:tc>
      </w:tr>
    </w:tbl>
    <w:p w:rsidR="0002213A" w:rsidRPr="0002213A" w:rsidRDefault="0002213A" w:rsidP="0062632F">
      <w:pPr>
        <w:ind w:left="720" w:firstLine="350"/>
        <w:rPr>
          <w:rFonts w:cs="Times New Roman"/>
          <w:bCs/>
          <w:color w:val="000000" w:themeColor="text1"/>
          <w:szCs w:val="24"/>
          <w:lang w:eastAsia="id-ID"/>
        </w:rPr>
      </w:pPr>
    </w:p>
    <w:p w:rsidR="0062632F" w:rsidRPr="0062632F" w:rsidRDefault="0062632F"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2632F" w:rsidRDefault="0062632F" w:rsidP="003C1D23">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nilai tukar mata uang asing terdapat pada tabel 4.</w:t>
      </w:r>
      <w:r w:rsidR="003C1D23">
        <w:rPr>
          <w:rFonts w:cs="Times New Roman"/>
          <w:bCs/>
          <w:color w:val="000000" w:themeColor="text1"/>
          <w:szCs w:val="24"/>
          <w:lang w:eastAsia="id-ID"/>
        </w:rPr>
        <w:t>3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5F2F3A">
        <w:rPr>
          <w:rFonts w:cs="Times New Roman"/>
          <w:bCs/>
          <w:color w:val="000000" w:themeColor="text1"/>
          <w:szCs w:val="24"/>
          <w:lang w:eastAsia="id-ID"/>
        </w:rPr>
        <w:t xml:space="preserve">3.97 </w:t>
      </w:r>
      <w:r>
        <w:rPr>
          <w:rFonts w:cs="Times New Roman"/>
          <w:bCs/>
          <w:color w:val="000000" w:themeColor="text1"/>
          <w:szCs w:val="24"/>
          <w:lang w:eastAsia="id-ID"/>
        </w:rPr>
        <w:t>detik. Untuk hasil lebih lengkapnya terdapat pada lampiran</w:t>
      </w:r>
      <w:r w:rsidR="005F2F3A">
        <w:rPr>
          <w:rFonts w:cs="Times New Roman"/>
          <w:bCs/>
          <w:color w:val="000000" w:themeColor="text1"/>
          <w:szCs w:val="24"/>
          <w:lang w:eastAsia="id-ID"/>
        </w:rPr>
        <w:t>.</w:t>
      </w:r>
    </w:p>
    <w:p w:rsidR="005F2F3A" w:rsidRDefault="005F2F3A"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38</w:t>
      </w:r>
      <w:r w:rsidR="00BB1BDD">
        <w:rPr>
          <w:noProof/>
        </w:rPr>
        <w:fldChar w:fldCharType="end"/>
      </w:r>
      <w:r>
        <w:t xml:space="preserve"> Hasil evaluasi </w:t>
      </w:r>
      <w:r>
        <w:rPr>
          <w:i/>
        </w:rPr>
        <w:t>Computation Time</w:t>
      </w:r>
      <w:r>
        <w:t xml:space="preserve"> dengan data kurs </w:t>
      </w:r>
    </w:p>
    <w:tbl>
      <w:tblPr>
        <w:tblStyle w:val="TableGrid"/>
        <w:tblW w:w="3706" w:type="dxa"/>
        <w:jc w:val="center"/>
        <w:tblLook w:val="04A0" w:firstRow="1" w:lastRow="0" w:firstColumn="1" w:lastColumn="0" w:noHBand="0" w:noVBand="1"/>
      </w:tblPr>
      <w:tblGrid>
        <w:gridCol w:w="492"/>
        <w:gridCol w:w="1163"/>
        <w:gridCol w:w="2051"/>
      </w:tblGrid>
      <w:tr w:rsidR="00816CBE" w:rsidTr="0055537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Pr="0002213A" w:rsidRDefault="0066075D" w:rsidP="0066075D">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4.62</w:t>
            </w:r>
          </w:p>
        </w:tc>
      </w:tr>
      <w:tr w:rsidR="0066075D" w:rsidTr="0055537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72</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58</w:t>
            </w:r>
          </w:p>
        </w:tc>
      </w:tr>
      <w:tr w:rsidR="00816CBE" w:rsidTr="0055537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Pr="005F2F3A" w:rsidRDefault="005F2F3A" w:rsidP="00555379">
            <w:pPr>
              <w:jc w:val="center"/>
              <w:rPr>
                <w:rFonts w:cs="Times New Roman"/>
                <w:color w:val="000000" w:themeColor="text1"/>
                <w:sz w:val="20"/>
              </w:rPr>
            </w:pPr>
            <w:r>
              <w:rPr>
                <w:rFonts w:cs="Times New Roman"/>
                <w:color w:val="000000" w:themeColor="text1"/>
                <w:sz w:val="20"/>
              </w:rPr>
              <w:t>3.97</w:t>
            </w:r>
          </w:p>
        </w:tc>
      </w:tr>
    </w:tbl>
    <w:p w:rsidR="00816CBE" w:rsidRDefault="00816CBE" w:rsidP="003F38BC">
      <w:pPr>
        <w:ind w:left="710" w:firstLine="360"/>
        <w:jc w:val="left"/>
        <w:rPr>
          <w:rFonts w:cs="Times New Roman"/>
          <w:bCs/>
          <w:color w:val="000000" w:themeColor="text1"/>
          <w:szCs w:val="24"/>
          <w:lang w:eastAsia="id-ID"/>
        </w:rPr>
      </w:pPr>
    </w:p>
    <w:p w:rsidR="005F2F3A" w:rsidRPr="003F38BC" w:rsidRDefault="005F2F3A"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sidR="001F507D">
        <w:rPr>
          <w:rFonts w:cs="Times New Roman"/>
          <w:bCs/>
          <w:i/>
          <w:iCs/>
          <w:color w:val="000000" w:themeColor="text1"/>
          <w:szCs w:val="24"/>
          <w:lang w:eastAsia="id-ID"/>
        </w:rPr>
        <w:t>Unspecific</w:t>
      </w:r>
      <w:r w:rsidR="00FB7606">
        <w:rPr>
          <w:rFonts w:cs="Times New Roman"/>
          <w:bCs/>
          <w:i/>
          <w:iCs/>
          <w:color w:val="000000" w:themeColor="text1"/>
          <w:szCs w:val="24"/>
          <w:lang w:eastAsia="id-ID"/>
        </w:rPr>
        <w:t xml:space="preserve"> handling</w:t>
      </w:r>
    </w:p>
    <w:p w:rsidR="0066075D" w:rsidRPr="000A0728" w:rsidRDefault="003F38BC" w:rsidP="000A0728">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FB7606">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w:t>
      </w:r>
      <w:r w:rsidR="00FB7606">
        <w:rPr>
          <w:rFonts w:cs="Times New Roman"/>
          <w:bCs/>
          <w:color w:val="000000" w:themeColor="text1"/>
          <w:szCs w:val="24"/>
          <w:lang w:eastAsia="id-ID"/>
        </w:rPr>
        <w:t>kemampuan</w:t>
      </w:r>
      <w:r w:rsidR="0066075D">
        <w:rPr>
          <w:rFonts w:cs="Times New Roman"/>
          <w:bCs/>
          <w:color w:val="000000" w:themeColor="text1"/>
          <w:szCs w:val="24"/>
          <w:lang w:eastAsia="id-ID"/>
        </w:rPr>
        <w:t xml:space="preserve"> sistem</w:t>
      </w:r>
      <w:r w:rsidR="00464EDA">
        <w:rPr>
          <w:rFonts w:cs="Times New Roman"/>
          <w:bCs/>
          <w:color w:val="000000" w:themeColor="text1"/>
          <w:szCs w:val="24"/>
          <w:lang w:eastAsia="id-ID"/>
        </w:rPr>
        <w:t xml:space="preserve"> dalam menangani data masukan</w:t>
      </w:r>
      <w:r w:rsidR="00FB7606">
        <w:rPr>
          <w:rFonts w:cs="Times New Roman"/>
          <w:bCs/>
          <w:color w:val="000000" w:themeColor="text1"/>
          <w:szCs w:val="24"/>
          <w:lang w:eastAsia="id-ID"/>
        </w:rPr>
        <w:t xml:space="preserve"> yang beragam</w:t>
      </w:r>
      <w:r w:rsidR="0066075D">
        <w:rPr>
          <w:rFonts w:cs="Times New Roman"/>
          <w:bCs/>
          <w:color w:val="000000" w:themeColor="text1"/>
          <w:szCs w:val="24"/>
          <w:lang w:eastAsia="id-ID"/>
        </w:rPr>
        <w:t xml:space="preserve">, apakah sistem akan tetap </w:t>
      </w:r>
      <w:r w:rsidR="00464EDA">
        <w:rPr>
          <w:rFonts w:cs="Times New Roman"/>
          <w:bCs/>
          <w:color w:val="000000" w:themeColor="text1"/>
          <w:szCs w:val="24"/>
          <w:lang w:eastAsia="id-ID"/>
        </w:rPr>
        <w:t>bekerja meskipun data yang menjadi masukan berbeda-beda jenisnya. Seperti pada tabel 4.</w:t>
      </w:r>
      <w:r w:rsidR="003C1D23">
        <w:rPr>
          <w:rFonts w:cs="Times New Roman"/>
          <w:bCs/>
          <w:color w:val="000000" w:themeColor="text1"/>
          <w:szCs w:val="24"/>
          <w:lang w:eastAsia="id-ID"/>
        </w:rPr>
        <w:t>39</w:t>
      </w:r>
      <w:r w:rsidR="00464EDA">
        <w:rPr>
          <w:rFonts w:cs="Times New Roman"/>
          <w:bCs/>
          <w:color w:val="000000" w:themeColor="text1"/>
          <w:szCs w:val="24"/>
          <w:lang w:eastAsia="id-ID"/>
        </w:rPr>
        <w:t xml:space="preserve"> </w:t>
      </w:r>
      <w:r w:rsidR="00FB7606">
        <w:rPr>
          <w:rFonts w:cs="Times New Roman"/>
          <w:bCs/>
          <w:color w:val="000000" w:themeColor="text1"/>
          <w:szCs w:val="24"/>
          <w:lang w:eastAsia="id-ID"/>
        </w:rPr>
        <w:t>dapat disimpulkan</w:t>
      </w:r>
      <w:r w:rsidR="00464EDA">
        <w:rPr>
          <w:rFonts w:cs="Times New Roman"/>
          <w:bCs/>
          <w:color w:val="000000" w:themeColor="text1"/>
          <w:szCs w:val="24"/>
          <w:lang w:eastAsia="id-ID"/>
        </w:rPr>
        <w:t xml:space="preserve"> bahwa sistem tetap bejalan dan memproses data masukan, meskipun data kurs yang </w:t>
      </w:r>
      <w:r w:rsidR="003C1D23">
        <w:rPr>
          <w:rFonts w:cs="Times New Roman"/>
          <w:bCs/>
          <w:color w:val="000000" w:themeColor="text1"/>
          <w:szCs w:val="24"/>
          <w:lang w:eastAsia="id-ID"/>
        </w:rPr>
        <w:t xml:space="preserve">dimasukan tidak memiliki header dengan tipe </w:t>
      </w:r>
      <w:r w:rsidR="003C1D23">
        <w:rPr>
          <w:rFonts w:cs="Times New Roman"/>
          <w:bCs/>
          <w:i/>
          <w:iCs/>
          <w:color w:val="000000" w:themeColor="text1"/>
          <w:szCs w:val="24"/>
          <w:lang w:eastAsia="id-ID"/>
        </w:rPr>
        <w:t>numerical,</w:t>
      </w:r>
      <w:r w:rsidR="00464EDA">
        <w:rPr>
          <w:rFonts w:cs="Times New Roman"/>
          <w:bCs/>
          <w:color w:val="000000" w:themeColor="text1"/>
          <w:szCs w:val="24"/>
          <w:lang w:eastAsia="id-ID"/>
        </w:rPr>
        <w:t xml:space="preserve"> tidak memiliki cara penginterpretasian, tidak memiliki </w:t>
      </w:r>
      <w:r w:rsidR="00B61AA6" w:rsidRPr="00B61AA6">
        <w:rPr>
          <w:rFonts w:cs="Times New Roman"/>
          <w:bCs/>
          <w:i/>
          <w:iCs/>
          <w:color w:val="000000" w:themeColor="text1"/>
          <w:szCs w:val="24"/>
          <w:lang w:eastAsia="id-ID"/>
        </w:rPr>
        <w:t>data description</w:t>
      </w:r>
      <w:r w:rsidR="000A0728">
        <w:rPr>
          <w:rFonts w:cs="Times New Roman"/>
          <w:bCs/>
          <w:color w:val="000000" w:themeColor="text1"/>
          <w:szCs w:val="24"/>
          <w:lang w:eastAsia="id-ID"/>
        </w:rPr>
        <w:t xml:space="preserve">, dan memiliki data </w:t>
      </w:r>
      <w:r w:rsidR="000A0728">
        <w:rPr>
          <w:rFonts w:cs="Times New Roman"/>
          <w:bCs/>
          <w:i/>
          <w:iCs/>
          <w:color w:val="000000" w:themeColor="text1"/>
          <w:szCs w:val="24"/>
          <w:lang w:eastAsia="id-ID"/>
        </w:rPr>
        <w:t xml:space="preserve">description </w:t>
      </w:r>
      <w:r w:rsidR="000A0728">
        <w:rPr>
          <w:rFonts w:cs="Times New Roman"/>
          <w:bCs/>
          <w:color w:val="000000" w:themeColor="text1"/>
          <w:szCs w:val="24"/>
          <w:lang w:eastAsia="id-ID"/>
        </w:rPr>
        <w:t>ketika eksperimen ke-tiga.</w:t>
      </w:r>
    </w:p>
    <w:p w:rsidR="00464EDA" w:rsidRPr="00464EDA" w:rsidRDefault="00464EDA"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39</w:t>
      </w:r>
      <w:r w:rsidR="00BB1BDD">
        <w:rPr>
          <w:noProof/>
        </w:rP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464EDA" w:rsidTr="00464ED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66075D">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Default="00464EDA" w:rsidP="0066075D">
            <w:pPr>
              <w:jc w:val="center"/>
              <w:rPr>
                <w:rFonts w:cs="Times New Roman"/>
                <w:b/>
                <w:i/>
                <w:color w:val="000000" w:themeColor="text1"/>
                <w:sz w:val="18"/>
                <w:szCs w:val="20"/>
              </w:rPr>
            </w:pPr>
            <w:r>
              <w:rPr>
                <w:rFonts w:cs="Times New Roman"/>
                <w:b/>
                <w:i/>
                <w:color w:val="000000" w:themeColor="text1"/>
                <w:sz w:val="18"/>
                <w:szCs w:val="20"/>
              </w:rPr>
              <w:t>Config</w:t>
            </w:r>
          </w:p>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3C1D23"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bl>
    <w:p w:rsidR="003C1D23" w:rsidRDefault="003F38BC" w:rsidP="00C31D40">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464EDA" w:rsidRPr="003F38BC" w:rsidRDefault="00464EDA" w:rsidP="009A3C1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E40B14" w:rsidRDefault="00E40B14" w:rsidP="002B494B">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w:t>
      </w:r>
      <w:r w:rsidR="002B494B">
        <w:rPr>
          <w:rFonts w:cs="Times New Roman"/>
          <w:bCs/>
          <w:color w:val="000000" w:themeColor="text1"/>
          <w:szCs w:val="24"/>
          <w:lang w:eastAsia="id-ID"/>
        </w:rPr>
        <w:t>dilakukan</w:t>
      </w:r>
      <w:r>
        <w:rPr>
          <w:rFonts w:cs="Times New Roman"/>
          <w:bCs/>
          <w:color w:val="000000" w:themeColor="text1"/>
          <w:szCs w:val="24"/>
          <w:lang w:eastAsia="id-ID"/>
        </w:rPr>
        <w:t xml:space="preserve"> dengan</w:t>
      </w:r>
      <w:r>
        <w:rPr>
          <w:rFonts w:cs="Times New Roman"/>
          <w:bCs/>
          <w:color w:val="000000" w:themeColor="text1"/>
          <w:szCs w:val="24"/>
          <w:lang w:eastAsia="id-ID"/>
        </w:rPr>
        <w:t xml:space="preserve"> cara</w:t>
      </w:r>
      <w:r>
        <w:rPr>
          <w:rFonts w:cs="Times New Roman"/>
          <w:bCs/>
          <w:color w:val="000000" w:themeColor="text1"/>
          <w:szCs w:val="24"/>
          <w:lang w:eastAsia="id-ID"/>
        </w:rPr>
        <w:t xml:space="preserve"> pembuatan </w:t>
      </w:r>
      <w:r>
        <w:rPr>
          <w:rFonts w:cs="Times New Roman"/>
          <w:bCs/>
          <w:color w:val="000000" w:themeColor="text1"/>
          <w:szCs w:val="24"/>
          <w:lang w:eastAsia="id-ID"/>
        </w:rPr>
        <w:t>grafik garis</w:t>
      </w:r>
      <w:r>
        <w:rPr>
          <w:rFonts w:cs="Times New Roman"/>
          <w:bCs/>
          <w:color w:val="000000" w:themeColor="text1"/>
          <w:szCs w:val="24"/>
          <w:lang w:eastAsia="id-ID"/>
        </w:rPr>
        <w:t xml:space="preserve">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w:t>
      </w:r>
      <w:r>
        <w:rPr>
          <w:rFonts w:cs="Times New Roman"/>
          <w:bCs/>
          <w:color w:val="000000" w:themeColor="text1"/>
          <w:szCs w:val="24"/>
          <w:lang w:eastAsia="id-ID"/>
        </w:rPr>
        <w:t>grafik</w:t>
      </w:r>
      <w:r>
        <w:rPr>
          <w:rFonts w:cs="Times New Roman"/>
          <w:bCs/>
          <w:color w:val="000000" w:themeColor="text1"/>
          <w:szCs w:val="24"/>
          <w:lang w:eastAsia="id-ID"/>
        </w:rPr>
        <w:t xml:space="preserve"> merepresentasikan data suatu parameter</w:t>
      </w:r>
      <w:r w:rsidR="0013793C">
        <w:rPr>
          <w:rFonts w:cs="Times New Roman"/>
          <w:bCs/>
          <w:color w:val="000000" w:themeColor="text1"/>
          <w:szCs w:val="24"/>
          <w:lang w:eastAsia="id-ID"/>
        </w:rPr>
        <w:t xml:space="preserve"> dimana sumbu </w:t>
      </w:r>
      <w:r w:rsidR="0013793C">
        <w:rPr>
          <w:rFonts w:cs="Times New Roman"/>
          <w:bCs/>
          <w:i/>
          <w:iCs/>
          <w:color w:val="000000" w:themeColor="text1"/>
          <w:szCs w:val="24"/>
          <w:lang w:eastAsia="id-ID"/>
        </w:rPr>
        <w:t>x</w:t>
      </w:r>
      <w:r w:rsidR="0013793C">
        <w:rPr>
          <w:rFonts w:cs="Times New Roman"/>
          <w:bCs/>
          <w:color w:val="000000" w:themeColor="text1"/>
          <w:szCs w:val="24"/>
          <w:lang w:eastAsia="id-ID"/>
        </w:rPr>
        <w:t xml:space="preserve"> merepresentasikan indeks </w:t>
      </w:r>
      <w:r w:rsidR="0013793C">
        <w:rPr>
          <w:rFonts w:cs="Times New Roman"/>
          <w:bCs/>
          <w:i/>
          <w:iCs/>
          <w:color w:val="000000" w:themeColor="text1"/>
          <w:szCs w:val="24"/>
          <w:lang w:eastAsia="id-ID"/>
        </w:rPr>
        <w:t>Date Time</w:t>
      </w:r>
      <w:r w:rsidR="0013793C">
        <w:rPr>
          <w:rFonts w:cs="Times New Roman"/>
          <w:bCs/>
          <w:color w:val="000000" w:themeColor="text1"/>
          <w:szCs w:val="24"/>
          <w:lang w:eastAsia="id-ID"/>
        </w:rPr>
        <w:t xml:space="preserve"> dan sumbu </w:t>
      </w:r>
      <w:r w:rsidR="0013793C">
        <w:rPr>
          <w:rFonts w:cs="Times New Roman"/>
          <w:bCs/>
          <w:i/>
          <w:iCs/>
          <w:color w:val="000000" w:themeColor="text1"/>
          <w:szCs w:val="24"/>
          <w:lang w:eastAsia="id-ID"/>
        </w:rPr>
        <w:t xml:space="preserve">y </w:t>
      </w:r>
      <w:r w:rsidR="0013793C">
        <w:rPr>
          <w:rFonts w:cs="Times New Roman"/>
          <w:bCs/>
          <w:color w:val="000000" w:themeColor="text1"/>
          <w:szCs w:val="24"/>
          <w:lang w:eastAsia="id-ID"/>
        </w:rPr>
        <w:t>adalah nilai dari parameter yang bersangkutan</w:t>
      </w:r>
      <w:r>
        <w:rPr>
          <w:rFonts w:cs="Times New Roman"/>
          <w:bCs/>
          <w:color w:val="000000" w:themeColor="text1"/>
          <w:szCs w:val="24"/>
          <w:lang w:eastAsia="id-ID"/>
        </w:rPr>
        <w:t xml:space="preserve">,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w:t>
      </w:r>
      <w:r>
        <w:rPr>
          <w:rFonts w:cs="Times New Roman"/>
          <w:bCs/>
          <w:color w:val="000000" w:themeColor="text1"/>
          <w:szCs w:val="24"/>
          <w:lang w:eastAsia="id-ID"/>
        </w:rPr>
        <w:t xml:space="preserve"> hasil</w:t>
      </w:r>
      <w:r>
        <w:rPr>
          <w:rFonts w:cs="Times New Roman"/>
          <w:bCs/>
          <w:color w:val="000000" w:themeColor="text1"/>
          <w:szCs w:val="24"/>
          <w:lang w:eastAsia="id-ID"/>
        </w:rPr>
        <w:t xml:space="preserve"> keseluruhan pl</w:t>
      </w:r>
      <w:r>
        <w:rPr>
          <w:rFonts w:cs="Times New Roman"/>
          <w:bCs/>
          <w:color w:val="000000" w:themeColor="text1"/>
          <w:szCs w:val="24"/>
          <w:lang w:eastAsia="id-ID"/>
        </w:rPr>
        <w:t>ot dapat dilihat pada lampiran.</w:t>
      </w:r>
    </w:p>
    <w:p w:rsidR="00464EDA" w:rsidRDefault="00620FEF" w:rsidP="00E40B14">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A</w:t>
      </w:r>
      <w:r w:rsidR="00497DC8">
        <w:rPr>
          <w:rFonts w:cs="Times New Roman"/>
          <w:bCs/>
          <w:color w:val="000000" w:themeColor="text1"/>
          <w:szCs w:val="24"/>
          <w:lang w:eastAsia="id-ID"/>
        </w:rPr>
        <w:t xml:space="preserve">nalisis </w:t>
      </w:r>
      <w:r w:rsidR="00555379">
        <w:rPr>
          <w:rFonts w:cs="Times New Roman"/>
          <w:bCs/>
          <w:i/>
          <w:iCs/>
          <w:color w:val="000000" w:themeColor="text1"/>
          <w:szCs w:val="24"/>
          <w:lang w:eastAsia="id-ID"/>
        </w:rPr>
        <w:t xml:space="preserve">Representative Text </w:t>
      </w:r>
      <w:r w:rsidR="00555379">
        <w:rPr>
          <w:rFonts w:cs="Times New Roman"/>
          <w:bCs/>
          <w:color w:val="000000" w:themeColor="text1"/>
          <w:szCs w:val="24"/>
          <w:lang w:eastAsia="id-ID"/>
        </w:rPr>
        <w:t xml:space="preserve">ini hanya dilakukan pada beberapa parameter saja, mengingat tidak semua </w:t>
      </w:r>
      <w:r w:rsidR="00555379">
        <w:rPr>
          <w:rFonts w:cs="Times New Roman"/>
          <w:bCs/>
          <w:i/>
          <w:iCs/>
          <w:color w:val="000000" w:themeColor="text1"/>
          <w:szCs w:val="24"/>
          <w:lang w:eastAsia="id-ID"/>
        </w:rPr>
        <w:t>event</w:t>
      </w:r>
      <w:r w:rsidR="00555379">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00B61AA6" w:rsidRPr="00B61AA6">
        <w:rPr>
          <w:rFonts w:cs="Times New Roman"/>
          <w:bCs/>
          <w:i/>
          <w:iCs/>
          <w:color w:val="000000" w:themeColor="text1"/>
          <w:szCs w:val="24"/>
          <w:lang w:eastAsia="id-ID"/>
        </w:rPr>
        <w:t>data description</w:t>
      </w:r>
      <w:r w:rsidR="00F80B0F">
        <w:rPr>
          <w:rFonts w:cs="Times New Roman"/>
          <w:bCs/>
          <w:color w:val="000000" w:themeColor="text1"/>
          <w:szCs w:val="24"/>
          <w:lang w:eastAsia="id-ID"/>
        </w:rPr>
        <w:t xml:space="preserve">, maupun tipe penginterpretasian, sehingga analisis </w:t>
      </w:r>
      <w:r w:rsidR="00F80B0F">
        <w:rPr>
          <w:rFonts w:cs="Times New Roman"/>
          <w:bCs/>
          <w:i/>
          <w:iCs/>
          <w:color w:val="000000" w:themeColor="text1"/>
          <w:szCs w:val="24"/>
          <w:lang w:eastAsia="id-ID"/>
        </w:rPr>
        <w:t>Representative Text</w:t>
      </w:r>
      <w:r w:rsidR="00F80B0F">
        <w:rPr>
          <w:rFonts w:cs="Times New Roman"/>
          <w:bCs/>
          <w:color w:val="000000" w:themeColor="text1"/>
          <w:szCs w:val="24"/>
          <w:lang w:eastAsia="id-ID"/>
        </w:rPr>
        <w:t xml:space="preserve"> ini hanya dilakukan sekali saja, karena eksperimen </w:t>
      </w:r>
      <w:r w:rsidR="00F80B0F">
        <w:rPr>
          <w:rFonts w:cs="Times New Roman"/>
          <w:bCs/>
          <w:color w:val="000000" w:themeColor="text1"/>
          <w:szCs w:val="24"/>
          <w:lang w:eastAsia="id-ID"/>
        </w:rPr>
        <w:lastRenderedPageBreak/>
        <w:t xml:space="preserve">pertama hingga eksperimen ke-tiga menghasilak </w:t>
      </w:r>
      <w:r w:rsidR="00F80B0F">
        <w:rPr>
          <w:rFonts w:cs="Times New Roman"/>
          <w:bCs/>
          <w:i/>
          <w:iCs/>
          <w:color w:val="000000" w:themeColor="text1"/>
          <w:szCs w:val="24"/>
          <w:lang w:eastAsia="id-ID"/>
        </w:rPr>
        <w:t xml:space="preserve">event </w:t>
      </w:r>
      <w:r w:rsidR="00F80B0F">
        <w:rPr>
          <w:rFonts w:cs="Times New Roman"/>
          <w:bCs/>
          <w:color w:val="000000" w:themeColor="text1"/>
          <w:szCs w:val="24"/>
          <w:lang w:eastAsia="id-ID"/>
        </w:rPr>
        <w:t xml:space="preserve">yang sama, selama nilai </w:t>
      </w:r>
      <w:r w:rsidR="00E40B14">
        <w:rPr>
          <w:rFonts w:cs="Times New Roman"/>
          <w:bCs/>
          <w:color w:val="000000" w:themeColor="text1"/>
          <w:szCs w:val="24"/>
          <w:lang w:eastAsia="id-ID"/>
        </w:rPr>
        <w:t xml:space="preserve">dari </w:t>
      </w:r>
      <w:r w:rsidR="00F80B0F">
        <w:rPr>
          <w:rFonts w:cs="Times New Roman"/>
          <w:bCs/>
          <w:color w:val="000000" w:themeColor="text1"/>
          <w:szCs w:val="24"/>
          <w:lang w:eastAsia="id-ID"/>
        </w:rPr>
        <w:t>data masukan tidak mengalami perubahan</w:t>
      </w:r>
      <w:r>
        <w:rPr>
          <w:rFonts w:cs="Times New Roman"/>
          <w:bCs/>
          <w:color w:val="000000" w:themeColor="text1"/>
          <w:szCs w:val="24"/>
          <w:lang w:eastAsia="id-ID"/>
        </w:rPr>
        <w:t xml:space="preserve">. </w:t>
      </w:r>
      <w:r w:rsidR="00555379" w:rsidRPr="00620FEF">
        <w:rPr>
          <w:rFonts w:cs="Times New Roman"/>
          <w:bCs/>
          <w:color w:val="000000" w:themeColor="text1"/>
          <w:szCs w:val="24"/>
          <w:lang w:eastAsia="id-ID"/>
        </w:rPr>
        <w:t>Parameter</w:t>
      </w:r>
      <w:r w:rsidR="00555379">
        <w:rPr>
          <w:rFonts w:cs="Times New Roman"/>
          <w:bCs/>
          <w:color w:val="000000" w:themeColor="text1"/>
          <w:szCs w:val="24"/>
          <w:lang w:eastAsia="id-ID"/>
        </w:rPr>
        <w:t xml:space="preserve"> yang akan dibahas pada analisis </w:t>
      </w:r>
      <w:r w:rsidR="00555379">
        <w:rPr>
          <w:rFonts w:cs="Times New Roman"/>
          <w:bCs/>
          <w:i/>
          <w:iCs/>
          <w:color w:val="000000" w:themeColor="text1"/>
          <w:szCs w:val="24"/>
          <w:lang w:eastAsia="id-ID"/>
        </w:rPr>
        <w:t xml:space="preserve">Representative Text </w:t>
      </w:r>
      <w:r w:rsidR="00464A5E">
        <w:rPr>
          <w:rFonts w:cs="Times New Roman"/>
          <w:bCs/>
          <w:color w:val="000000" w:themeColor="text1"/>
          <w:szCs w:val="24"/>
          <w:lang w:eastAsia="id-ID"/>
        </w:rPr>
        <w:t xml:space="preserve"> </w:t>
      </w:r>
      <w:r w:rsidR="00E40B14">
        <w:rPr>
          <w:rFonts w:cs="Times New Roman"/>
          <w:bCs/>
          <w:color w:val="000000" w:themeColor="text1"/>
          <w:szCs w:val="24"/>
          <w:lang w:eastAsia="id-ID"/>
        </w:rPr>
        <w:t xml:space="preserve"> untuk kasus data tukar </w:t>
      </w:r>
      <w:r w:rsidR="00464A5E">
        <w:rPr>
          <w:rFonts w:cs="Times New Roman"/>
          <w:bCs/>
          <w:color w:val="000000" w:themeColor="text1"/>
          <w:szCs w:val="24"/>
          <w:lang w:eastAsia="id-ID"/>
        </w:rPr>
        <w:t xml:space="preserve">ini adalah </w:t>
      </w:r>
      <w:r w:rsidR="00E40B14">
        <w:rPr>
          <w:rFonts w:cs="Times New Roman"/>
          <w:bCs/>
          <w:color w:val="000000" w:themeColor="text1"/>
          <w:szCs w:val="24"/>
          <w:lang w:eastAsia="id-ID"/>
        </w:rPr>
        <w:t xml:space="preserve">parameter </w:t>
      </w:r>
      <w:r w:rsidR="00464A5E">
        <w:rPr>
          <w:rFonts w:cs="Times New Roman"/>
          <w:bCs/>
          <w:color w:val="000000" w:themeColor="text1"/>
          <w:szCs w:val="24"/>
          <w:lang w:eastAsia="id-ID"/>
        </w:rPr>
        <w:t>USD, JPY, SGD</w:t>
      </w:r>
      <w:r>
        <w:rPr>
          <w:rFonts w:cs="Times New Roman"/>
          <w:bCs/>
          <w:color w:val="000000" w:themeColor="text1"/>
          <w:szCs w:val="24"/>
          <w:lang w:eastAsia="id-ID"/>
        </w:rPr>
        <w:t xml:space="preserve">, HKD, dan CAD. </w:t>
      </w:r>
    </w:p>
    <w:p w:rsidR="00620FEF" w:rsidRDefault="00620FEF" w:rsidP="00620FEF">
      <w:pPr>
        <w:keepNext/>
        <w:spacing w:after="120"/>
      </w:pPr>
      <w:r w:rsidRPr="00620FEF">
        <w:rPr>
          <w:rFonts w:cs="Times New Roman"/>
          <w:bCs/>
          <w:noProof/>
          <w:color w:val="000000" w:themeColor="text1"/>
          <w:szCs w:val="24"/>
        </w:rPr>
        <w:drawing>
          <wp:inline distT="0" distB="0" distL="0" distR="0" wp14:anchorId="47C02DE7" wp14:editId="32ADD46E">
            <wp:extent cx="4763135" cy="4763135"/>
            <wp:effectExtent l="0" t="0" r="1905" b="1905"/>
            <wp:docPr id="9" name="Picture 9"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620FEF" w:rsidRDefault="00620FEF" w:rsidP="00DB68D1">
      <w:pPr>
        <w:pStyle w:val="Caption"/>
      </w:pPr>
      <w:r>
        <w:t>Gambar 4.</w:t>
      </w:r>
      <w:r w:rsidR="00BB1BDD">
        <w:fldChar w:fldCharType="begin"/>
      </w:r>
      <w:r w:rsidR="00BB1BDD">
        <w:instrText xml:space="preserve"> SEQ Gambar_4. \* ARABIC </w:instrText>
      </w:r>
      <w:r w:rsidR="00BB1BDD">
        <w:fldChar w:fldCharType="separate"/>
      </w:r>
      <w:r w:rsidR="003C1D23">
        <w:rPr>
          <w:noProof/>
        </w:rPr>
        <w:t>62</w:t>
      </w:r>
      <w:r w:rsidR="00BB1BDD">
        <w:rPr>
          <w:noProof/>
        </w:rPr>
        <w:fldChar w:fldCharType="end"/>
      </w:r>
      <w:r>
        <w:t xml:space="preserve"> Plot </w:t>
      </w:r>
      <w:r>
        <w:rPr>
          <w:i/>
        </w:rPr>
        <w:t>Representative Text</w:t>
      </w:r>
      <w:r w:rsidR="00F80B0F">
        <w:rPr>
          <w:i/>
        </w:rPr>
        <w:t xml:space="preserve"> </w:t>
      </w:r>
      <w:r w:rsidR="00F80B0F">
        <w:t>untuk parameter US.Dollar</w:t>
      </w:r>
    </w:p>
    <w:p w:rsidR="00F80B0F" w:rsidRDefault="00F80B0F" w:rsidP="00C31D40">
      <w:pPr>
        <w:spacing w:before="240"/>
        <w:ind w:left="720" w:firstLine="720"/>
      </w:pPr>
      <w:r>
        <w:t>Dalam teks keluaran pada gambar 4.6</w:t>
      </w:r>
      <w:r w:rsidR="003C1D23">
        <w:t>2</w:t>
      </w:r>
      <w:r>
        <w:t xml:space="preserve">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F80B0F" w:rsidRDefault="00F80B0F" w:rsidP="00F80B0F">
      <w:r>
        <w:br w:type="page"/>
      </w:r>
    </w:p>
    <w:p w:rsidR="00F80B0F" w:rsidRDefault="00F80B0F" w:rsidP="00F80B0F">
      <w:pPr>
        <w:keepNext/>
      </w:pPr>
      <w:r w:rsidRPr="00F80B0F">
        <w:rPr>
          <w:noProof/>
        </w:rPr>
        <w:lastRenderedPageBreak/>
        <w:drawing>
          <wp:inline distT="0" distB="0" distL="0" distR="0">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F80B0F" w:rsidRDefault="00F80B0F" w:rsidP="00DB68D1">
      <w:pPr>
        <w:pStyle w:val="Caption"/>
        <w:ind w:firstLine="720"/>
      </w:pPr>
      <w:r>
        <w:t>Gambar 4.</w:t>
      </w:r>
      <w:r w:rsidR="00BB1BDD">
        <w:fldChar w:fldCharType="begin"/>
      </w:r>
      <w:r w:rsidR="00BB1BDD">
        <w:instrText xml:space="preserve"> SEQ Gambar_4. \* ARABIC </w:instrText>
      </w:r>
      <w:r w:rsidR="00BB1BDD">
        <w:fldChar w:fldCharType="separate"/>
      </w:r>
      <w:r w:rsidR="00BC2F86">
        <w:rPr>
          <w:noProof/>
        </w:rPr>
        <w:t>63</w:t>
      </w:r>
      <w:r w:rsidR="00BB1BDD">
        <w:rPr>
          <w:noProof/>
        </w:rPr>
        <w:fldChar w:fldCharType="end"/>
      </w:r>
      <w:r>
        <w:t xml:space="preserve"> </w:t>
      </w:r>
      <w:r w:rsidR="00010F33">
        <w:t xml:space="preserve">Plot </w:t>
      </w:r>
      <w:r w:rsidR="00010F33">
        <w:rPr>
          <w:i/>
        </w:rPr>
        <w:t xml:space="preserve">Representative Text </w:t>
      </w:r>
      <w:r w:rsidR="00010F33">
        <w:t>untuk parameter Japan yen (JPY)</w:t>
      </w:r>
    </w:p>
    <w:p w:rsidR="00464A5E" w:rsidRDefault="00010F33" w:rsidP="00C31D40">
      <w:pPr>
        <w:spacing w:before="240"/>
        <w:ind w:left="720" w:firstLine="720"/>
      </w:pPr>
      <w:r>
        <w:t xml:space="preserve">Pada teks keluaran, dikatakan bahwa </w:t>
      </w:r>
      <w:r>
        <w:rPr>
          <w:i/>
          <w:iCs/>
        </w:rPr>
        <w:t>trend</w:t>
      </w:r>
      <w:r>
        <w:t xml:space="preserve"> parameter JPY menaik seperti yang terlihat pada gambar 4.</w:t>
      </w:r>
      <w:r w:rsidR="00BC2F86">
        <w:t>63</w:t>
      </w:r>
      <w:r>
        <w:t xml:space="preserve">,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464A5E" w:rsidRDefault="00464A5E" w:rsidP="00464A5E">
      <w:r>
        <w:br w:type="page"/>
      </w:r>
    </w:p>
    <w:p w:rsidR="00464A5E" w:rsidRDefault="00464A5E" w:rsidP="00464A5E">
      <w:pPr>
        <w:keepNext/>
      </w:pPr>
      <w:r w:rsidRPr="00464A5E">
        <w:rPr>
          <w:noProof/>
        </w:rPr>
        <w:lastRenderedPageBreak/>
        <w:drawing>
          <wp:inline distT="0" distB="0" distL="0" distR="0">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464A5E" w:rsidRDefault="00464A5E" w:rsidP="00DB68D1">
      <w:pPr>
        <w:pStyle w:val="Caption"/>
        <w:rPr>
          <w:i/>
        </w:rPr>
      </w:pPr>
      <w:r>
        <w:t>Gambar 4.</w:t>
      </w:r>
      <w:r w:rsidR="00BB1BDD">
        <w:fldChar w:fldCharType="begin"/>
      </w:r>
      <w:r w:rsidR="00BB1BDD">
        <w:instrText xml:space="preserve"> SEQ Gambar_4. \* ARABIC </w:instrText>
      </w:r>
      <w:r w:rsidR="00BB1BDD">
        <w:fldChar w:fldCharType="separate"/>
      </w:r>
      <w:r w:rsidR="00BC2F86">
        <w:rPr>
          <w:noProof/>
        </w:rPr>
        <w:t>64</w:t>
      </w:r>
      <w:r w:rsidR="00BB1BDD">
        <w:rPr>
          <w:noProof/>
        </w:rPr>
        <w:fldChar w:fldCharType="end"/>
      </w:r>
      <w:r>
        <w:t xml:space="preserve"> Hasil plot </w:t>
      </w:r>
      <w:r>
        <w:rPr>
          <w:i/>
        </w:rPr>
        <w:t xml:space="preserve">Representative Text </w:t>
      </w:r>
      <w:r>
        <w:t>untuk parameter</w:t>
      </w:r>
      <w:r>
        <w:br/>
      </w:r>
      <w:r>
        <w:rPr>
          <w:i/>
        </w:rPr>
        <w:t xml:space="preserve">Singapore Dollar </w:t>
      </w:r>
      <w:r>
        <w:t>(SGD)</w:t>
      </w:r>
    </w:p>
    <w:p w:rsidR="00464A5E" w:rsidRDefault="00464A5E" w:rsidP="00DB68D1">
      <w:pPr>
        <w:spacing w:before="240"/>
        <w:ind w:left="720" w:firstLine="720"/>
      </w:pPr>
      <w:r>
        <w:rPr>
          <w:i/>
          <w:iCs/>
        </w:rPr>
        <w:t>Trend</w:t>
      </w:r>
      <w:r>
        <w:t xml:space="preserve"> yen Jepang pada teks keluaran dikatakan menaik sesuai dengan </w:t>
      </w:r>
      <w:r>
        <w:rPr>
          <w:i/>
          <w:iCs/>
        </w:rPr>
        <w:t>Linear Model</w:t>
      </w:r>
      <w:r w:rsidR="00BC2F86">
        <w:t xml:space="preserve"> pada gambar 4.64</w:t>
      </w:r>
      <w:r>
        <w:t xml:space="preserve">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464A5E" w:rsidRDefault="00464A5E">
      <w:r>
        <w:br w:type="page"/>
      </w:r>
    </w:p>
    <w:p w:rsidR="00464A5E" w:rsidRDefault="00464A5E" w:rsidP="00464A5E">
      <w:pPr>
        <w:keepNext/>
      </w:pPr>
      <w:r w:rsidRPr="00464A5E">
        <w:rPr>
          <w:noProof/>
        </w:rPr>
        <w:lastRenderedPageBreak/>
        <w:drawing>
          <wp:inline distT="0" distB="0" distL="0" distR="0">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464A5E" w:rsidRDefault="00464A5E" w:rsidP="00DB68D1">
      <w:pPr>
        <w:pStyle w:val="Caption"/>
      </w:pPr>
      <w:r>
        <w:t>Gambar 4.</w:t>
      </w:r>
      <w:r w:rsidR="00BB1BDD">
        <w:fldChar w:fldCharType="begin"/>
      </w:r>
      <w:r w:rsidR="00BB1BDD">
        <w:instrText xml:space="preserve"> SEQ Gambar_4. \* ARABIC </w:instrText>
      </w:r>
      <w:r w:rsidR="00BB1BDD">
        <w:fldChar w:fldCharType="separate"/>
      </w:r>
      <w:r w:rsidR="00BC2F86">
        <w:rPr>
          <w:noProof/>
        </w:rPr>
        <w:t>65</w:t>
      </w:r>
      <w:r w:rsidR="00BB1BDD">
        <w:rPr>
          <w:noProof/>
        </w:rPr>
        <w:fldChar w:fldCharType="end"/>
      </w:r>
      <w:r>
        <w:t xml:space="preserve"> Hasil plot </w:t>
      </w:r>
      <w:r>
        <w:rPr>
          <w:i/>
        </w:rPr>
        <w:t xml:space="preserve">Representative Text </w:t>
      </w:r>
      <w:r>
        <w:t>untuk parameter</w:t>
      </w:r>
      <w:r>
        <w:br/>
      </w:r>
      <w:r>
        <w:rPr>
          <w:i/>
        </w:rPr>
        <w:t xml:space="preserve">Hong Kong Dollar </w:t>
      </w:r>
      <w:r>
        <w:t>(HKD)</w:t>
      </w:r>
    </w:p>
    <w:p w:rsidR="00971A6A" w:rsidRDefault="00464A5E" w:rsidP="00DB68D1">
      <w:pPr>
        <w:spacing w:before="240"/>
        <w:ind w:left="720" w:firstLine="720"/>
      </w:pPr>
      <w:r>
        <w:t xml:space="preserve">Pada teks keluaran dikatakan bahwa </w:t>
      </w:r>
      <w:r>
        <w:rPr>
          <w:i/>
          <w:iCs/>
        </w:rPr>
        <w:t>trend</w:t>
      </w:r>
      <w:r>
        <w:t xml:space="preserve"> HKD adalah menaik, hal ini dibuktikan dengan </w:t>
      </w:r>
      <w:r>
        <w:rPr>
          <w:i/>
          <w:iCs/>
        </w:rPr>
        <w:t>linear model</w:t>
      </w:r>
      <w:r w:rsidR="00BC2F86">
        <w:t xml:space="preserve"> pada gambar 4.65</w:t>
      </w:r>
      <w:r>
        <w:t xml:space="preserve"> yang</w:t>
      </w:r>
      <w:r w:rsidR="00971A6A">
        <w:t xml:space="preserve"> juga</w:t>
      </w:r>
      <w:r>
        <w:t xml:space="preserve"> menaik</w:t>
      </w:r>
      <w:r w:rsidR="00971A6A">
        <w:t xml:space="preserve">. Selain itu pada teks keluaran disebutkan bahwa pada parameter HKD terjadi fluktuasi yang ekstrem dimana terjadi kenaikan sebesar </w:t>
      </w:r>
      <w:r w:rsidR="00971A6A" w:rsidRPr="00971A6A">
        <w:t>1.3619</w:t>
      </w:r>
      <w:r w:rsidR="00971A6A">
        <w:t xml:space="preserve"> poin dan penurunan sebesar</w:t>
      </w:r>
      <w:r>
        <w:t xml:space="preserve"> </w:t>
      </w:r>
      <w:r w:rsidR="00971A6A" w:rsidRPr="00971A6A">
        <w:t xml:space="preserve">1.33185 </w:t>
      </w:r>
      <w:r w:rsidR="00971A6A">
        <w:t>poin, fluktuasi ini dapat kita lihat pada g</w:t>
      </w:r>
      <w:r w:rsidR="00DB68D1">
        <w:t>ambar 4.65</w:t>
      </w:r>
      <w:r w:rsidR="00971A6A">
        <w:t xml:space="preserve">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971A6A" w:rsidRDefault="00971A6A" w:rsidP="00971A6A">
      <w:r>
        <w:br w:type="page"/>
      </w:r>
    </w:p>
    <w:p w:rsidR="00971A6A" w:rsidRDefault="00971A6A" w:rsidP="00971A6A">
      <w:pPr>
        <w:keepNext/>
      </w:pPr>
      <w:r w:rsidRPr="00971A6A">
        <w:rPr>
          <w:noProof/>
        </w:rPr>
        <w:lastRenderedPageBreak/>
        <w:drawing>
          <wp:inline distT="0" distB="0" distL="0" distR="0" wp14:anchorId="2F9CBBEA" wp14:editId="2AE1C29F">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971A6A" w:rsidRDefault="00971A6A" w:rsidP="00DB68D1">
      <w:pPr>
        <w:pStyle w:val="Caption"/>
      </w:pPr>
      <w:r>
        <w:t>Gambar 4.</w:t>
      </w:r>
      <w:r w:rsidR="00BB1BDD">
        <w:fldChar w:fldCharType="begin"/>
      </w:r>
      <w:r w:rsidR="00BB1BDD">
        <w:instrText xml:space="preserve"> SEQ Gambar_4. \* ARABIC </w:instrText>
      </w:r>
      <w:r w:rsidR="00BB1BDD">
        <w:fldChar w:fldCharType="separate"/>
      </w:r>
      <w:r w:rsidR="00BC2F86">
        <w:rPr>
          <w:noProof/>
        </w:rPr>
        <w:t>66</w:t>
      </w:r>
      <w:r w:rsidR="00BB1BDD">
        <w:rPr>
          <w:noProof/>
        </w:rPr>
        <w:fldChar w:fldCharType="end"/>
      </w:r>
      <w:r w:rsidRPr="00971A6A">
        <w:t xml:space="preserve"> </w:t>
      </w:r>
      <w:r>
        <w:t xml:space="preserve">Hasil plot </w:t>
      </w:r>
      <w:r>
        <w:rPr>
          <w:i/>
        </w:rPr>
        <w:t xml:space="preserve">Representative Text </w:t>
      </w:r>
      <w:r>
        <w:t>untuk parameter</w:t>
      </w:r>
      <w:r>
        <w:br/>
      </w:r>
      <w:r w:rsidR="00D362A7">
        <w:rPr>
          <w:i/>
        </w:rPr>
        <w:t>Canadian</w:t>
      </w:r>
      <w:r>
        <w:rPr>
          <w:i/>
        </w:rPr>
        <w:t xml:space="preserve"> Dollar </w:t>
      </w:r>
      <w:r>
        <w:t>(</w:t>
      </w:r>
      <w:r w:rsidR="00D362A7">
        <w:t>CAD</w:t>
      </w:r>
      <w:r>
        <w:t>)</w:t>
      </w:r>
    </w:p>
    <w:p w:rsidR="00010F33" w:rsidRDefault="00D362A7" w:rsidP="00DB68D1">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w:t>
      </w:r>
      <w:r w:rsidR="00BC2F86">
        <w:t>tasikan pada gambar 4.66</w:t>
      </w:r>
      <w:r>
        <w:t xml:space="preserve"> dengan garis kuning. Selain itu pada teks keluaran dikatakan bahwa parameter CAD mengalami kenaikan yang cukup ekstrem, dimana kenaikan tersebut direpresentasikan dengan garis hijau yang mengalami kenaikan dari </w:t>
      </w:r>
      <w:r w:rsidR="00D961CB">
        <w:t>sekitar angka 5.8 hingga angka 9</w:t>
      </w:r>
      <w:r>
        <w:t xml:space="preserve">.8 hal ini sejalan dengan pesan yang terdapat pada teks keluaran yang menyatakan bahwa terjadi kenaikan eksterm pada parameter CAD sebesar </w:t>
      </w:r>
      <w:r w:rsidRPr="00D362A7">
        <w:t>4.051 poin</w:t>
      </w:r>
      <w:r>
        <w:t xml:space="preserve">. </w:t>
      </w:r>
      <w:r w:rsidR="00195800">
        <w:t>Lingkara hijau menandakan bahwa CAD menyentuh nilai tertinggi pada pada terakhir, seperti yang dapat kita lihat dimana posisi lingkaran hijau pada gambar 4.6</w:t>
      </w:r>
      <w:r w:rsidR="00DB68D1">
        <w:t>6</w:t>
      </w:r>
      <w:r w:rsidR="00195800">
        <w:t xml:space="preserve"> menempati posisi puncak pada grafik.</w:t>
      </w:r>
    </w:p>
    <w:p w:rsidR="00845B12" w:rsidRDefault="00845B12" w:rsidP="00845B12"/>
    <w:p w:rsidR="00515517" w:rsidRDefault="00CB3406" w:rsidP="00A742C7">
      <w:pPr>
        <w:keepNext/>
        <w:spacing w:before="120" w:after="120"/>
        <w:jc w:val="center"/>
      </w:pPr>
      <w:r w:rsidRPr="00CB3406">
        <w:rPr>
          <w:noProof/>
        </w:rPr>
        <w:lastRenderedPageBreak/>
        <w:drawing>
          <wp:inline distT="0" distB="0" distL="0" distR="0">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BC2F86">
        <w:rPr>
          <w:noProof/>
          <w:sz w:val="20"/>
          <w:szCs w:val="18"/>
        </w:rPr>
        <w:t>6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p>
    <w:p w:rsidR="00A742C7" w:rsidRDefault="00A742C7" w:rsidP="00DB68D1">
      <w:pPr>
        <w:keepNext/>
        <w:spacing w:before="120"/>
        <w:ind w:left="720" w:firstLine="720"/>
      </w:pPr>
      <w:r>
        <w:t>Pada teks keluaran dikatakan bahwa SGD memiliki dampak paling besar pada parameter lain, hal ini dibuktikan dengan menghitung nilai rata-rata hasil korelas</w:t>
      </w:r>
      <w:r w:rsidR="00BC2F86">
        <w:t>i parameter SGD pada gambar 4.67</w:t>
      </w:r>
      <w:r>
        <w:t xml:space="preserve">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w:t>
      </w:r>
      <w:r w:rsidR="00B64E14">
        <w:t xml:space="preserve">USD-SGD sebesar 0.9, USD-MYR sebesar 0.75, dan USD-HKD sebesar 0.94. Kenaikan pada parameter JPY pun berdampak pada kenaikan parameter </w:t>
      </w:r>
      <w:r w:rsidR="00B64E14" w:rsidRPr="00B64E14">
        <w:t xml:space="preserve">CHF, SGD, MYR, AUD, </w:t>
      </w:r>
      <w:r w:rsidR="00B64E14">
        <w:t>dan</w:t>
      </w:r>
      <w:r w:rsidR="00B64E14" w:rsidRPr="00B64E14">
        <w:t xml:space="preserve"> CAD</w:t>
      </w:r>
      <w:r w:rsidR="00B64E14">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rsidR="00B64E14">
        <w:lastRenderedPageBreak/>
        <w:t xml:space="preserve">pada kenaikan parameter CAD. Keterkaitan parameter akan ditampilkan pada pesan jika nilai korelasi kedua parameter tersebut melebihi nilai 0.7 yang berarti hubungan setiap parameter tersebut tergolong pada </w:t>
      </w:r>
      <w:r w:rsidR="00B64E14">
        <w:rPr>
          <w:i/>
          <w:iCs/>
        </w:rPr>
        <w:t>very strong relationship</w:t>
      </w:r>
      <w:r w:rsidR="00B64E14">
        <w:t>.</w:t>
      </w:r>
    </w:p>
    <w:p w:rsidR="00BC2F86" w:rsidRDefault="00BC2F86" w:rsidP="00BC2F86">
      <w:pPr>
        <w:keepNext/>
      </w:pPr>
    </w:p>
    <w:p w:rsidR="003200AF" w:rsidRDefault="00DB68D1" w:rsidP="00DB68D1">
      <w:pPr>
        <w:pStyle w:val="Heading3"/>
        <w:numPr>
          <w:ilvl w:val="2"/>
          <w:numId w:val="21"/>
        </w:numPr>
        <w:spacing w:before="0"/>
        <w:ind w:left="709"/>
        <w:jc w:val="left"/>
      </w:pPr>
      <w:r>
        <w:t xml:space="preserve">Hasil dan Pembahasan Hasil </w:t>
      </w:r>
      <w:r w:rsidR="003200AF" w:rsidRPr="00C5428D">
        <w:t xml:space="preserve">Eksperimen Data </w:t>
      </w:r>
      <w:r w:rsidR="003200AF">
        <w:t>Klimatologi</w:t>
      </w:r>
    </w:p>
    <w:p w:rsidR="003E62D5" w:rsidRPr="00BC2F86" w:rsidRDefault="003E62D5" w:rsidP="00DB68D1">
      <w:pPr>
        <w:spacing w:after="120"/>
        <w:ind w:firstLine="709"/>
      </w:pPr>
      <w:r>
        <w:t xml:space="preserve">Eksperimen menggunakan data </w:t>
      </w:r>
      <w:r w:rsidR="00F245F4" w:rsidRPr="00F245F4">
        <w:t xml:space="preserve">klimatologi pada situs web www.MeteoGalicia.gal, selama satu tahun pada periode 2016-2017 </w:t>
      </w:r>
      <w:r w:rsidR="00F245F4">
        <w:t>dengan interval data harian.</w:t>
      </w:r>
      <w:r w:rsidR="00BC2F86">
        <w:t xml:space="preserve"> Data ini dipilih dikarenakan setiap parameternya memiliki </w:t>
      </w:r>
      <w:r w:rsidR="00BC2F86">
        <w:rPr>
          <w:i/>
          <w:iCs/>
        </w:rPr>
        <w:t xml:space="preserve">trend </w:t>
      </w:r>
      <w:r w:rsidR="00BC2F86">
        <w:t>yang berbeda-beda</w:t>
      </w:r>
      <w:r w:rsidR="00DB68D1">
        <w:t>, memiliki parameter dengan fluktuasi yang ekstrem, dan parameter dengan nilai konstan,</w:t>
      </w:r>
      <w:r w:rsidR="00BC2F86">
        <w:t xml:space="preserve"> selain itu data ini juga dipakai sebagai masukan pada penelitian DWP </w:t>
      </w:r>
      <w:r w:rsidR="00BC2F86">
        <w:fldChar w:fldCharType="begin" w:fldLock="1"/>
      </w:r>
      <w:r w:rsidR="004709B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BC2F86">
        <w:fldChar w:fldCharType="separate"/>
      </w:r>
      <w:r w:rsidR="00BC2F86" w:rsidRPr="00BC2F86">
        <w:rPr>
          <w:noProof/>
        </w:rPr>
        <w:t>(Putra et al., 2017)</w:t>
      </w:r>
      <w:r w:rsidR="00BC2F86">
        <w:fldChar w:fldCharType="end"/>
      </w:r>
      <w:r w:rsidR="00BC2F86">
        <w:t>.</w:t>
      </w:r>
    </w:p>
    <w:p w:rsidR="00F245F4" w:rsidRPr="007E75E2" w:rsidRDefault="00F245F4" w:rsidP="00DD3827">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r w:rsidR="0019005D">
        <w:rPr>
          <w:rFonts w:cs="Times New Roman"/>
          <w:b/>
          <w:color w:val="000000" w:themeColor="text1"/>
          <w:szCs w:val="24"/>
          <w:lang w:eastAsia="id-ID"/>
        </w:rPr>
        <w:t xml:space="preserve">Tanpa </w:t>
      </w:r>
      <w:r w:rsidR="0019005D">
        <w:rPr>
          <w:rFonts w:cs="Times New Roman"/>
          <w:b/>
          <w:i/>
          <w:iCs/>
          <w:color w:val="000000" w:themeColor="text1"/>
          <w:szCs w:val="24"/>
          <w:lang w:eastAsia="id-ID"/>
        </w:rPr>
        <w:t>Header</w:t>
      </w:r>
    </w:p>
    <w:p w:rsidR="00F245F4" w:rsidRPr="00BC2F86" w:rsidRDefault="00F245F4" w:rsidP="0019005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sidR="0019005D">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sidR="0019005D">
        <w:rPr>
          <w:rFonts w:cs="Times New Roman"/>
          <w:bCs/>
          <w:color w:val="000000" w:themeColor="text1"/>
          <w:szCs w:val="24"/>
          <w:lang w:eastAsia="id-ID"/>
        </w:rPr>
        <w:t>68</w:t>
      </w:r>
      <w:r w:rsidRPr="00BC2F86">
        <w:rPr>
          <w:rFonts w:cs="Times New Roman"/>
          <w:bCs/>
          <w:color w:val="000000" w:themeColor="text1"/>
          <w:szCs w:val="24"/>
          <w:lang w:eastAsia="id-ID"/>
        </w:rPr>
        <w:t>.</w:t>
      </w:r>
    </w:p>
    <w:p w:rsidR="00F245F4" w:rsidRDefault="00F245F4"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40</w:t>
      </w:r>
      <w:r w:rsidR="00BB1BDD">
        <w:rPr>
          <w:noProof/>
        </w:rPr>
        <w:fldChar w:fldCharType="end"/>
      </w:r>
      <w:r>
        <w:t xml:space="preserve"> </w:t>
      </w:r>
      <w:r w:rsidR="002958E4">
        <w:t>Cuplikan d</w:t>
      </w:r>
      <w:r>
        <w:t xml:space="preserve">ata klimatologi tanpa menggunakan </w:t>
      </w:r>
      <w:r>
        <w:rPr>
          <w:i/>
        </w:rPr>
        <w:t>header</w:t>
      </w:r>
      <w:r>
        <w:t xml:space="preserve"> (CE_NH)</w:t>
      </w:r>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bl>
    <w:p w:rsidR="00F245F4" w:rsidRDefault="00910580" w:rsidP="00F245F4">
      <w:pPr>
        <w:keepNext/>
        <w:spacing w:before="360" w:after="120"/>
      </w:pPr>
      <w:r>
        <w:rPr>
          <w:noProof/>
        </w:rPr>
        <w:lastRenderedPageBreak/>
        <w:drawing>
          <wp:inline distT="0" distB="0" distL="0" distR="0" wp14:anchorId="6013BA2A" wp14:editId="3BFC2791">
            <wp:extent cx="5039995" cy="166052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1660525"/>
                    </a:xfrm>
                    <a:prstGeom prst="rect">
                      <a:avLst/>
                    </a:prstGeom>
                  </pic:spPr>
                </pic:pic>
              </a:graphicData>
            </a:graphic>
          </wp:inline>
        </w:drawing>
      </w:r>
    </w:p>
    <w:p w:rsidR="00F245F4" w:rsidRPr="00F245F4" w:rsidRDefault="00F245F4" w:rsidP="00DB68D1">
      <w:pPr>
        <w:pStyle w:val="Caption"/>
        <w:rPr>
          <w:rFonts w:cs="Times New Roman"/>
          <w:bCs/>
          <w:color w:val="000000" w:themeColor="text1"/>
          <w:szCs w:val="24"/>
          <w:lang w:eastAsia="id-ID"/>
        </w:rPr>
      </w:pPr>
      <w:r>
        <w:t>Gambar 4.</w:t>
      </w:r>
      <w:r w:rsidR="00BB1BDD">
        <w:fldChar w:fldCharType="begin"/>
      </w:r>
      <w:r w:rsidR="00BB1BDD">
        <w:instrText xml:space="preserve"> SEQ Gambar_4. \* ARABIC </w:instrText>
      </w:r>
      <w:r w:rsidR="00BB1BDD">
        <w:fldChar w:fldCharType="separate"/>
      </w:r>
      <w:r w:rsidR="0019005D">
        <w:rPr>
          <w:noProof/>
        </w:rPr>
        <w:t>68</w:t>
      </w:r>
      <w:r w:rsidR="00BB1BDD">
        <w:rPr>
          <w:noProof/>
        </w:rPr>
        <w:fldChar w:fldCharType="end"/>
      </w:r>
      <w:r>
        <w:t xml:space="preserve"> Hasil eskperimen ke-empat menggunakan </w:t>
      </w:r>
      <w:r w:rsidR="002958E4">
        <w:t>data klimatologi</w:t>
      </w:r>
      <w:r w:rsidR="002958E4">
        <w:br/>
      </w:r>
      <w:r>
        <w:t xml:space="preserve">tanpa menggunakan </w:t>
      </w:r>
      <w:r w:rsidRPr="000C5B76">
        <w:rPr>
          <w:i/>
        </w:rPr>
        <w:t>header</w:t>
      </w:r>
      <w:r>
        <w:t xml:space="preserve"> (CL_NH)</w:t>
      </w:r>
    </w:p>
    <w:p w:rsidR="00124712" w:rsidRDefault="002958E4" w:rsidP="00DB68D1">
      <w:pPr>
        <w:spacing w:before="240"/>
        <w:ind w:firstLine="720"/>
      </w:pPr>
      <w:r>
        <w:t xml:space="preserve">Hasil keluaran </w:t>
      </w:r>
      <w:r w:rsidR="00262A4F">
        <w:t xml:space="preserve">eksperimen ke-empat </w:t>
      </w:r>
      <w:r>
        <w:t>pada gambar 4.</w:t>
      </w:r>
      <w:r w:rsidR="0019005D">
        <w:t>68</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dimana</w:t>
      </w:r>
      <w:r w:rsidR="00846552">
        <w:t xml:space="preserve"> parameter V2, V4, V5, dan V6 mengalami fluktuasi yang cukup ekstrem.</w:t>
      </w:r>
      <w:r>
        <w:t xml:space="preserve"> </w:t>
      </w:r>
      <w:r w:rsidR="00124712">
        <w:t xml:space="preserve">Dikatakan bahwa V6 memiliki nilai rata-rata korelasi tetinggi dengan interpretasi korelasi moderat. Pada paragraf ke-dua terlihat deskripsi kondisi setiap parameter, dan terdapat </w:t>
      </w:r>
      <w:r w:rsidR="00124712">
        <w:rPr>
          <w:i/>
          <w:iCs/>
        </w:rPr>
        <w:t xml:space="preserve">event </w:t>
      </w:r>
      <w:r w:rsidR="00124712">
        <w:t xml:space="preserve">yang menunjukan bahwa parameter V6 mencapai nilai tertinggi, dan V5 mencapai nilai terendah pada bulan tersebut. Pada paragraf ke-tiga disimpulkan bahwa parameter V2, dan V5 akan mulai beralih ke kondisi </w:t>
      </w:r>
      <w:r w:rsidR="00124712" w:rsidRPr="00124712">
        <w:rPr>
          <w:i/>
          <w:iCs/>
        </w:rPr>
        <w:t>medium</w:t>
      </w:r>
      <w:r w:rsidR="00124712">
        <w:rPr>
          <w:i/>
          <w:iCs/>
        </w:rPr>
        <w:t xml:space="preserve">, </w:t>
      </w:r>
      <w:r w:rsidR="00124712">
        <w:t xml:space="preserve">dan </w:t>
      </w:r>
      <w:r w:rsidR="00124712">
        <w:rPr>
          <w:i/>
          <w:iCs/>
        </w:rPr>
        <w:t>very high</w:t>
      </w:r>
      <w:r w:rsidR="00124712">
        <w:t xml:space="preserve">. </w:t>
      </w:r>
    </w:p>
    <w:p w:rsidR="0019005D" w:rsidRDefault="0019005D">
      <w:r>
        <w:br w:type="page"/>
      </w:r>
    </w:p>
    <w:p w:rsidR="0019005D" w:rsidRPr="007E75E2"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24712" w:rsidRDefault="00910580" w:rsidP="00124712">
      <w:pPr>
        <w:keepNext/>
        <w:spacing w:before="120"/>
      </w:pPr>
      <w:r>
        <w:rPr>
          <w:noProof/>
        </w:rPr>
        <w:drawing>
          <wp:inline distT="0" distB="0" distL="0" distR="0" wp14:anchorId="6D623334" wp14:editId="13ED7FDF">
            <wp:extent cx="5039995" cy="192405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924050"/>
                    </a:xfrm>
                    <a:prstGeom prst="rect">
                      <a:avLst/>
                    </a:prstGeom>
                  </pic:spPr>
                </pic:pic>
              </a:graphicData>
            </a:graphic>
          </wp:inline>
        </w:drawing>
      </w:r>
    </w:p>
    <w:p w:rsidR="00124712" w:rsidRDefault="00124712" w:rsidP="00DB68D1">
      <w:pPr>
        <w:pStyle w:val="Caption"/>
      </w:pPr>
      <w:r>
        <w:t>Gambar 4.</w:t>
      </w:r>
      <w:r w:rsidR="00BB1BDD">
        <w:fldChar w:fldCharType="begin"/>
      </w:r>
      <w:r w:rsidR="00BB1BDD">
        <w:instrText xml:space="preserve"> SEQ Gambar_4. \* ARABIC </w:instrText>
      </w:r>
      <w:r w:rsidR="00BB1BDD">
        <w:fldChar w:fldCharType="separate"/>
      </w:r>
      <w:r w:rsidR="0019005D">
        <w:rPr>
          <w:noProof/>
        </w:rPr>
        <w:t>69</w:t>
      </w:r>
      <w:r w:rsidR="00BB1BDD">
        <w:rPr>
          <w:noProof/>
        </w:rPr>
        <w:fldChar w:fldCharType="end"/>
      </w:r>
      <w:r w:rsidRPr="009C3B1A">
        <w:t xml:space="preserve"> </w:t>
      </w:r>
      <w:r w:rsidR="00262A4F">
        <w:t>Hasil e</w:t>
      </w:r>
      <w:r>
        <w:t xml:space="preserve">ksperimen </w:t>
      </w:r>
      <w:r w:rsidR="00262A4F">
        <w:t>ke-lima</w:t>
      </w:r>
      <w:r>
        <w:t xml:space="preserve"> menggunakan data </w:t>
      </w:r>
      <w:r w:rsidR="00262A4F">
        <w:t>klimatologi</w:t>
      </w:r>
      <w:r>
        <w:br/>
        <w:t xml:space="preserve">dengan menggunakan </w:t>
      </w:r>
      <w:r w:rsidRPr="000C5B76">
        <w:rPr>
          <w:i/>
        </w:rPr>
        <w:t>header</w:t>
      </w:r>
      <w:r>
        <w:t xml:space="preserve"> (C</w:t>
      </w:r>
      <w:r w:rsidR="00262A4F">
        <w:t>L</w:t>
      </w:r>
      <w:r>
        <w:t>_WH)</w:t>
      </w:r>
    </w:p>
    <w:p w:rsidR="00124712" w:rsidRDefault="00124712" w:rsidP="00DB68D1">
      <w:pPr>
        <w:spacing w:before="240"/>
        <w:ind w:firstLine="720"/>
      </w:pPr>
      <w:r>
        <w:t>Untuk eksperimen ke-</w:t>
      </w:r>
      <w:r w:rsidR="00262A4F">
        <w:t xml:space="preserve">lima </w:t>
      </w:r>
      <w:r>
        <w:t>pada gambar 4.</w:t>
      </w:r>
      <w:r w:rsidR="0019005D">
        <w:t>69</w:t>
      </w:r>
      <w:r>
        <w:t xml:space="preserve"> digunakan </w:t>
      </w:r>
      <w:r w:rsidR="00262A4F">
        <w:t xml:space="preserve">klimatologi </w:t>
      </w:r>
      <w:r>
        <w:t xml:space="preserve">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w:t>
      </w:r>
      <w:r w:rsidR="002C48BA">
        <w:t>ke-lima</w:t>
      </w:r>
      <w:r>
        <w:t xml:space="preserve">, perbedaan yang mencolok hanya terletak pada penyebutan parameter, dimana pada eksperimen </w:t>
      </w:r>
      <w:r w:rsidR="00EB1A95">
        <w:t>ke-empat</w:t>
      </w:r>
      <w:r>
        <w:t xml:space="preserve"> penyebutan parameter menggunakan nama </w:t>
      </w:r>
      <w:r>
        <w:rPr>
          <w:i/>
          <w:iCs/>
        </w:rPr>
        <w:t>header</w:t>
      </w:r>
      <w:r>
        <w:t xml:space="preserve"> secara default, sedangkan pada eksperimen </w:t>
      </w:r>
      <w:r w:rsidR="00071680">
        <w:t xml:space="preserve">ke-lima </w:t>
      </w:r>
      <w:r>
        <w:t xml:space="preserve">penyebutan parameter menggunakan nama </w:t>
      </w:r>
      <w:r>
        <w:rPr>
          <w:i/>
          <w:iCs/>
        </w:rPr>
        <w:t>header</w:t>
      </w:r>
      <w:r w:rsidR="00262A4F">
        <w:t xml:space="preserve"> aslinya seperti pada tabel 4.2</w:t>
      </w:r>
      <w:r w:rsidR="00071680">
        <w:t xml:space="preserve"> dimana V2 adalah parameter kedua yakni CloudCoverag</w:t>
      </w:r>
      <w:r w:rsidR="002C48BA">
        <w:t>e</w:t>
      </w:r>
      <w:r w:rsidR="00071680">
        <w:t>, V3 adalah Temperature, V4 adalah WindSpeed, dan V5 adalah WindDirection</w:t>
      </w:r>
      <w:r>
        <w:t xml:space="preserve">  Selain itu perbedaan terletak pada frasa hasil dari proses </w:t>
      </w:r>
      <w:r>
        <w:rPr>
          <w:i/>
          <w:iCs/>
        </w:rPr>
        <w:t>Reffering Expression Generation</w:t>
      </w:r>
      <w:r>
        <w:t xml:space="preserve"> dalam mengungkapkan kondisi </w:t>
      </w:r>
      <w:r w:rsidR="00AC69D0">
        <w:t xml:space="preserve">kenaikan dan penurunan seperti </w:t>
      </w:r>
      <w:r w:rsidR="00AC69D0">
        <w:rPr>
          <w:i/>
          <w:iCs/>
        </w:rPr>
        <w:t xml:space="preserve">increase, growth, rise, decline, decrease, decay </w:t>
      </w:r>
      <w:r w:rsidR="00AC69D0">
        <w:t xml:space="preserve">dan frasa untuk mengungkapkan </w:t>
      </w:r>
      <w:r w:rsidR="00AC69D0">
        <w:rPr>
          <w:i/>
          <w:iCs/>
        </w:rPr>
        <w:t>extreme event</w:t>
      </w:r>
      <w:r w:rsidR="00AC69D0">
        <w:t xml:space="preserve"> seperti </w:t>
      </w:r>
      <w:r w:rsidR="00AC69D0">
        <w:rPr>
          <w:i/>
          <w:iCs/>
        </w:rPr>
        <w:t xml:space="preserve">extremely, dramatically, significantly </w:t>
      </w:r>
      <w:r w:rsidR="00AC69D0">
        <w:t xml:space="preserve">dan </w:t>
      </w:r>
      <w:r w:rsidR="00AC69D0" w:rsidRPr="00432E5F">
        <w:rPr>
          <w:i/>
          <w:iCs/>
        </w:rPr>
        <w:t>sharply</w:t>
      </w:r>
      <w:r w:rsidR="00AC69D0">
        <w:t>.</w:t>
      </w:r>
    </w:p>
    <w:p w:rsidR="0019005D" w:rsidRPr="0019005D" w:rsidRDefault="0019005D" w:rsidP="009A3C1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9005D" w:rsidRDefault="00262A4F" w:rsidP="0019005D">
      <w:pPr>
        <w:ind w:firstLine="720"/>
      </w:pPr>
      <w:r>
        <w:t xml:space="preserve">Untuk eksperimen ke-enam digunakan data nilai tukar yang sama seperti pada eksperimen </w:t>
      </w:r>
      <w:r w:rsidR="00AC69D0">
        <w:t>ke-lima</w:t>
      </w:r>
      <w:r>
        <w:t>, namun pada eksperimen ke-</w:t>
      </w:r>
      <w:r w:rsidR="00AC69D0">
        <w:t>enam</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19005D">
        <w:t>41</w:t>
      </w:r>
      <w:r>
        <w:t xml:space="preserve">. </w:t>
      </w:r>
    </w:p>
    <w:p w:rsidR="0019005D" w:rsidRDefault="0019005D" w:rsidP="0019005D">
      <w:r>
        <w:br w:type="page"/>
      </w:r>
    </w:p>
    <w:p w:rsidR="00262A4F" w:rsidRDefault="00262A4F" w:rsidP="00DB68D1">
      <w:pPr>
        <w:pStyle w:val="Caption"/>
      </w:pPr>
      <w:r>
        <w:lastRenderedPageBreak/>
        <w:t>Tabel 4.</w:t>
      </w:r>
      <w:r w:rsidR="00BB1BDD">
        <w:fldChar w:fldCharType="begin"/>
      </w:r>
      <w:r w:rsidR="00BB1BDD">
        <w:instrText xml:space="preserve"> SEQ Tabel_4. \* ARABIC </w:instrText>
      </w:r>
      <w:r w:rsidR="00BB1BDD">
        <w:fldChar w:fldCharType="separate"/>
      </w:r>
      <w:r w:rsidR="00CC17C9">
        <w:rPr>
          <w:noProof/>
        </w:rPr>
        <w:t>41</w:t>
      </w:r>
      <w:r w:rsidR="00BB1BDD">
        <w:rPr>
          <w:noProof/>
        </w:rPr>
        <w:fldChar w:fldCharType="end"/>
      </w:r>
      <w:r>
        <w:t xml:space="preserve"> Kustomisasi </w:t>
      </w:r>
      <w:r w:rsidR="00B61AA6" w:rsidRPr="00B61AA6">
        <w:rPr>
          <w:i/>
        </w:rPr>
        <w:t>data description</w:t>
      </w:r>
      <w:r>
        <w:t xml:space="preserve"> pada eksperimen </w:t>
      </w:r>
      <w:r w:rsidR="00071680">
        <w:t>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262A4F" w:rsidRPr="00FA5409" w:rsidTr="00E2663C">
        <w:trPr>
          <w:trHeight w:val="300"/>
          <w:tblHeader/>
        </w:trPr>
        <w:tc>
          <w:tcPr>
            <w:tcW w:w="1723" w:type="dxa"/>
            <w:noWrap/>
            <w:vAlign w:val="center"/>
            <w:hideMark/>
          </w:tcPr>
          <w:p w:rsidR="00262A4F" w:rsidRPr="00FA5409" w:rsidRDefault="00262A4F" w:rsidP="00950DD9">
            <w:pPr>
              <w:spacing w:after="120"/>
              <w:jc w:val="center"/>
              <w:rPr>
                <w:b/>
                <w:sz w:val="20"/>
              </w:rPr>
            </w:pPr>
            <w:r w:rsidRPr="00FA5409">
              <w:rPr>
                <w:b/>
                <w:sz w:val="20"/>
              </w:rPr>
              <w:t>ColName</w:t>
            </w:r>
          </w:p>
        </w:tc>
        <w:tc>
          <w:tcPr>
            <w:tcW w:w="1003" w:type="dxa"/>
            <w:noWrap/>
            <w:vAlign w:val="center"/>
            <w:hideMark/>
          </w:tcPr>
          <w:p w:rsidR="00262A4F" w:rsidRPr="00FA5409" w:rsidRDefault="00262A4F" w:rsidP="00950DD9">
            <w:pPr>
              <w:spacing w:after="120"/>
              <w:jc w:val="center"/>
              <w:rPr>
                <w:b/>
                <w:sz w:val="20"/>
              </w:rPr>
            </w:pPr>
            <w:r w:rsidRPr="00FA5409">
              <w:rPr>
                <w:b/>
                <w:sz w:val="20"/>
              </w:rPr>
              <w:t>Type</w:t>
            </w:r>
          </w:p>
        </w:tc>
        <w:tc>
          <w:tcPr>
            <w:tcW w:w="749" w:type="dxa"/>
            <w:noWrap/>
            <w:vAlign w:val="center"/>
            <w:hideMark/>
          </w:tcPr>
          <w:p w:rsidR="00262A4F" w:rsidRPr="00FA5409" w:rsidRDefault="00262A4F" w:rsidP="00950DD9">
            <w:pPr>
              <w:spacing w:after="120"/>
              <w:jc w:val="center"/>
              <w:rPr>
                <w:b/>
                <w:sz w:val="20"/>
              </w:rPr>
            </w:pPr>
            <w:r w:rsidRPr="00FA5409">
              <w:rPr>
                <w:b/>
                <w:sz w:val="20"/>
              </w:rPr>
              <w:t>Rule</w:t>
            </w:r>
          </w:p>
        </w:tc>
        <w:tc>
          <w:tcPr>
            <w:tcW w:w="1907" w:type="dxa"/>
            <w:noWrap/>
            <w:vAlign w:val="center"/>
            <w:hideMark/>
          </w:tcPr>
          <w:p w:rsidR="00262A4F" w:rsidRPr="00FA5409" w:rsidRDefault="00262A4F" w:rsidP="00950DD9">
            <w:pPr>
              <w:spacing w:after="120"/>
              <w:jc w:val="center"/>
              <w:rPr>
                <w:b/>
                <w:sz w:val="20"/>
              </w:rPr>
            </w:pPr>
            <w:r w:rsidRPr="00FA5409">
              <w:rPr>
                <w:b/>
                <w:sz w:val="20"/>
              </w:rPr>
              <w:t>Alternat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AirQuality</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Air Quality</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Speed</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Wind Speed</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Direction</w:t>
            </w:r>
          </w:p>
        </w:tc>
        <w:tc>
          <w:tcPr>
            <w:tcW w:w="1003" w:type="dxa"/>
            <w:noWrap/>
            <w:hideMark/>
          </w:tcPr>
          <w:p w:rsidR="00071680" w:rsidRPr="00071680" w:rsidRDefault="00D20D44" w:rsidP="00071680">
            <w:pPr>
              <w:rPr>
                <w:sz w:val="20"/>
                <w:szCs w:val="18"/>
              </w:rPr>
            </w:pPr>
            <w:r>
              <w:rPr>
                <w:sz w:val="20"/>
                <w:szCs w:val="18"/>
              </w:rPr>
              <w:t>categorical</w:t>
            </w:r>
          </w:p>
        </w:tc>
        <w:tc>
          <w:tcPr>
            <w:tcW w:w="749" w:type="dxa"/>
            <w:noWrap/>
            <w:hideMark/>
          </w:tcPr>
          <w:p w:rsidR="00071680" w:rsidRPr="00071680" w:rsidRDefault="00D20D44" w:rsidP="00071680">
            <w:pPr>
              <w:rPr>
                <w:sz w:val="20"/>
                <w:szCs w:val="18"/>
              </w:rPr>
            </w:pPr>
            <w:r>
              <w:rPr>
                <w:sz w:val="20"/>
                <w:szCs w:val="18"/>
              </w:rPr>
              <w:t>NA</w:t>
            </w:r>
          </w:p>
        </w:tc>
        <w:tc>
          <w:tcPr>
            <w:tcW w:w="1907" w:type="dxa"/>
            <w:noWrap/>
            <w:hideMark/>
          </w:tcPr>
          <w:p w:rsidR="00071680" w:rsidRPr="00071680" w:rsidRDefault="00071680" w:rsidP="00071680">
            <w:pPr>
              <w:rPr>
                <w:sz w:val="20"/>
                <w:szCs w:val="18"/>
              </w:rPr>
            </w:pPr>
            <w:r w:rsidRPr="00071680">
              <w:rPr>
                <w:sz w:val="20"/>
                <w:szCs w:val="18"/>
              </w:rPr>
              <w:t>Wind Direction</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CloudCoverag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Cloud Coverag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Temperatur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Rainfall</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bl>
    <w:p w:rsidR="00D20D44" w:rsidRDefault="00071680" w:rsidP="0019005D">
      <w:pPr>
        <w:spacing w:before="240"/>
        <w:ind w:firstLine="720"/>
      </w:pPr>
      <w:r>
        <w:t>Sehingga didapatkan hasil seperti pada gambar 4.</w:t>
      </w:r>
      <w:r w:rsidR="0019005D">
        <w:t>70</w:t>
      </w:r>
      <w:r>
        <w:t xml:space="preserve"> dimana pada gambar tersebut terlihat, nama parameter pada teks keluaran berubah mengikuti</w:t>
      </w:r>
      <w:r w:rsidR="00B61AA6">
        <w:t xml:space="preserve"> atribut</w:t>
      </w:r>
      <w:r>
        <w:t xml:space="preserve"> </w:t>
      </w:r>
      <w:r>
        <w:rPr>
          <w:i/>
          <w:iCs/>
        </w:rPr>
        <w:t>alternate</w:t>
      </w:r>
      <w:r>
        <w:t xml:space="preserve"> pada </w:t>
      </w:r>
      <w:r w:rsidR="00B61AA6" w:rsidRPr="00B61AA6">
        <w:rPr>
          <w:i/>
          <w:iCs/>
        </w:rPr>
        <w:t>data description</w:t>
      </w:r>
      <w:r>
        <w:t>. Dimana parameter WindSpeed ditampilkan sebagai Wind Speed, parameter Wind Direction ditamplikan sebagai Wind Direction,</w:t>
      </w:r>
      <w:r w:rsidR="00AC69D0">
        <w:t xml:space="preserve"> dan CloudCoverage ditampilkan menjadi Cloud Covevrage.</w:t>
      </w:r>
      <w:r>
        <w:t xml:space="preserve"> Untuk pendeteksian </w:t>
      </w:r>
      <w:r>
        <w:rPr>
          <w:i/>
          <w:iCs/>
        </w:rPr>
        <w:t>event</w:t>
      </w:r>
      <w:r>
        <w:t xml:space="preserve"> pada eksperimen ke-</w:t>
      </w:r>
      <w:r w:rsidR="00AC69D0">
        <w:t>enam</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t>sedangkan pada eksperimen ke-</w:t>
      </w:r>
      <w:r w:rsidR="00AC69D0">
        <w:t>enam</w:t>
      </w:r>
      <w:r>
        <w:t xml:space="preserve"> ini semua parameter memiliki cara penginterpretasiannya masing-masing, cara penginterpretasian pada eksperimen ke-enam ini digunakan kaidah penginterpretasian seperti pada penelitian </w:t>
      </w:r>
      <w:r>
        <w:fldChar w:fldCharType="begin" w:fldLock="1"/>
      </w:r>
      <w:r w:rsidR="00AC69D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D20D44">
        <w:t>.</w:t>
      </w:r>
    </w:p>
    <w:p w:rsidR="00D20D44" w:rsidRDefault="00F15644" w:rsidP="0019005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pada parameter WindDi</w:t>
      </w:r>
      <w:r w:rsidR="00C04F77">
        <w:t>rection di</w:t>
      </w:r>
      <w:r>
        <w:t>karena</w:t>
      </w:r>
      <w:r w:rsidR="00C04F77">
        <w:t>kan</w:t>
      </w:r>
      <w:r>
        <w:t xml:space="preserve"> kini parameter</w:t>
      </w:r>
      <w:r w:rsidR="00C04F77">
        <w:t xml:space="preserve"> WindDirection</w:t>
      </w:r>
      <w:r>
        <w:t xml:space="preserve"> didefinisikan dengan tipe </w:t>
      </w:r>
      <w:r>
        <w:rPr>
          <w:i/>
          <w:iCs/>
        </w:rPr>
        <w:t>categorical</w:t>
      </w:r>
      <w:r w:rsidR="00C04F77">
        <w:rPr>
          <w:i/>
          <w:iCs/>
        </w:rPr>
        <w:t xml:space="preserve"> </w:t>
      </w:r>
      <w:r w:rsidR="00C04F77">
        <w:t xml:space="preserve">tidak seperti pada eksperimen ke-lima dimana tipe dari parameter WindDirection adalah </w:t>
      </w:r>
      <w:r w:rsidR="00C04F77">
        <w:rPr>
          <w:i/>
          <w:iCs/>
        </w:rPr>
        <w:t>numerical</w:t>
      </w:r>
      <w:r>
        <w:rPr>
          <w:i/>
          <w:iCs/>
        </w:rPr>
        <w:t xml:space="preserve">, </w:t>
      </w:r>
      <w:r>
        <w:t xml:space="preserve">sehingga hanya dilakukan proses pendeteksian sinyal berupa </w:t>
      </w:r>
      <w:r>
        <w:rPr>
          <w:i/>
          <w:iCs/>
        </w:rPr>
        <w:t>string matching</w:t>
      </w:r>
      <w:r w:rsidR="00C04F77">
        <w:t xml:space="preserve"> yan</w:t>
      </w:r>
      <w:r w:rsidR="00EB1A95">
        <w:t>g</w:t>
      </w:r>
      <w:r w:rsidR="00C04F77">
        <w:t xml:space="preserve"> ditandakan dengan munculnya pesan hasil dari pendeteksian sinyal </w:t>
      </w:r>
      <w:r w:rsidR="00C04F77">
        <w:rPr>
          <w:i/>
          <w:iCs/>
        </w:rPr>
        <w:t xml:space="preserve">String Matching </w:t>
      </w:r>
      <w:r w:rsidR="00C04F77">
        <w:t xml:space="preserve">berupa </w:t>
      </w:r>
      <w:r w:rsidR="00C04F77">
        <w:rPr>
          <w:i/>
          <w:iCs/>
        </w:rPr>
        <w:t>“</w:t>
      </w:r>
      <w:r w:rsidR="00C04F77" w:rsidRPr="00D20D44">
        <w:rPr>
          <w:i/>
          <w:iCs/>
        </w:rPr>
        <w:t>For the past 7 days , no equivalent patterns were found for each categorical parameters.</w:t>
      </w:r>
      <w:r w:rsidR="00C04F77">
        <w:rPr>
          <w:i/>
          <w:iCs/>
        </w:rPr>
        <w:t>”</w:t>
      </w:r>
      <w:r w:rsidR="00C04F77">
        <w:t xml:space="preserve">. </w:t>
      </w:r>
      <w:r>
        <w:t xml:space="preserve"> </w:t>
      </w:r>
      <w:r w:rsidR="00071680">
        <w:t>Jika pada eksperimen ke-</w:t>
      </w:r>
      <w:r w:rsidR="00AC69D0">
        <w:t>lima</w:t>
      </w:r>
      <w:r w:rsidR="00071680">
        <w:t xml:space="preserve"> parameter </w:t>
      </w:r>
      <w:r w:rsidR="00AC69D0">
        <w:t>Cloud Coverage</w:t>
      </w:r>
      <w:r w:rsidR="00071680">
        <w:t xml:space="preserve"> berada pada kondisi </w:t>
      </w:r>
      <w:r w:rsidR="00071680">
        <w:rPr>
          <w:i/>
          <w:iCs/>
        </w:rPr>
        <w:t xml:space="preserve">medium </w:t>
      </w:r>
      <w:r w:rsidR="00071680">
        <w:t xml:space="preserve">yang merupakan hasil penginterpretasian dengan cara </w:t>
      </w:r>
      <w:r w:rsidR="001F507D">
        <w:rPr>
          <w:i/>
          <w:iCs/>
        </w:rPr>
        <w:t>unspecific</w:t>
      </w:r>
      <w:r w:rsidR="00071680">
        <w:t xml:space="preserve">, kini pada eksperimen ke-tiga ini setelah dilakukan kustomisasi cara pendefinisian, parameter </w:t>
      </w:r>
      <w:r w:rsidR="00AC69D0">
        <w:t>Cloud Coverage</w:t>
      </w:r>
      <w:r w:rsidR="00071680">
        <w:t xml:space="preserve"> berada pada kondisi </w:t>
      </w:r>
      <w:r w:rsidR="00AC69D0">
        <w:rPr>
          <w:i/>
          <w:iCs/>
        </w:rPr>
        <w:t xml:space="preserve">mostly cloudy </w:t>
      </w:r>
      <w:r w:rsidR="00AC69D0">
        <w:t xml:space="preserve">yang merupakan hasil interpretasi data seperti yang sudah dijelaskan pada sub-bab </w:t>
      </w:r>
      <w:r w:rsidR="00AC69D0">
        <w:rPr>
          <w:i/>
          <w:iCs/>
        </w:rPr>
        <w:t>Data Interpretation</w:t>
      </w:r>
      <w:r w:rsidR="00AC69D0">
        <w:t xml:space="preserve"> </w:t>
      </w:r>
      <w:r w:rsidR="00AC69D0">
        <w:lastRenderedPageBreak/>
        <w:t>sebelumnya</w:t>
      </w:r>
      <w:r w:rsidR="00071680">
        <w:t xml:space="preserve">. </w:t>
      </w:r>
      <w:r w:rsidR="00AC69D0">
        <w:t xml:space="preserve">Selain itu, parameter Temperature berada pada kondisi </w:t>
      </w:r>
      <w:r w:rsidR="00AC69D0">
        <w:rPr>
          <w:i/>
          <w:iCs/>
        </w:rPr>
        <w:t xml:space="preserve">warm, </w:t>
      </w:r>
      <w:r w:rsidR="00AC69D0">
        <w:t xml:space="preserve">lalu parameter Wind Speed berada pada kondisi </w:t>
      </w:r>
      <w:r w:rsidR="00AC69D0">
        <w:rPr>
          <w:i/>
          <w:iCs/>
        </w:rPr>
        <w:t>light breeze</w:t>
      </w:r>
      <w:r w:rsidR="00D20D44">
        <w:rPr>
          <w:i/>
          <w:iCs/>
        </w:rPr>
        <w:t xml:space="preserve"> </w:t>
      </w:r>
    </w:p>
    <w:p w:rsidR="00071680" w:rsidRPr="00AC69D0" w:rsidRDefault="00AC69D0" w:rsidP="0019005D">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rsidR="00176015">
        <w:t xml:space="preserve"> yang berisi </w:t>
      </w:r>
      <w:r w:rsidR="00176015">
        <w:rPr>
          <w:i/>
          <w:iCs/>
        </w:rPr>
        <w:t>“</w:t>
      </w:r>
      <w:r w:rsidR="00176015" w:rsidRPr="00176015">
        <w:rPr>
          <w:i/>
          <w:iCs/>
        </w:rPr>
        <w:t>Based on prediction result, it's projected that tomorrow sky will be light rain although it's covered by partly cloudy sky. Favored by temperature which decreased to warm.</w:t>
      </w:r>
      <w:r w:rsidR="00176015">
        <w:rPr>
          <w:i/>
          <w:iCs/>
        </w:rPr>
        <w:t>”</w:t>
      </w:r>
      <w:r>
        <w:t xml:space="preserve">. Hal ini dikarenakan, jika parameter-parameter yang digunakan pada penelitian oleh Putra (2017) terdapat pada data masukan beserta lengkap dengan </w:t>
      </w:r>
      <w:r w:rsidR="00B61AA6" w:rsidRPr="00B61AA6">
        <w:rPr>
          <w:i/>
          <w:iCs/>
        </w:rPr>
        <w:t>data description</w:t>
      </w:r>
      <w:r w:rsidR="00176015">
        <w:t xml:space="preserve"> </w:t>
      </w:r>
      <w:r>
        <w:t xml:space="preserve">cara penginterpretasiannya, maka </w:t>
      </w:r>
      <w:r>
        <w:rPr>
          <w:i/>
          <w:iCs/>
        </w:rPr>
        <w:t>special</w:t>
      </w:r>
      <w:r>
        <w:t xml:space="preserve"> </w:t>
      </w:r>
      <w:r>
        <w:rPr>
          <w:i/>
          <w:iCs/>
        </w:rPr>
        <w:t>corpus</w:t>
      </w:r>
      <w:r>
        <w:t xml:space="preserve"> yang diadaptasi pada penelitian </w:t>
      </w:r>
      <w:r w:rsidR="00176015">
        <w:t>oleh Putra (2017)</w:t>
      </w:r>
      <w:r>
        <w:t xml:space="preserve"> akan ikut dibangkitkan.</w:t>
      </w:r>
    </w:p>
    <w:p w:rsidR="00071680" w:rsidRDefault="00910580" w:rsidP="00770B08">
      <w:pPr>
        <w:keepNext/>
        <w:spacing w:before="240"/>
      </w:pPr>
      <w:r>
        <w:rPr>
          <w:noProof/>
        </w:rPr>
        <w:drawing>
          <wp:inline distT="0" distB="0" distL="0" distR="0" wp14:anchorId="291E6BCC" wp14:editId="07B676E3">
            <wp:extent cx="5039995" cy="1997710"/>
            <wp:effectExtent l="0" t="0" r="8255"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997710"/>
                    </a:xfrm>
                    <a:prstGeom prst="rect">
                      <a:avLst/>
                    </a:prstGeom>
                  </pic:spPr>
                </pic:pic>
              </a:graphicData>
            </a:graphic>
          </wp:inline>
        </w:drawing>
      </w:r>
    </w:p>
    <w:p w:rsidR="00071680" w:rsidRDefault="00071680" w:rsidP="00DB68D1">
      <w:pPr>
        <w:pStyle w:val="Caption"/>
      </w:pPr>
      <w:r>
        <w:t>Gambar 4.</w:t>
      </w:r>
      <w:r w:rsidR="00BB1BDD">
        <w:fldChar w:fldCharType="begin"/>
      </w:r>
      <w:r w:rsidR="00BB1BDD">
        <w:instrText xml:space="preserve"> SEQ Gambar_4. \* ARABIC </w:instrText>
      </w:r>
      <w:r w:rsidR="00BB1BDD">
        <w:fldChar w:fldCharType="separate"/>
      </w:r>
      <w:r w:rsidR="0019005D">
        <w:rPr>
          <w:noProof/>
        </w:rPr>
        <w:t>70</w:t>
      </w:r>
      <w:r w:rsidR="00BB1BDD">
        <w:rPr>
          <w:noProof/>
        </w:rPr>
        <w:fldChar w:fldCharType="end"/>
      </w:r>
      <w:r>
        <w:t xml:space="preserve"> Hasil eksperimen </w:t>
      </w:r>
      <w:r w:rsidR="00176015">
        <w:t>ke-enam</w:t>
      </w:r>
      <w:r>
        <w:t xml:space="preserve"> menggunakan data klimatologi</w:t>
      </w:r>
      <w:r>
        <w:br/>
        <w:t xml:space="preserve">dengan kustomisasi </w:t>
      </w:r>
      <w:r>
        <w:rPr>
          <w:i/>
        </w:rPr>
        <w:t>corpus</w:t>
      </w:r>
      <w:r>
        <w:t xml:space="preserve"> (CL_WHM)</w:t>
      </w:r>
    </w:p>
    <w:p w:rsidR="0019005D" w:rsidRPr="0019005D" w:rsidRDefault="0019005D" w:rsidP="0019005D"/>
    <w:p w:rsidR="0019005D" w:rsidRPr="0019005D"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76015" w:rsidRPr="00515517" w:rsidRDefault="00176015" w:rsidP="00176015">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76015" w:rsidRPr="00515517" w:rsidRDefault="00176015" w:rsidP="009A3C1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76015" w:rsidRPr="00461CBB" w:rsidRDefault="00176015" w:rsidP="00446DB7">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446DB7">
        <w:rPr>
          <w:rFonts w:cs="Times New Roman"/>
          <w:bCs/>
          <w:color w:val="000000" w:themeColor="text1"/>
          <w:szCs w:val="24"/>
          <w:lang w:eastAsia="id-ID"/>
        </w:rPr>
        <w:t>42</w:t>
      </w:r>
      <w:r>
        <w:rPr>
          <w:rFonts w:cs="Times New Roman"/>
          <w:bCs/>
          <w:color w:val="000000" w:themeColor="text1"/>
          <w:szCs w:val="24"/>
          <w:lang w:eastAsia="id-ID"/>
        </w:rPr>
        <w:t xml:space="preserve">. Dimana rata-rata yang didapatkan dari proses analisis ini adalah </w:t>
      </w:r>
      <w:r w:rsidR="003E38B7">
        <w:rPr>
          <w:rFonts w:cs="Times New Roman"/>
          <w:bCs/>
          <w:color w:val="000000" w:themeColor="text1"/>
          <w:szCs w:val="24"/>
          <w:lang w:eastAsia="id-ID"/>
        </w:rPr>
        <w:t>60.41</w:t>
      </w:r>
      <w:r w:rsidR="00E2663C">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w:t>
      </w:r>
      <w:r>
        <w:rPr>
          <w:rFonts w:cs="Times New Roman"/>
          <w:bCs/>
          <w:i/>
          <w:iCs/>
          <w:color w:val="000000" w:themeColor="text1"/>
          <w:szCs w:val="24"/>
          <w:lang w:eastAsia="id-ID"/>
        </w:rPr>
        <w:lastRenderedPageBreak/>
        <w:t xml:space="preserve">Score </w:t>
      </w:r>
      <w:r>
        <w:rPr>
          <w:rFonts w:cs="Times New Roman"/>
          <w:bCs/>
          <w:color w:val="000000" w:themeColor="text1"/>
          <w:szCs w:val="24"/>
          <w:lang w:eastAsia="id-ID"/>
        </w:rPr>
        <w:t>pada tabel 4.</w:t>
      </w:r>
      <w:r w:rsidR="00446DB7">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w:t>
      </w:r>
      <w:r w:rsidR="00201084">
        <w:rPr>
          <w:rFonts w:cs="Times New Roman"/>
          <w:bCs/>
          <w:color w:val="000000" w:themeColor="text1"/>
          <w:szCs w:val="24"/>
          <w:lang w:eastAsia="id-ID"/>
        </w:rPr>
        <w:t xml:space="preserve">tergolong pada kategori </w:t>
      </w:r>
      <w:r w:rsidR="00201084">
        <w:rPr>
          <w:rFonts w:cs="Times New Roman"/>
          <w:bCs/>
          <w:i/>
          <w:iCs/>
          <w:color w:val="000000" w:themeColor="text1"/>
          <w:szCs w:val="24"/>
          <w:lang w:eastAsia="id-ID"/>
        </w:rPr>
        <w:t>plain english</w:t>
      </w:r>
      <w:r w:rsidR="00201084">
        <w:rPr>
          <w:rFonts w:cs="Times New Roman"/>
          <w:bCs/>
          <w:color w:val="000000" w:themeColor="text1"/>
          <w:szCs w:val="24"/>
          <w:lang w:eastAsia="id-ID"/>
        </w:rPr>
        <w:t xml:space="preserve"> sehingga mudah dipahami bahkan oleh anak usia remaja sekalipun</w:t>
      </w:r>
      <w:r>
        <w:rPr>
          <w:rFonts w:cs="Times New Roman"/>
          <w:bCs/>
          <w:color w:val="000000" w:themeColor="text1"/>
          <w:szCs w:val="24"/>
          <w:lang w:eastAsia="id-ID"/>
        </w:rPr>
        <w:t>. Untuk hasil lebih lengkap terdapat didalam lampiran.</w:t>
      </w:r>
    </w:p>
    <w:p w:rsidR="00176015" w:rsidRPr="0062632F" w:rsidRDefault="00176015" w:rsidP="00DB68D1">
      <w:pPr>
        <w:pStyle w:val="Caption"/>
      </w:pPr>
      <w:r>
        <w:t>Tabel 4.</w:t>
      </w:r>
      <w:r w:rsidR="00BB1BDD">
        <w:fldChar w:fldCharType="begin"/>
      </w:r>
      <w:r w:rsidR="00BB1BDD">
        <w:instrText xml:space="preserve"> SEQ Tabel_4. \* ARABIC </w:instrText>
      </w:r>
      <w:r w:rsidR="00BB1BDD">
        <w:fldChar w:fldCharType="separate"/>
      </w:r>
      <w:r w:rsidR="00446DB7">
        <w:rPr>
          <w:noProof/>
        </w:rPr>
        <w:t>42</w:t>
      </w:r>
      <w:r w:rsidR="00BB1BDD">
        <w:rPr>
          <w:noProof/>
        </w:rPr>
        <w:fldChar w:fldCharType="end"/>
      </w:r>
      <w:r>
        <w:t xml:space="preserve"> Hasil evealuasi </w:t>
      </w:r>
      <w:r>
        <w:rPr>
          <w:i/>
        </w:rPr>
        <w:t xml:space="preserve">Readability </w:t>
      </w:r>
      <w:r>
        <w:t xml:space="preserve">dengan data </w:t>
      </w:r>
      <w:r w:rsidR="00A532EA">
        <w:t>klimatologi</w:t>
      </w:r>
    </w:p>
    <w:tbl>
      <w:tblPr>
        <w:tblStyle w:val="TableGrid"/>
        <w:tblW w:w="5757" w:type="dxa"/>
        <w:jc w:val="center"/>
        <w:tblLook w:val="04A0" w:firstRow="1" w:lastRow="0" w:firstColumn="1" w:lastColumn="0" w:noHBand="0" w:noVBand="1"/>
      </w:tblPr>
      <w:tblGrid>
        <w:gridCol w:w="492"/>
        <w:gridCol w:w="1163"/>
        <w:gridCol w:w="2051"/>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Pr="0002213A" w:rsidRDefault="00A532EA" w:rsidP="00950DD9">
            <w:pPr>
              <w:jc w:val="left"/>
              <w:rPr>
                <w:rFonts w:cs="Times New Roman"/>
                <w:b/>
                <w:color w:val="000000" w:themeColor="text1"/>
                <w:sz w:val="20"/>
              </w:rPr>
            </w:pPr>
            <w:r>
              <w:rPr>
                <w:rFonts w:cs="Times New Roman"/>
                <w:b/>
                <w:color w:val="000000" w:themeColor="text1"/>
                <w:sz w:val="20"/>
              </w:rPr>
              <w:t>CL</w:t>
            </w:r>
            <w:r w:rsidR="00176015">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70.2</w:t>
            </w:r>
          </w:p>
        </w:tc>
      </w:tr>
      <w:tr w:rsidR="00176015"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2.6</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3.3</w:t>
            </w:r>
          </w:p>
        </w:tc>
      </w:tr>
      <w:tr w:rsidR="003E38B7" w:rsidTr="003E38B7">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2.03</w:t>
            </w:r>
          </w:p>
        </w:tc>
      </w:tr>
      <w:tr w:rsidR="003E38B7" w:rsidTr="003E38B7">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0.41</w:t>
            </w:r>
          </w:p>
        </w:tc>
      </w:tr>
    </w:tbl>
    <w:p w:rsidR="00176015" w:rsidRPr="0002213A" w:rsidRDefault="00176015" w:rsidP="00176015">
      <w:pPr>
        <w:ind w:left="720" w:firstLine="350"/>
        <w:rPr>
          <w:rFonts w:cs="Times New Roman"/>
          <w:bCs/>
          <w:color w:val="000000" w:themeColor="text1"/>
          <w:szCs w:val="24"/>
          <w:lang w:eastAsia="id-ID"/>
        </w:rPr>
      </w:pPr>
    </w:p>
    <w:p w:rsidR="00176015" w:rsidRPr="0062632F"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76015" w:rsidRDefault="00176015" w:rsidP="0019005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w:t>
      </w:r>
      <w:r w:rsidR="00E2663C">
        <w:rPr>
          <w:rFonts w:cs="Times New Roman"/>
          <w:bCs/>
          <w:color w:val="000000" w:themeColor="text1"/>
          <w:szCs w:val="24"/>
          <w:lang w:eastAsia="id-ID"/>
        </w:rPr>
        <w:t>klimatologi terdapat pada tabel 4.</w:t>
      </w:r>
      <w:r w:rsidR="0019005D">
        <w:rPr>
          <w:rFonts w:cs="Times New Roman"/>
          <w:bCs/>
          <w:color w:val="000000" w:themeColor="text1"/>
          <w:szCs w:val="24"/>
          <w:lang w:eastAsia="id-ID"/>
        </w:rPr>
        <w:t>43</w:t>
      </w:r>
      <w:r w:rsidR="00E2663C">
        <w:rPr>
          <w:rFonts w:cs="Times New Roman"/>
          <w:bCs/>
          <w:color w:val="000000" w:themeColor="text1"/>
          <w:szCs w:val="24"/>
          <w:lang w:eastAsia="id-ID"/>
        </w:rPr>
        <w:t>. T</w:t>
      </w:r>
      <w:r>
        <w:rPr>
          <w:rFonts w:cs="Times New Roman"/>
          <w:bCs/>
          <w:color w:val="000000" w:themeColor="text1"/>
          <w:szCs w:val="24"/>
          <w:lang w:eastAsia="id-ID"/>
        </w:rPr>
        <w:t xml:space="preserve">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E2663C">
        <w:rPr>
          <w:rFonts w:cs="Times New Roman"/>
          <w:bCs/>
          <w:color w:val="000000" w:themeColor="text1"/>
          <w:szCs w:val="24"/>
          <w:lang w:eastAsia="id-ID"/>
        </w:rPr>
        <w:t>3.99</w:t>
      </w:r>
      <w:r>
        <w:rPr>
          <w:rFonts w:cs="Times New Roman"/>
          <w:bCs/>
          <w:color w:val="000000" w:themeColor="text1"/>
          <w:szCs w:val="24"/>
          <w:lang w:eastAsia="id-ID"/>
        </w:rPr>
        <w:t xml:space="preserve"> detik. Untuk hasil lebih lengkapnya terdapat pada lampiran.</w:t>
      </w:r>
    </w:p>
    <w:p w:rsidR="00176015" w:rsidRDefault="00176015" w:rsidP="00DB68D1">
      <w:pPr>
        <w:pStyle w:val="Caption"/>
      </w:pPr>
      <w:r>
        <w:t>Tabel 4.</w:t>
      </w:r>
      <w:r w:rsidR="00BB1BDD">
        <w:fldChar w:fldCharType="begin"/>
      </w:r>
      <w:r w:rsidR="00BB1BDD">
        <w:instrText xml:space="preserve"> SEQ Tabel_4. \* ARABIC </w:instrText>
      </w:r>
      <w:r w:rsidR="00BB1BDD">
        <w:fldChar w:fldCharType="separate"/>
      </w:r>
      <w:r w:rsidR="00446DB7">
        <w:rPr>
          <w:noProof/>
        </w:rPr>
        <w:t>43</w:t>
      </w:r>
      <w:r w:rsidR="00BB1BDD">
        <w:rPr>
          <w:noProof/>
        </w:rPr>
        <w:fldChar w:fldCharType="end"/>
      </w:r>
      <w:r>
        <w:t xml:space="preserve"> Hasil evaluasi </w:t>
      </w:r>
      <w:r>
        <w:rPr>
          <w:i/>
        </w:rPr>
        <w:t>Computation Time</w:t>
      </w:r>
      <w:r>
        <w:t xml:space="preserve"> dengan data </w:t>
      </w:r>
      <w:r w:rsidR="00A532EA">
        <w:t>klimatologi</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Pr="0002213A" w:rsidRDefault="00A532EA" w:rsidP="00A532E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36</w:t>
            </w:r>
          </w:p>
        </w:tc>
      </w:tr>
      <w:tr w:rsidR="00A532EA"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24</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3.37</w:t>
            </w:r>
          </w:p>
        </w:tc>
      </w:tr>
      <w:tr w:rsidR="00176015"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Pr="005F2F3A" w:rsidRDefault="00E2663C" w:rsidP="00950DD9">
            <w:pPr>
              <w:jc w:val="center"/>
              <w:rPr>
                <w:rFonts w:cs="Times New Roman"/>
                <w:color w:val="000000" w:themeColor="text1"/>
                <w:sz w:val="20"/>
              </w:rPr>
            </w:pPr>
            <w:r w:rsidRPr="00E2663C">
              <w:rPr>
                <w:rFonts w:cs="Times New Roman"/>
                <w:color w:val="000000" w:themeColor="text1"/>
                <w:sz w:val="20"/>
              </w:rPr>
              <w:t>3.99</w:t>
            </w:r>
          </w:p>
        </w:tc>
      </w:tr>
    </w:tbl>
    <w:p w:rsidR="00176015" w:rsidRDefault="00176015" w:rsidP="00176015">
      <w:pPr>
        <w:ind w:left="710" w:firstLine="360"/>
        <w:jc w:val="left"/>
        <w:rPr>
          <w:rFonts w:cs="Times New Roman"/>
          <w:bCs/>
          <w:color w:val="000000" w:themeColor="text1"/>
          <w:szCs w:val="24"/>
          <w:lang w:eastAsia="id-ID"/>
        </w:rPr>
      </w:pPr>
    </w:p>
    <w:p w:rsidR="00176015" w:rsidRPr="003F38BC"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p>
    <w:p w:rsidR="00176015" w:rsidRPr="00446DB7" w:rsidRDefault="00176015" w:rsidP="00446DB7">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r w:rsidR="00572152" w:rsidRPr="003F38BC">
        <w:rPr>
          <w:rFonts w:cs="Times New Roman"/>
          <w:bCs/>
          <w:color w:val="000000" w:themeColor="text1"/>
          <w:szCs w:val="24"/>
          <w:lang w:eastAsia="id-ID"/>
        </w:rPr>
        <w:t xml:space="preserve"> </w:t>
      </w:r>
      <w:r w:rsidRPr="003F38BC">
        <w:rPr>
          <w:rFonts w:cs="Times New Roman"/>
          <w:bCs/>
          <w:color w:val="000000" w:themeColor="text1"/>
          <w:szCs w:val="24"/>
          <w:lang w:eastAsia="id-ID"/>
        </w:rPr>
        <w:t xml:space="preserve">ini akan dilihat </w:t>
      </w:r>
      <w:r>
        <w:rPr>
          <w:rFonts w:cs="Times New Roman"/>
          <w:bCs/>
          <w:color w:val="000000" w:themeColor="text1"/>
          <w:szCs w:val="24"/>
          <w:lang w:eastAsia="id-ID"/>
        </w:rPr>
        <w:t xml:space="preserve">bagaimana respon sistem dalam menangani </w:t>
      </w:r>
      <w:r w:rsidR="00572152">
        <w:rPr>
          <w:rFonts w:cs="Times New Roman"/>
          <w:bCs/>
          <w:color w:val="000000" w:themeColor="text1"/>
          <w:szCs w:val="24"/>
          <w:lang w:eastAsia="id-ID"/>
        </w:rPr>
        <w:t xml:space="preserve">berbagai jenis </w:t>
      </w:r>
      <w:r>
        <w:rPr>
          <w:rFonts w:cs="Times New Roman"/>
          <w:bCs/>
          <w:color w:val="000000" w:themeColor="text1"/>
          <w:szCs w:val="24"/>
          <w:lang w:eastAsia="id-ID"/>
        </w:rPr>
        <w:t>data masukan, apakah sistem akan tetap bekerja meskipun data yang menjadi masukan berbeda-beda jenisnya. Seperti pada tabel 4.</w:t>
      </w:r>
      <w:r w:rsidR="0019005D">
        <w:rPr>
          <w:rFonts w:cs="Times New Roman"/>
          <w:bCs/>
          <w:color w:val="000000" w:themeColor="text1"/>
          <w:szCs w:val="24"/>
          <w:lang w:eastAsia="id-ID"/>
        </w:rPr>
        <w:t>44</w:t>
      </w:r>
      <w:r>
        <w:rPr>
          <w:rFonts w:cs="Times New Roman"/>
          <w:bCs/>
          <w:color w:val="000000" w:themeColor="text1"/>
          <w:szCs w:val="24"/>
          <w:lang w:eastAsia="id-ID"/>
        </w:rPr>
        <w:t xml:space="preserve"> terlihat bahwa sistem tetap bejalan dan memproses data masukan, meskipun data </w:t>
      </w:r>
      <w:r w:rsidR="00572152">
        <w:rPr>
          <w:rFonts w:cs="Times New Roman"/>
          <w:bCs/>
          <w:color w:val="000000" w:themeColor="text1"/>
          <w:szCs w:val="24"/>
          <w:lang w:eastAsia="id-ID"/>
        </w:rPr>
        <w:t>klimatologi</w:t>
      </w:r>
      <w:r>
        <w:rPr>
          <w:rFonts w:cs="Times New Roman"/>
          <w:bCs/>
          <w:color w:val="000000" w:themeColor="text1"/>
          <w:szCs w:val="24"/>
          <w:lang w:eastAsia="id-ID"/>
        </w:rPr>
        <w:t xml:space="preserve"> yang dimasukan tidak memiliki header, tidak memiliki cara penginterpretasian, tidak</w:t>
      </w:r>
      <w:r w:rsidR="005D4441">
        <w:rPr>
          <w:rFonts w:cs="Times New Roman"/>
          <w:bCs/>
          <w:color w:val="000000" w:themeColor="text1"/>
          <w:szCs w:val="24"/>
          <w:lang w:eastAsia="id-ID"/>
        </w:rPr>
        <w:t xml:space="preserve"> memiliki </w:t>
      </w:r>
      <w:r w:rsidR="00B61AA6" w:rsidRPr="00B61AA6">
        <w:rPr>
          <w:rFonts w:cs="Times New Roman"/>
          <w:bCs/>
          <w:i/>
          <w:iCs/>
          <w:color w:val="000000" w:themeColor="text1"/>
          <w:szCs w:val="24"/>
          <w:lang w:eastAsia="id-ID"/>
        </w:rPr>
        <w:t>data description</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 xml:space="preserve">memiliki kostumisasi </w:t>
      </w:r>
      <w:r w:rsidR="00446DB7">
        <w:rPr>
          <w:rFonts w:cs="Times New Roman"/>
          <w:bCs/>
          <w:i/>
          <w:iCs/>
          <w:color w:val="000000" w:themeColor="text1"/>
          <w:szCs w:val="24"/>
          <w:lang w:eastAsia="id-ID"/>
        </w:rPr>
        <w:t>corpus</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dan</w:t>
      </w:r>
      <w:r w:rsidR="005D4441">
        <w:rPr>
          <w:rFonts w:cs="Times New Roman"/>
          <w:bCs/>
          <w:color w:val="000000" w:themeColor="text1"/>
          <w:szCs w:val="24"/>
          <w:lang w:eastAsia="id-ID"/>
        </w:rPr>
        <w:t xml:space="preserve"> memiliki parameter dengan tipe </w:t>
      </w:r>
      <w:r w:rsidR="005D4441">
        <w:rPr>
          <w:rFonts w:cs="Times New Roman"/>
          <w:bCs/>
          <w:i/>
          <w:iCs/>
          <w:color w:val="000000" w:themeColor="text1"/>
          <w:szCs w:val="24"/>
          <w:lang w:eastAsia="id-ID"/>
        </w:rPr>
        <w:t>categorical</w:t>
      </w:r>
      <w:r w:rsidR="00446DB7">
        <w:rPr>
          <w:rFonts w:cs="Times New Roman"/>
          <w:bCs/>
          <w:color w:val="000000" w:themeColor="text1"/>
          <w:szCs w:val="24"/>
          <w:lang w:eastAsia="id-ID"/>
        </w:rPr>
        <w:t xml:space="preserve"> pada eksperimen ke-tiga.</w:t>
      </w:r>
    </w:p>
    <w:p w:rsidR="0019005D" w:rsidRDefault="0019005D">
      <w:pPr>
        <w:rPr>
          <w:iCs/>
          <w:sz w:val="20"/>
          <w:szCs w:val="18"/>
        </w:rPr>
      </w:pPr>
      <w:r>
        <w:br w:type="page"/>
      </w:r>
    </w:p>
    <w:p w:rsidR="00176015" w:rsidRPr="00464EDA" w:rsidRDefault="00176015" w:rsidP="00F72981">
      <w:pPr>
        <w:pStyle w:val="Caption"/>
      </w:pPr>
      <w:r>
        <w:lastRenderedPageBreak/>
        <w:t>Tabel 4.</w:t>
      </w:r>
      <w:r w:rsidR="00BB1BDD">
        <w:fldChar w:fldCharType="begin"/>
      </w:r>
      <w:r w:rsidR="00BB1BDD">
        <w:instrText xml:space="preserve"> SEQ Tabel_4. \* ARABIC </w:instrText>
      </w:r>
      <w:r w:rsidR="00BB1BDD">
        <w:fldChar w:fldCharType="separate"/>
      </w:r>
      <w:r w:rsidR="00446DB7">
        <w:rPr>
          <w:noProof/>
        </w:rPr>
        <w:t>44</w:t>
      </w:r>
      <w:r w:rsidR="00BB1BDD">
        <w:rPr>
          <w:noProof/>
        </w:rPr>
        <w:fldChar w:fldCharType="end"/>
      </w:r>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76015" w:rsidTr="00950DD9">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Default="00176015" w:rsidP="00950DD9">
            <w:pPr>
              <w:jc w:val="center"/>
              <w:rPr>
                <w:rFonts w:cs="Times New Roman"/>
                <w:b/>
                <w:i/>
                <w:color w:val="000000" w:themeColor="text1"/>
                <w:sz w:val="18"/>
                <w:szCs w:val="20"/>
              </w:rPr>
            </w:pPr>
            <w:r>
              <w:rPr>
                <w:rFonts w:cs="Times New Roman"/>
                <w:b/>
                <w:i/>
                <w:color w:val="000000" w:themeColor="text1"/>
                <w:sz w:val="18"/>
                <w:szCs w:val="20"/>
              </w:rPr>
              <w:t>Config</w:t>
            </w:r>
          </w:p>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rPr>
            </w:pPr>
            <w:r>
              <w:rPr>
                <w:rFonts w:cs="Times New Roman"/>
                <w:b/>
                <w:color w:val="000000" w:themeColor="text1"/>
                <w:sz w:val="18"/>
                <w:szCs w:val="20"/>
              </w:rPr>
              <w:t>CL</w:t>
            </w:r>
            <w:r w:rsidR="00176015"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C04F77" w:rsidP="00950DD9">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bl>
    <w:p w:rsidR="00176015" w:rsidRDefault="00176015" w:rsidP="00176015">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B7606" w:rsidRPr="003F38BC" w:rsidRDefault="00FB7606"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E40B14" w:rsidRDefault="00E40B14" w:rsidP="002B494B">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w:t>
      </w:r>
      <w:r w:rsidR="002B494B">
        <w:rPr>
          <w:rFonts w:cs="Times New Roman"/>
          <w:bCs/>
          <w:color w:val="000000" w:themeColor="text1"/>
          <w:szCs w:val="24"/>
          <w:lang w:eastAsia="id-ID"/>
        </w:rPr>
        <w:t>dilakukan</w:t>
      </w:r>
      <w:r>
        <w:rPr>
          <w:rFonts w:cs="Times New Roman"/>
          <w:bCs/>
          <w:color w:val="000000" w:themeColor="text1"/>
          <w:szCs w:val="24"/>
          <w:lang w:eastAsia="id-ID"/>
        </w:rPr>
        <w:t xml:space="preserve">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FB7606" w:rsidRPr="00AF2B77" w:rsidRDefault="00FB7606" w:rsidP="002B494B">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sidR="00020AB7">
        <w:rPr>
          <w:rFonts w:cs="Times New Roman"/>
          <w:bCs/>
          <w:color w:val="000000" w:themeColor="text1"/>
          <w:szCs w:val="24"/>
          <w:lang w:eastAsia="id-ID"/>
        </w:rPr>
        <w:t>dilakukan hampir sama</w:t>
      </w:r>
      <w:r w:rsidR="00AF2B77">
        <w:rPr>
          <w:rFonts w:cs="Times New Roman"/>
          <w:bCs/>
          <w:color w:val="000000" w:themeColor="text1"/>
          <w:szCs w:val="24"/>
          <w:lang w:eastAsia="id-ID"/>
        </w:rPr>
        <w:t xml:space="preserve"> seperi pada analisis </w:t>
      </w:r>
      <w:r w:rsidR="002B494B">
        <w:rPr>
          <w:rFonts w:cs="Times New Roman"/>
          <w:bCs/>
          <w:i/>
          <w:iCs/>
          <w:color w:val="000000" w:themeColor="text1"/>
          <w:szCs w:val="24"/>
          <w:lang w:eastAsia="id-ID"/>
        </w:rPr>
        <w:t xml:space="preserve">Representative Text </w:t>
      </w:r>
      <w:r w:rsidR="00AF2B77">
        <w:rPr>
          <w:rFonts w:cs="Times New Roman"/>
          <w:bCs/>
          <w:color w:val="000000" w:themeColor="text1"/>
          <w:szCs w:val="24"/>
          <w:lang w:eastAsia="id-ID"/>
        </w:rPr>
        <w:t xml:space="preserve">eksperimen data kurs sebelumnya. Dimana analisis ini dilakukan </w:t>
      </w:r>
      <w:r>
        <w:rPr>
          <w:rFonts w:cs="Times New Roman"/>
          <w:bCs/>
          <w:color w:val="000000" w:themeColor="text1"/>
          <w:szCs w:val="24"/>
          <w:lang w:eastAsia="id-ID"/>
        </w:rPr>
        <w:t xml:space="preserve">pada </w:t>
      </w:r>
      <w:r w:rsidR="00AF2B77">
        <w:rPr>
          <w:rFonts w:cs="Times New Roman"/>
          <w:bCs/>
          <w:color w:val="000000" w:themeColor="text1"/>
          <w:szCs w:val="24"/>
          <w:lang w:eastAsia="id-ID"/>
        </w:rPr>
        <w:t>semua parameter yang ada pada data</w:t>
      </w:r>
      <w:r>
        <w:rPr>
          <w:rFonts w:cs="Times New Roman"/>
          <w:bCs/>
          <w:color w:val="000000" w:themeColor="text1"/>
          <w:szCs w:val="24"/>
          <w:lang w:eastAsia="id-ID"/>
        </w:rPr>
        <w:t xml:space="preserve">.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w:t>
      </w:r>
      <w:r w:rsidR="00AF2B77">
        <w:rPr>
          <w:rFonts w:cs="Times New Roman"/>
          <w:bCs/>
          <w:color w:val="000000" w:themeColor="text1"/>
          <w:szCs w:val="24"/>
          <w:lang w:eastAsia="id-ID"/>
        </w:rPr>
        <w:t xml:space="preserve">yakni </w:t>
      </w:r>
      <w:r w:rsidR="00AF2B77" w:rsidRPr="00AF2B77">
        <w:rPr>
          <w:rFonts w:cs="Times New Roman"/>
          <w:bCs/>
          <w:color w:val="000000" w:themeColor="text1"/>
          <w:szCs w:val="24"/>
          <w:lang w:eastAsia="id-ID"/>
        </w:rPr>
        <w:t>CloudCoverage, Temperature, Wind</w:t>
      </w:r>
      <w:r w:rsidR="00AF2B77">
        <w:rPr>
          <w:rFonts w:cs="Times New Roman"/>
          <w:bCs/>
          <w:color w:val="000000" w:themeColor="text1"/>
          <w:szCs w:val="24"/>
          <w:lang w:eastAsia="id-ID"/>
        </w:rPr>
        <w:t>Speed, WindDirection, dan Rainfall.</w:t>
      </w:r>
    </w:p>
    <w:p w:rsidR="00AF2B77" w:rsidRDefault="00AF2B77" w:rsidP="00AF2B77">
      <w:pPr>
        <w:keepNext/>
        <w:spacing w:after="120"/>
        <w:jc w:val="center"/>
      </w:pPr>
      <w:r w:rsidRPr="00AF2B77">
        <w:rPr>
          <w:rFonts w:cs="Times New Roman"/>
          <w:bCs/>
          <w:noProof/>
          <w:color w:val="000000" w:themeColor="text1"/>
          <w:szCs w:val="24"/>
        </w:rPr>
        <w:lastRenderedPageBreak/>
        <w:drawing>
          <wp:inline distT="0" distB="0" distL="0" distR="0">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52">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Pr="005D4441" w:rsidRDefault="00AF2B77" w:rsidP="00F72981">
      <w:pPr>
        <w:pStyle w:val="Caption"/>
        <w:ind w:firstLine="720"/>
      </w:pPr>
      <w:r>
        <w:t>Gambar 4.</w:t>
      </w:r>
      <w:r w:rsidR="00BB1BDD">
        <w:fldChar w:fldCharType="begin"/>
      </w:r>
      <w:r w:rsidR="00BB1BDD">
        <w:instrText xml:space="preserve"> SEQ Gambar_4. \* ARABIC </w:instrText>
      </w:r>
      <w:r w:rsidR="00BB1BDD">
        <w:fldChar w:fldCharType="separate"/>
      </w:r>
      <w:r w:rsidR="0019005D">
        <w:rPr>
          <w:noProof/>
        </w:rPr>
        <w:t>71</w:t>
      </w:r>
      <w:r w:rsidR="00BB1BDD">
        <w:rPr>
          <w:noProof/>
        </w:rPr>
        <w:fldChar w:fldCharType="end"/>
      </w:r>
      <w:r>
        <w:t xml:space="preserve"> Hasil plot </w:t>
      </w:r>
      <w:r w:rsidRPr="00AF2B77">
        <w:rPr>
          <w:i/>
        </w:rPr>
        <w:t>Representative Text</w:t>
      </w:r>
      <w:r>
        <w:t xml:space="preserve"> unt</w:t>
      </w:r>
      <w:r w:rsidR="005D4441">
        <w:t>uk parameter CloudCoverage</w:t>
      </w:r>
    </w:p>
    <w:p w:rsidR="00AF2B77" w:rsidRPr="00113266" w:rsidRDefault="00AF2B77" w:rsidP="00F72981">
      <w:pPr>
        <w:spacing w:before="240"/>
        <w:ind w:left="720" w:firstLine="720"/>
      </w:pPr>
      <w:r>
        <w:t>Dal</w:t>
      </w:r>
      <w:r w:rsidR="00113266">
        <w:t>am teks keluar</w:t>
      </w:r>
      <w:r w:rsidR="0019005D">
        <w:t xml:space="preserve">an </w:t>
      </w:r>
      <w:r>
        <w:t xml:space="preserve">disebutkan bahwa </w:t>
      </w:r>
      <w:r w:rsidRPr="00F80B0F">
        <w:rPr>
          <w:i/>
          <w:iCs/>
        </w:rPr>
        <w:t>trend</w:t>
      </w:r>
      <w:r>
        <w:t xml:space="preserve"> parameter </w:t>
      </w:r>
      <w:r w:rsidR="00113266">
        <w:t>CloudCoverage</w:t>
      </w:r>
      <w:r>
        <w:t xml:space="preserve"> adalah menaik hal tersebut dibuktikan dengan </w:t>
      </w:r>
      <w:r>
        <w:rPr>
          <w:i/>
          <w:iCs/>
        </w:rPr>
        <w:t>linear model</w:t>
      </w:r>
      <w:r>
        <w:t xml:space="preserve"> atau garis berwarna kuning</w:t>
      </w:r>
      <w:r w:rsidR="00446DB7">
        <w:t xml:space="preserve"> pada gambar 4.71</w:t>
      </w:r>
      <w:r w:rsidR="00113266">
        <w:t xml:space="preserve"> yang</w:t>
      </w:r>
      <w:r>
        <w:t xml:space="preserve"> menaik. </w:t>
      </w:r>
      <w:r w:rsidR="00113266">
        <w:t xml:space="preserve">Selain itu pada teks keluaran disebutkan bahwa pada parameter CloudCoverage terjadi fluktuasi yang ekstrem dimana terjadi kenaikan sebesar </w:t>
      </w:r>
      <w:r w:rsidR="00113266" w:rsidRPr="00113266">
        <w:t>90.9</w:t>
      </w:r>
      <w:r w:rsidR="00113266">
        <w:t xml:space="preserve"> poin dan penurunan sebesar </w:t>
      </w:r>
      <w:r w:rsidR="00113266" w:rsidRPr="00113266">
        <w:t>87.6</w:t>
      </w:r>
      <w:r w:rsidR="00113266" w:rsidRPr="00971A6A">
        <w:t xml:space="preserve"> </w:t>
      </w:r>
      <w:r w:rsidR="00113266">
        <w:t>poin, fluktuasi ini d</w:t>
      </w:r>
      <w:r w:rsidR="00446DB7">
        <w:t>apat kita lihat pada gambar 4.71</w:t>
      </w:r>
      <w:r w:rsidR="00113266">
        <w:t xml:space="preserve">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sidR="00113266">
        <w:rPr>
          <w:i/>
          <w:iCs/>
        </w:rPr>
        <w:t>mostly cloudy</w:t>
      </w:r>
      <w:r w:rsidR="00113266">
        <w:t xml:space="preserve"> jika diterjemahkan menggunakan </w:t>
      </w:r>
      <w:r w:rsidR="00113266">
        <w:rPr>
          <w:i/>
          <w:iCs/>
        </w:rPr>
        <w:t>rule</w:t>
      </w:r>
      <w:r w:rsidR="00113266">
        <w:t xml:space="preserve"> yang sudah didefinisikan, dan </w:t>
      </w:r>
      <w:r w:rsidR="00113266">
        <w:rPr>
          <w:i/>
          <w:iCs/>
        </w:rPr>
        <w:t>medium</w:t>
      </w:r>
      <w:r w:rsidR="00113266">
        <w:t xml:space="preserve"> jika diinterpretasikan menggukan cara </w:t>
      </w:r>
      <w:r w:rsidR="001F507D">
        <w:rPr>
          <w:i/>
          <w:iCs/>
        </w:rPr>
        <w:t>unspecific</w:t>
      </w:r>
      <w:r w:rsidR="00113266">
        <w:t xml:space="preserve">, hal ini dapat dilihat bahwa </w:t>
      </w:r>
      <w:r w:rsidR="00113266">
        <w:lastRenderedPageBreak/>
        <w:t>data terakhir berada pada kisaran 50 yang merupakan nilai tengah dari keseluruhan data.</w:t>
      </w:r>
    </w:p>
    <w:p w:rsidR="00AF2B77" w:rsidRDefault="00113266" w:rsidP="00113266">
      <w:pPr>
        <w:keepNext/>
        <w:jc w:val="center"/>
      </w:pPr>
      <w:r w:rsidRPr="00113266">
        <w:rPr>
          <w:noProof/>
        </w:rPr>
        <w:drawing>
          <wp:inline distT="0" distB="0" distL="0" distR="0">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AF2B77" w:rsidRDefault="00AF2B77" w:rsidP="00446DB7">
      <w:pPr>
        <w:pStyle w:val="Caption"/>
        <w:ind w:firstLine="720"/>
      </w:pPr>
      <w:r>
        <w:t>Gambar 4.</w:t>
      </w:r>
      <w:r w:rsidR="00BB1BDD">
        <w:fldChar w:fldCharType="begin"/>
      </w:r>
      <w:r w:rsidR="00BB1BDD">
        <w:instrText xml:space="preserve"> SEQ Gambar_4. \* ARABIC </w:instrText>
      </w:r>
      <w:r w:rsidR="00BB1BDD">
        <w:fldChar w:fldCharType="separate"/>
      </w:r>
      <w:r w:rsidR="0019005D">
        <w:rPr>
          <w:noProof/>
        </w:rPr>
        <w:t>72</w:t>
      </w:r>
      <w:r w:rsidR="00BB1BDD">
        <w:rPr>
          <w:noProof/>
        </w:rPr>
        <w:fldChar w:fldCharType="end"/>
      </w:r>
      <w:r>
        <w:t xml:space="preserve"> Plot </w:t>
      </w:r>
      <w:r>
        <w:rPr>
          <w:i/>
        </w:rPr>
        <w:t xml:space="preserve">Representative Text </w:t>
      </w:r>
      <w:r>
        <w:t xml:space="preserve">untuk parameter </w:t>
      </w:r>
      <w:r w:rsidR="00113266">
        <w:t>Temperature</w:t>
      </w:r>
    </w:p>
    <w:p w:rsidR="00AF2B77" w:rsidRPr="00986CB8" w:rsidRDefault="00AF2B77" w:rsidP="00446DB7">
      <w:pPr>
        <w:spacing w:before="240"/>
        <w:ind w:left="720" w:firstLine="720"/>
      </w:pPr>
      <w:r>
        <w:t xml:space="preserve">Pada teks keluaran, dikatakan bahwa </w:t>
      </w:r>
      <w:r>
        <w:rPr>
          <w:i/>
          <w:iCs/>
        </w:rPr>
        <w:t>trend</w:t>
      </w:r>
      <w:r>
        <w:t xml:space="preserve"> parameter JPY </w:t>
      </w:r>
      <w:r w:rsidR="00113266">
        <w:t>adalah menurun</w:t>
      </w:r>
      <w:r>
        <w:t xml:space="preserve"> seperti yang terlihat pada </w:t>
      </w:r>
      <w:r w:rsidR="00113266">
        <w:rPr>
          <w:i/>
          <w:iCs/>
        </w:rPr>
        <w:t xml:space="preserve">linear model </w:t>
      </w:r>
      <w:r w:rsidR="00113266">
        <w:t xml:space="preserve">yang terdapat pada </w:t>
      </w:r>
      <w:r w:rsidR="00986CB8">
        <w:t>gambar 4.7</w:t>
      </w:r>
      <w:r w:rsidR="0019005D">
        <w:t>2</w:t>
      </w:r>
      <w:r>
        <w:t xml:space="preserve">, </w:t>
      </w:r>
      <w:r w:rsidR="00113266">
        <w:t xml:space="preserve">tidak ada </w:t>
      </w:r>
      <w:r w:rsidR="00113266">
        <w:rPr>
          <w:i/>
          <w:iCs/>
        </w:rPr>
        <w:t xml:space="preserve">event </w:t>
      </w:r>
      <w:r w:rsidR="00113266">
        <w:t xml:space="preserve">yang terjadi pada parameter Temperature ini. Namun pada </w:t>
      </w:r>
      <w:r w:rsidR="00986CB8">
        <w:t xml:space="preserve">teks keluaran dikatakan bahwa data terakhir berada pada kondisi </w:t>
      </w:r>
      <w:r w:rsidR="00986CB8">
        <w:rPr>
          <w:i/>
          <w:iCs/>
        </w:rPr>
        <w:t>warm</w:t>
      </w:r>
      <w:r w:rsidR="00986CB8">
        <w:t xml:space="preserve">, dan </w:t>
      </w:r>
      <w:r w:rsidR="00986CB8">
        <w:rPr>
          <w:i/>
          <w:iCs/>
        </w:rPr>
        <w:t>high</w:t>
      </w:r>
      <w:r w:rsidR="00986CB8">
        <w:t xml:space="preserve"> jika diinterpretasikan menggukan cara </w:t>
      </w:r>
      <w:r w:rsidR="001F507D">
        <w:rPr>
          <w:i/>
          <w:iCs/>
        </w:rPr>
        <w:t>unspecific</w:t>
      </w:r>
      <w:r w:rsidR="00986CB8">
        <w:t>, hal ini sesuai dengan hasil pada gambar 4.7</w:t>
      </w:r>
      <w:r w:rsidR="0019005D">
        <w:t>2</w:t>
      </w:r>
      <w:r w:rsidR="00986CB8">
        <w:t xml:space="preserve"> dimana pada grafik tersebut data terakhir berada pada rentang nilai 15 dan 20 yang berada pada 3/5 wilayah dari data keseluruhan dihitung dari 0.</w:t>
      </w:r>
    </w:p>
    <w:p w:rsidR="00AF2B77" w:rsidRDefault="00AF2B77" w:rsidP="00AF2B77">
      <w:r>
        <w:br w:type="page"/>
      </w:r>
    </w:p>
    <w:p w:rsidR="00986CB8" w:rsidRDefault="00986CB8" w:rsidP="00AF2B77">
      <w:pPr>
        <w:keepNext/>
        <w:rPr>
          <w:noProof/>
        </w:rPr>
      </w:pPr>
    </w:p>
    <w:p w:rsidR="00AF2B77" w:rsidRDefault="00986CB8" w:rsidP="00AF2B77">
      <w:pPr>
        <w:keepNext/>
      </w:pPr>
      <w:r w:rsidRPr="00986CB8">
        <w:rPr>
          <w:noProof/>
        </w:rPr>
        <w:drawing>
          <wp:inline distT="0" distB="0" distL="0" distR="0">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Default="00AF2B77" w:rsidP="00446DB7">
      <w:pPr>
        <w:pStyle w:val="Caption"/>
        <w:ind w:firstLine="720"/>
        <w:rPr>
          <w:i/>
        </w:rPr>
      </w:pPr>
      <w:r>
        <w:t>Gambar 4.</w:t>
      </w:r>
      <w:r w:rsidR="00BB1BDD">
        <w:fldChar w:fldCharType="begin"/>
      </w:r>
      <w:r w:rsidR="00BB1BDD">
        <w:instrText xml:space="preserve"> SEQ Gambar_4. \* ARABIC </w:instrText>
      </w:r>
      <w:r w:rsidR="00BB1BDD">
        <w:fldChar w:fldCharType="separate"/>
      </w:r>
      <w:r w:rsidR="0019005D">
        <w:rPr>
          <w:noProof/>
        </w:rPr>
        <w:t>73</w:t>
      </w:r>
      <w:r w:rsidR="00BB1BDD">
        <w:rPr>
          <w:noProof/>
        </w:rPr>
        <w:fldChar w:fldCharType="end"/>
      </w:r>
      <w:r>
        <w:t xml:space="preserve"> Hasil plot </w:t>
      </w:r>
      <w:r>
        <w:rPr>
          <w:i/>
        </w:rPr>
        <w:t xml:space="preserve">Representative Text </w:t>
      </w:r>
      <w:r>
        <w:t>untuk parameter</w:t>
      </w:r>
      <w:r w:rsidR="00986CB8">
        <w:rPr>
          <w:i/>
        </w:rPr>
        <w:t xml:space="preserve"> </w:t>
      </w:r>
      <w:r w:rsidR="00986CB8">
        <w:t>WindSpeed</w:t>
      </w:r>
    </w:p>
    <w:p w:rsidR="00AF2B77" w:rsidRDefault="00AF2B77" w:rsidP="00446DB7">
      <w:pPr>
        <w:spacing w:before="240"/>
        <w:ind w:left="720" w:firstLine="720"/>
        <w:rPr>
          <w:noProof/>
        </w:rPr>
      </w:pPr>
      <w:r>
        <w:rPr>
          <w:i/>
          <w:iCs/>
        </w:rPr>
        <w:t>Trend</w:t>
      </w:r>
      <w:r>
        <w:t xml:space="preserve"> </w:t>
      </w:r>
      <w:r w:rsidR="00986CB8">
        <w:t>WindSpeed</w:t>
      </w:r>
      <w:r>
        <w:t xml:space="preserve"> pada teks keluaran dikatakan menaik sesuai dengan </w:t>
      </w:r>
      <w:r>
        <w:rPr>
          <w:i/>
          <w:iCs/>
        </w:rPr>
        <w:t>Linear Model</w:t>
      </w:r>
      <w:r>
        <w:t xml:space="preserve"> pada gambar 4.</w:t>
      </w:r>
      <w:r w:rsidR="00E750BA">
        <w:t>7</w:t>
      </w:r>
      <w:r w:rsidR="0019005D">
        <w:t>3</w:t>
      </w:r>
      <w:r>
        <w:t xml:space="preserve"> yang berwarna kuning. </w:t>
      </w:r>
      <w:r w:rsidR="00986CB8">
        <w:t xml:space="preserve">Selain itu pada teks keluaran disebutkan bahwa pada parameter WinSpeed terjadi fluktuasi yang ekstrem dimana terjadi kenaikan sebesar </w:t>
      </w:r>
      <w:r w:rsidR="00986CB8" w:rsidRPr="00986CB8">
        <w:t>20.05</w:t>
      </w:r>
      <w:r w:rsidR="00986CB8">
        <w:t xml:space="preserve"> poin dan penurunan sebesar </w:t>
      </w:r>
      <w:r w:rsidR="00986CB8" w:rsidRPr="00986CB8">
        <w:t>27.03</w:t>
      </w:r>
      <w:r w:rsidR="00986CB8">
        <w:t xml:space="preserve"> poin, fluktuasi ini dapat kita lihat pada gambar </w:t>
      </w:r>
      <w:r w:rsidR="00A77691">
        <w:t>4</w:t>
      </w:r>
      <w:r w:rsidR="00986CB8">
        <w:t>.7</w:t>
      </w:r>
      <w:r w:rsidR="0019005D">
        <w:t>3</w:t>
      </w:r>
      <w:r w:rsidR="00986CB8">
        <w:t xml:space="preserve"> dimana terdapat warna hijau </w:t>
      </w:r>
      <w:r w:rsidR="00FB0523">
        <w:t xml:space="preserve">merepresentasikan kenaikan yang ekstrem </w:t>
      </w:r>
      <w:r w:rsidR="00986CB8">
        <w:t xml:space="preserve">dan kuning </w:t>
      </w:r>
      <w:r w:rsidR="00FB0523">
        <w:t>yang merepresentasikan p</w:t>
      </w:r>
      <w:r w:rsidR="00986CB8">
        <w:t>enurunan yang ekstrem.</w:t>
      </w:r>
    </w:p>
    <w:p w:rsidR="00986CB8" w:rsidRPr="00986CB8" w:rsidRDefault="00A13A86" w:rsidP="00986CB8">
      <w:pPr>
        <w:jc w:val="center"/>
      </w:pPr>
      <w:r w:rsidRPr="00A13A86">
        <w:rPr>
          <w:noProof/>
        </w:rPr>
        <w:lastRenderedPageBreak/>
        <w:drawing>
          <wp:inline distT="0" distB="0" distL="0" distR="0">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F7368B" w:rsidRDefault="00AF2B77" w:rsidP="00446DB7">
      <w:pPr>
        <w:pStyle w:val="Caption"/>
        <w:ind w:firstLine="720"/>
      </w:pPr>
      <w:r>
        <w:t>Gambar 4.</w:t>
      </w:r>
      <w:r w:rsidR="00BB1BDD">
        <w:fldChar w:fldCharType="begin"/>
      </w:r>
      <w:r w:rsidR="00BB1BDD">
        <w:instrText xml:space="preserve"> SEQ Gambar_4. \* ARABIC </w:instrText>
      </w:r>
      <w:r w:rsidR="00BB1BDD">
        <w:fldChar w:fldCharType="separate"/>
      </w:r>
      <w:r w:rsidR="0019005D">
        <w:rPr>
          <w:noProof/>
        </w:rPr>
        <w:t>74</w:t>
      </w:r>
      <w:r w:rsidR="00BB1BDD">
        <w:rPr>
          <w:noProof/>
        </w:rPr>
        <w:fldChar w:fldCharType="end"/>
      </w:r>
      <w:r>
        <w:t xml:space="preserve"> Hasil plot </w:t>
      </w:r>
      <w:r>
        <w:rPr>
          <w:i/>
        </w:rPr>
        <w:t xml:space="preserve">Representative Text </w:t>
      </w:r>
      <w:r>
        <w:t>untuk parameter</w:t>
      </w:r>
      <w:r w:rsidR="00F7368B">
        <w:rPr>
          <w:i/>
        </w:rPr>
        <w:t xml:space="preserve"> </w:t>
      </w:r>
      <w:r w:rsidR="00F7368B">
        <w:t>WindDirection</w:t>
      </w:r>
    </w:p>
    <w:p w:rsidR="00AF2B77" w:rsidRPr="00585131" w:rsidRDefault="00AF2B77" w:rsidP="00446DB7">
      <w:pPr>
        <w:spacing w:before="240"/>
        <w:ind w:left="720" w:firstLine="720"/>
      </w:pPr>
      <w:r>
        <w:t xml:space="preserve">Pada teks keluaran dikatakan bahwa </w:t>
      </w:r>
      <w:r>
        <w:rPr>
          <w:i/>
          <w:iCs/>
        </w:rPr>
        <w:t>trend</w:t>
      </w:r>
      <w:r>
        <w:t xml:space="preserve"> </w:t>
      </w:r>
      <w:r w:rsidR="00585131">
        <w:rPr>
          <w:iCs/>
        </w:rPr>
        <w:t>WindDirection</w:t>
      </w:r>
      <w:r w:rsidR="00585131">
        <w:t xml:space="preserve"> </w:t>
      </w:r>
      <w:r>
        <w:t xml:space="preserve">adalah menaik, hal ini dibuktikan dengan </w:t>
      </w:r>
      <w:r>
        <w:rPr>
          <w:i/>
          <w:iCs/>
        </w:rPr>
        <w:t>linear model</w:t>
      </w:r>
      <w:r>
        <w:t xml:space="preserve"> pada gambar 4.</w:t>
      </w:r>
      <w:r w:rsidR="00E750BA">
        <w:t>7</w:t>
      </w:r>
      <w:r w:rsidR="0019005D">
        <w:t>4</w:t>
      </w:r>
      <w:r>
        <w:t xml:space="preserve"> yang juga menaik. Selain itu </w:t>
      </w:r>
      <w:r w:rsidR="00585131">
        <w:t xml:space="preserve">juga, hasil dari eksperimen ke-empat dan ke-lima dikatakan bahwa data terakhir pada parameter WindDirection merupakan data dengan nilai tertinggi pada tahun ini </w:t>
      </w:r>
      <w:r w:rsidR="00585131">
        <w:rPr>
          <w:i/>
          <w:iCs/>
        </w:rPr>
        <w:t>(highest value).</w:t>
      </w:r>
      <w:r w:rsidR="00585131">
        <w:t xml:space="preserve"> Namun pada eksperimen ke-enam parameter WindDirection ini didefinisikan sebagai </w:t>
      </w:r>
      <w:r w:rsidR="00585131">
        <w:rPr>
          <w:i/>
          <w:iCs/>
        </w:rPr>
        <w:t xml:space="preserve">categorical </w:t>
      </w:r>
      <w:r w:rsidR="00585131">
        <w:t xml:space="preserve">parameter sehingga tidak ada analisis </w:t>
      </w:r>
      <w:r w:rsidR="00585131">
        <w:rPr>
          <w:i/>
          <w:iCs/>
        </w:rPr>
        <w:t>highest value</w:t>
      </w:r>
      <w:r w:rsidR="00585131">
        <w:t>.</w:t>
      </w:r>
    </w:p>
    <w:p w:rsidR="00AF2B77" w:rsidRDefault="00AF2B77" w:rsidP="00AF2B77">
      <w:r>
        <w:br w:type="page"/>
      </w:r>
    </w:p>
    <w:p w:rsidR="00AF2B77" w:rsidRDefault="00585131" w:rsidP="00585131">
      <w:pPr>
        <w:keepNext/>
        <w:jc w:val="center"/>
      </w:pPr>
      <w:r w:rsidRPr="00585131">
        <w:rPr>
          <w:noProof/>
        </w:rPr>
        <w:lastRenderedPageBreak/>
        <w:drawing>
          <wp:inline distT="0" distB="0" distL="0" distR="0">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585131" w:rsidRDefault="00AF2B77" w:rsidP="00446DB7">
      <w:pPr>
        <w:pStyle w:val="Caption"/>
        <w:ind w:firstLine="720"/>
      </w:pPr>
      <w:r>
        <w:t>Gambar 4.</w:t>
      </w:r>
      <w:r w:rsidR="00BB1BDD">
        <w:fldChar w:fldCharType="begin"/>
      </w:r>
      <w:r w:rsidR="00BB1BDD">
        <w:instrText xml:space="preserve"> SEQ Gambar_4. \* ARABIC </w:instrText>
      </w:r>
      <w:r w:rsidR="00BB1BDD">
        <w:fldChar w:fldCharType="separate"/>
      </w:r>
      <w:r w:rsidR="0019005D">
        <w:rPr>
          <w:noProof/>
        </w:rPr>
        <w:t>75</w:t>
      </w:r>
      <w:r w:rsidR="00BB1BDD">
        <w:rPr>
          <w:noProof/>
        </w:rPr>
        <w:fldChar w:fldCharType="end"/>
      </w:r>
      <w:r w:rsidRPr="00971A6A">
        <w:t xml:space="preserve"> </w:t>
      </w:r>
      <w:r>
        <w:t xml:space="preserve">Hasil plot </w:t>
      </w:r>
      <w:r>
        <w:rPr>
          <w:i/>
        </w:rPr>
        <w:t xml:space="preserve">Representative Text </w:t>
      </w:r>
      <w:r>
        <w:t>untuk parameter</w:t>
      </w:r>
      <w:r w:rsidR="00585131">
        <w:rPr>
          <w:i/>
        </w:rPr>
        <w:t xml:space="preserve"> </w:t>
      </w:r>
      <w:r w:rsidR="00585131">
        <w:t>Rainfall</w:t>
      </w:r>
    </w:p>
    <w:p w:rsidR="00AF2B77" w:rsidRDefault="00585131" w:rsidP="00F72981">
      <w:pPr>
        <w:spacing w:before="240"/>
        <w:ind w:left="720" w:firstLine="720"/>
      </w:pPr>
      <w:r>
        <w:t xml:space="preserve">Pada teks keluaran dikatakan bahwa </w:t>
      </w:r>
      <w:r>
        <w:rPr>
          <w:i/>
          <w:iCs/>
        </w:rPr>
        <w:t>t</w:t>
      </w:r>
      <w:r w:rsidR="00AF2B77">
        <w:rPr>
          <w:i/>
          <w:iCs/>
        </w:rPr>
        <w:t xml:space="preserve">rend </w:t>
      </w:r>
      <w:r w:rsidR="00AF2B77">
        <w:t xml:space="preserve">pada parameter </w:t>
      </w:r>
      <w:r>
        <w:t>Rainfall</w:t>
      </w:r>
      <w:r w:rsidR="00AF2B77">
        <w:t xml:space="preserve"> adalah </w:t>
      </w:r>
      <w:r>
        <w:rPr>
          <w:i/>
          <w:iCs/>
        </w:rPr>
        <w:t>constant</w:t>
      </w:r>
      <w:r w:rsidR="00AF2B77">
        <w:t xml:space="preserve">, </w:t>
      </w:r>
      <w:r>
        <w:t>walau</w:t>
      </w:r>
      <w:r w:rsidR="00AF2B77">
        <w:t xml:space="preserve"> </w:t>
      </w:r>
      <w:r w:rsidR="00AF2B77">
        <w:rPr>
          <w:i/>
          <w:iCs/>
        </w:rPr>
        <w:t>linear</w:t>
      </w:r>
      <w:r w:rsidR="00AF2B77">
        <w:t xml:space="preserve"> </w:t>
      </w:r>
      <w:r w:rsidR="00AF2B77">
        <w:rPr>
          <w:i/>
          <w:iCs/>
        </w:rPr>
        <w:t>model</w:t>
      </w:r>
      <w:r w:rsidR="00AF2B77">
        <w:t xml:space="preserve"> yang direpresentasikan pada gambar 4.</w:t>
      </w:r>
      <w:r w:rsidR="00E750BA">
        <w:t>7</w:t>
      </w:r>
      <w:r w:rsidR="0019005D">
        <w:t>5</w:t>
      </w:r>
      <w:r w:rsidR="00AF2B77">
        <w:t xml:space="preserve"> dengan garis kuning</w:t>
      </w:r>
      <w:r>
        <w:t xml:space="preserve"> </w:t>
      </w:r>
      <w:r w:rsidR="00F72981">
        <w:t>yang</w:t>
      </w:r>
      <w:r>
        <w:t xml:space="preserve"> menaik, tetapi sistem tetap mengkategorikan </w:t>
      </w:r>
      <w:r>
        <w:rPr>
          <w:i/>
          <w:iCs/>
        </w:rPr>
        <w:t xml:space="preserve">trend </w:t>
      </w:r>
      <w:r>
        <w:t>kedalam konstan dikarenakan kenaikan pada parameter Rainfall tidak melebihi minmum tershold sebanyak 10%</w:t>
      </w:r>
      <w:r w:rsidR="00AF2B77">
        <w:t xml:space="preserve">. Selain itu pada teks keluaran dikatakan bahwa parameter </w:t>
      </w:r>
      <w:r>
        <w:t>Rainfall</w:t>
      </w:r>
      <w:r w:rsidR="00AF2B77">
        <w:t xml:space="preserve"> mengalami </w:t>
      </w:r>
      <w:r>
        <w:t>fultuasi</w:t>
      </w:r>
      <w:r w:rsidR="00AF2B77">
        <w:t xml:space="preserve"> yang cukup ekstrem, dimana </w:t>
      </w:r>
      <w:r w:rsidR="00E750BA">
        <w:t>flutuasi yang ekstrem</w:t>
      </w:r>
      <w:r w:rsidR="00AF2B77">
        <w:t xml:space="preserve"> direpresentasikan dengan garis hijau </w:t>
      </w:r>
      <w:r w:rsidR="00E750BA">
        <w:t>yang merepresentasikan kenaikan ekstrem dan garis merah yang merepresentasikan penurunan ekstrem</w:t>
      </w:r>
      <w:r w:rsidR="00AF2B77">
        <w:t xml:space="preserve">. Lingkara </w:t>
      </w:r>
      <w:r>
        <w:t>merah</w:t>
      </w:r>
      <w:r w:rsidR="00AF2B77">
        <w:t xml:space="preserve"> menandakan bahwa </w:t>
      </w:r>
      <w:r w:rsidR="00E750BA">
        <w:t>parameter Rainfall</w:t>
      </w:r>
      <w:r w:rsidR="00AF2B77">
        <w:t xml:space="preserve"> menyentuh nilai </w:t>
      </w:r>
      <w:r w:rsidR="00E750BA">
        <w:t>terendah</w:t>
      </w:r>
      <w:r w:rsidR="00AF2B77">
        <w:t xml:space="preserve"> pada pada terakhir, seperti yang dapat kita lihat dimana posisi lingkaran </w:t>
      </w:r>
      <w:r w:rsidR="00E750BA">
        <w:t>merah</w:t>
      </w:r>
      <w:r w:rsidR="00AF2B77">
        <w:t xml:space="preserve"> pada gambar 4.</w:t>
      </w:r>
      <w:r w:rsidR="00446DB7">
        <w:t>75</w:t>
      </w:r>
      <w:r w:rsidR="00AF2B77">
        <w:t xml:space="preserve"> menempati posisi </w:t>
      </w:r>
      <w:r w:rsidR="00E750BA">
        <w:t>terendah</w:t>
      </w:r>
      <w:r w:rsidR="00AF2B77">
        <w:t xml:space="preserve"> pada grafik.</w:t>
      </w:r>
    </w:p>
    <w:p w:rsidR="00AF2B77" w:rsidRDefault="00AF2B77" w:rsidP="00AF2B77"/>
    <w:p w:rsidR="00DE25C5" w:rsidRDefault="00DE25C5" w:rsidP="00DE25C5">
      <w:pPr>
        <w:keepNext/>
        <w:spacing w:before="120" w:after="120"/>
        <w:rPr>
          <w:noProof/>
          <w:sz w:val="20"/>
          <w:szCs w:val="18"/>
        </w:rPr>
      </w:pPr>
    </w:p>
    <w:p w:rsidR="00DE25C5" w:rsidRDefault="00DE25C5" w:rsidP="00DE25C5">
      <w:pPr>
        <w:keepNext/>
        <w:spacing w:before="120" w:after="120"/>
        <w:jc w:val="center"/>
        <w:rPr>
          <w:sz w:val="20"/>
          <w:szCs w:val="18"/>
        </w:rPr>
      </w:pPr>
      <w:r w:rsidRPr="00DE25C5">
        <w:rPr>
          <w:noProof/>
          <w:sz w:val="20"/>
          <w:szCs w:val="18"/>
        </w:rPr>
        <w:drawing>
          <wp:inline distT="0" distB="0" distL="0" distR="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57">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DE25C5" w:rsidRPr="00DE25C5" w:rsidRDefault="00AF2B77" w:rsidP="00446DB7">
      <w:pPr>
        <w:keepNext/>
        <w:spacing w:before="120" w:after="120"/>
        <w:ind w:left="7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2C1DDE">
        <w:rPr>
          <w:noProof/>
          <w:sz w:val="20"/>
          <w:szCs w:val="18"/>
        </w:rPr>
        <w:t>7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sidR="00DE25C5">
        <w:rPr>
          <w:sz w:val="20"/>
          <w:szCs w:val="18"/>
        </w:rPr>
        <w:t>elasi</w:t>
      </w:r>
      <w:r w:rsidR="00DE25C5">
        <w:rPr>
          <w:sz w:val="20"/>
          <w:szCs w:val="18"/>
        </w:rPr>
        <w:br/>
        <w:t>parameter data klimatologi</w:t>
      </w:r>
    </w:p>
    <w:p w:rsidR="00124712" w:rsidRDefault="00AF2B77" w:rsidP="00F1395C">
      <w:pPr>
        <w:keepNext/>
        <w:spacing w:before="120"/>
        <w:ind w:left="720" w:firstLine="720"/>
      </w:pPr>
      <w:r>
        <w:t xml:space="preserve">Pada teks keluaran dikatakan bahwa </w:t>
      </w:r>
      <w:r w:rsidR="00DE25C5">
        <w:t>Rainfall</w:t>
      </w:r>
      <w:r>
        <w:t xml:space="preserve"> memiliki dampak paling besar pada parameter lain, hal ini dibuktikan dengan menghitung nilai rata-rata hasil korelasi parameter </w:t>
      </w:r>
      <w:r w:rsidR="00DE25C5">
        <w:t>Rainfall pada gambar 4.7</w:t>
      </w:r>
      <w:r w:rsidR="004709B5">
        <w:t>6</w:t>
      </w:r>
      <w:r w:rsidR="00DE25C5">
        <w:t xml:space="preserve"> dimana secara perthitungan kasar parameter Rainfall memiliki nilai rata-rata korelasi paramter paling tinggi dibanding parameter lainnya. Dikarenakan tidak ada korelasi parametr yang melebihi angka 0.7 maka tidak ditampilkan </w:t>
      </w:r>
      <w:r w:rsidR="00DE25C5">
        <w:rPr>
          <w:i/>
          <w:iCs/>
        </w:rPr>
        <w:t>significant message</w:t>
      </w:r>
      <w:r w:rsidR="00DE25C5">
        <w:t xml:space="preserve"> untuk korelasi antar paramter.</w:t>
      </w:r>
    </w:p>
    <w:p w:rsidR="004709B5" w:rsidRDefault="004709B5" w:rsidP="00446DB7">
      <w:pPr>
        <w:keepNext/>
      </w:pPr>
    </w:p>
    <w:p w:rsidR="00687C88" w:rsidRDefault="00446DB7" w:rsidP="009A3C1D">
      <w:pPr>
        <w:pStyle w:val="Heading3"/>
        <w:numPr>
          <w:ilvl w:val="2"/>
          <w:numId w:val="21"/>
        </w:numPr>
        <w:spacing w:before="0" w:line="259" w:lineRule="auto"/>
        <w:ind w:left="709"/>
        <w:jc w:val="left"/>
      </w:pPr>
      <w:bookmarkStart w:id="3" w:name="_GoBack"/>
      <w:bookmarkEnd w:id="3"/>
      <w:r>
        <w:t>Hasil dan Pembahasan</w:t>
      </w:r>
      <w:r w:rsidRPr="00C5428D">
        <w:t xml:space="preserve"> </w:t>
      </w:r>
      <w:r w:rsidR="00020AB7">
        <w:t xml:space="preserve">Hasil </w:t>
      </w:r>
      <w:r w:rsidR="00687C88" w:rsidRPr="00C5428D">
        <w:t xml:space="preserve">Eksperimen dengan Data </w:t>
      </w:r>
      <w:r w:rsidR="00687C88">
        <w:t>Kualitas Udara</w:t>
      </w:r>
    </w:p>
    <w:p w:rsidR="00687C88" w:rsidRPr="004709B5" w:rsidRDefault="00687C88" w:rsidP="004709B5">
      <w:pPr>
        <w:spacing w:after="120"/>
        <w:ind w:firstLine="709"/>
      </w:pPr>
      <w:r>
        <w:t>Eksperimen menggunakan data kualitas udara</w:t>
      </w:r>
      <w:r w:rsidRPr="00F245F4">
        <w:t xml:space="preserve"> pada situs web www.MeteoGalicia.gal, selama satu tahun pada periode 2016-2017 </w:t>
      </w:r>
      <w:r>
        <w:t>dengan interval data harian.</w:t>
      </w:r>
      <w:r w:rsidR="004709B5">
        <w:t xml:space="preserve"> Data ini dipilih karena pada setiap datanya terdapat fluktuasi yang signifikan, selain itu data ini bertipe </w:t>
      </w:r>
      <w:r w:rsidR="004709B5">
        <w:rPr>
          <w:i/>
          <w:iCs/>
        </w:rPr>
        <w:t>integer</w:t>
      </w:r>
      <w:r w:rsidR="004709B5">
        <w:t xml:space="preserve">, yang selanjutnya akan digunakan </w:t>
      </w:r>
      <w:r w:rsidR="004709B5">
        <w:lastRenderedPageBreak/>
        <w:t xml:space="preserve">modifikasi </w:t>
      </w:r>
      <w:r w:rsidR="004709B5">
        <w:rPr>
          <w:i/>
          <w:iCs/>
        </w:rPr>
        <w:t>corpus</w:t>
      </w:r>
      <w:r w:rsidR="004709B5">
        <w:t xml:space="preserve">. Data ini juga digunakan pada penelitian DWP </w:t>
      </w:r>
      <w:r w:rsidR="004709B5">
        <w:fldChar w:fldCharType="begin" w:fldLock="1"/>
      </w:r>
      <w:r w:rsidR="00FD01B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4709B5">
        <w:fldChar w:fldCharType="separate"/>
      </w:r>
      <w:r w:rsidR="004709B5" w:rsidRPr="004709B5">
        <w:rPr>
          <w:noProof/>
        </w:rPr>
        <w:t>(Putra et al., 2017)</w:t>
      </w:r>
      <w:r w:rsidR="004709B5">
        <w:fldChar w:fldCharType="end"/>
      </w:r>
      <w:r w:rsidR="004709B5">
        <w:t>.</w:t>
      </w:r>
    </w:p>
    <w:p w:rsidR="00687C88" w:rsidRPr="004709B5" w:rsidRDefault="00687C88" w:rsidP="009A3C1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sidR="00F1395C">
        <w:rPr>
          <w:rFonts w:cs="Times New Roman"/>
          <w:b/>
          <w:color w:val="000000" w:themeColor="text1"/>
          <w:szCs w:val="24"/>
          <w:lang w:eastAsia="id-ID"/>
        </w:rPr>
        <w:t>Kualitas U</w:t>
      </w:r>
      <w:r w:rsidR="00D867AF" w:rsidRPr="004709B5">
        <w:rPr>
          <w:rFonts w:cs="Times New Roman"/>
          <w:b/>
          <w:color w:val="000000" w:themeColor="text1"/>
          <w:szCs w:val="24"/>
          <w:lang w:eastAsia="id-ID"/>
        </w:rPr>
        <w:t>dara</w:t>
      </w:r>
      <w:r w:rsidRPr="004709B5">
        <w:rPr>
          <w:rFonts w:cs="Times New Roman"/>
          <w:b/>
          <w:color w:val="000000" w:themeColor="text1"/>
          <w:szCs w:val="24"/>
          <w:lang w:eastAsia="id-ID"/>
        </w:rPr>
        <w:t xml:space="preserve"> </w:t>
      </w:r>
      <w:r w:rsidR="00F1395C">
        <w:rPr>
          <w:rFonts w:cs="Times New Roman"/>
          <w:b/>
          <w:color w:val="000000" w:themeColor="text1"/>
          <w:szCs w:val="24"/>
          <w:lang w:eastAsia="id-ID"/>
        </w:rPr>
        <w:t xml:space="preserve">Tanpa </w:t>
      </w:r>
      <w:r w:rsidR="00F1395C" w:rsidRPr="00F1395C">
        <w:rPr>
          <w:rFonts w:cs="Times New Roman"/>
          <w:b/>
          <w:i/>
          <w:iCs/>
          <w:color w:val="000000" w:themeColor="text1"/>
          <w:szCs w:val="24"/>
          <w:lang w:eastAsia="id-ID"/>
        </w:rPr>
        <w:t>Header</w:t>
      </w:r>
    </w:p>
    <w:p w:rsidR="00687C88" w:rsidRPr="004709B5" w:rsidRDefault="00687C88" w:rsidP="00F1395C">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sidR="00F1395C">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w:t>
      </w:r>
      <w:r w:rsidR="00D867AF" w:rsidRPr="004709B5">
        <w:rPr>
          <w:rFonts w:cs="Times New Roman"/>
          <w:bCs/>
          <w:color w:val="000000" w:themeColor="text1"/>
          <w:szCs w:val="24"/>
          <w:lang w:eastAsia="id-ID"/>
        </w:rPr>
        <w:t>pada tabel 4.3</w:t>
      </w:r>
      <w:r w:rsidRPr="004709B5">
        <w:rPr>
          <w:rFonts w:cs="Times New Roman"/>
          <w:bCs/>
          <w:color w:val="000000" w:themeColor="text1"/>
          <w:szCs w:val="24"/>
          <w:lang w:eastAsia="id-ID"/>
        </w:rPr>
        <w:t xml:space="preserve">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sidR="00F1395C">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sidR="00F1395C">
        <w:rPr>
          <w:rFonts w:cs="Times New Roman"/>
          <w:bCs/>
          <w:color w:val="000000" w:themeColor="text1"/>
          <w:szCs w:val="24"/>
          <w:lang w:eastAsia="id-ID"/>
        </w:rPr>
        <w:t>77</w:t>
      </w:r>
      <w:r w:rsidRPr="004709B5">
        <w:rPr>
          <w:rFonts w:cs="Times New Roman"/>
          <w:bCs/>
          <w:color w:val="000000" w:themeColor="text1"/>
          <w:szCs w:val="24"/>
          <w:lang w:eastAsia="id-ID"/>
        </w:rPr>
        <w:t>.</w:t>
      </w:r>
    </w:p>
    <w:p w:rsidR="00687C88" w:rsidRDefault="00687C88" w:rsidP="00DB68D1">
      <w:pPr>
        <w:pStyle w:val="Caption"/>
      </w:pPr>
      <w:r>
        <w:t>Tabel 4.</w:t>
      </w:r>
      <w:r w:rsidR="00BB1BDD">
        <w:fldChar w:fldCharType="begin"/>
      </w:r>
      <w:r w:rsidR="00BB1BDD">
        <w:instrText xml:space="preserve"> SEQ Tabel_4. \* ARABIC </w:instrText>
      </w:r>
      <w:r w:rsidR="00BB1BDD">
        <w:fldChar w:fldCharType="separate"/>
      </w:r>
      <w:r w:rsidR="00647F7F">
        <w:rPr>
          <w:noProof/>
        </w:rPr>
        <w:t>45</w:t>
      </w:r>
      <w:r w:rsidR="00BB1BDD">
        <w:rPr>
          <w:noProof/>
        </w:rPr>
        <w:fldChar w:fldCharType="end"/>
      </w:r>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bl>
    <w:p w:rsidR="00687C88" w:rsidRPr="00687C88" w:rsidRDefault="00687C88" w:rsidP="00687C88"/>
    <w:p w:rsidR="00687C88" w:rsidRDefault="00910580" w:rsidP="00687C88">
      <w:pPr>
        <w:keepNext/>
        <w:spacing w:before="360" w:after="120"/>
      </w:pPr>
      <w:r>
        <w:rPr>
          <w:noProof/>
        </w:rPr>
        <w:drawing>
          <wp:inline distT="0" distB="0" distL="0" distR="0" wp14:anchorId="0DAD2995" wp14:editId="4720DFA4">
            <wp:extent cx="5039995" cy="1997075"/>
            <wp:effectExtent l="0" t="0" r="825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1997075"/>
                    </a:xfrm>
                    <a:prstGeom prst="rect">
                      <a:avLst/>
                    </a:prstGeom>
                  </pic:spPr>
                </pic:pic>
              </a:graphicData>
            </a:graphic>
          </wp:inline>
        </w:drawing>
      </w:r>
    </w:p>
    <w:p w:rsidR="00687C88" w:rsidRPr="00F245F4" w:rsidRDefault="00687C88" w:rsidP="00DB68D1">
      <w:pPr>
        <w:pStyle w:val="Caption"/>
        <w:rPr>
          <w:rFonts w:cs="Times New Roman"/>
          <w:bCs/>
          <w:color w:val="000000" w:themeColor="text1"/>
          <w:szCs w:val="24"/>
          <w:lang w:eastAsia="id-ID"/>
        </w:rPr>
      </w:pPr>
      <w:r>
        <w:t>Gambar 4.</w:t>
      </w:r>
      <w:r w:rsidR="00BB1BDD">
        <w:fldChar w:fldCharType="begin"/>
      </w:r>
      <w:r w:rsidR="00BB1BDD">
        <w:instrText xml:space="preserve"> SEQ Gambar_4. \* ARABIC </w:instrText>
      </w:r>
      <w:r w:rsidR="00BB1BDD">
        <w:fldChar w:fldCharType="separate"/>
      </w:r>
      <w:r w:rsidR="00647F7F">
        <w:rPr>
          <w:noProof/>
        </w:rPr>
        <w:t>77</w:t>
      </w:r>
      <w:r w:rsidR="00BB1BDD">
        <w:rPr>
          <w:noProof/>
        </w:rPr>
        <w:fldChar w:fldCharType="end"/>
      </w:r>
      <w:r>
        <w:t xml:space="preserve"> Hasil eskperimen ke-</w:t>
      </w:r>
      <w:r w:rsidR="002C48BA">
        <w:t>tujuh</w:t>
      </w:r>
      <w:r>
        <w:t xml:space="preserve"> menggunakan data kualitas udara</w:t>
      </w:r>
      <w:r>
        <w:br/>
        <w:t xml:space="preserve">tanpa menggunakan </w:t>
      </w:r>
      <w:r w:rsidRPr="000C5B76">
        <w:rPr>
          <w:i/>
        </w:rPr>
        <w:t>header</w:t>
      </w:r>
      <w:r>
        <w:t xml:space="preserve"> (AQ_NH)</w:t>
      </w:r>
    </w:p>
    <w:p w:rsidR="00687C88" w:rsidRDefault="00687C88" w:rsidP="00446DB7">
      <w:pPr>
        <w:spacing w:before="240"/>
        <w:ind w:firstLine="720"/>
      </w:pPr>
      <w:r>
        <w:t>Hasil keluaran eksperimen ke-</w:t>
      </w:r>
      <w:r w:rsidR="002C48BA">
        <w:t>tujuh</w:t>
      </w:r>
      <w:r>
        <w:t xml:space="preserve"> pada gambar 4.7</w:t>
      </w:r>
      <w:r w:rsidR="00F1395C">
        <w:t>7</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687C88" w:rsidRDefault="00687C88" w:rsidP="00F1395C">
      <w:pPr>
        <w:ind w:firstLine="720"/>
      </w:pPr>
      <w:r>
        <w:t>Dimana dalam informasi pada gambar 4.7</w:t>
      </w:r>
      <w:r w:rsidR="00F1395C">
        <w:t>7</w:t>
      </w:r>
      <w:r>
        <w:t xml:space="preserve">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w:t>
      </w:r>
      <w:r w:rsidR="002C48BA">
        <w:t xml:space="preserve">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687C88" w:rsidRDefault="00687C88" w:rsidP="00F1395C">
      <w:pPr>
        <w:ind w:firstLine="720"/>
      </w:pPr>
      <w:r>
        <w:t xml:space="preserve">Pada paragraf ke-dua terlihat deskripsi kondisi setiap parameter, dan terdapat </w:t>
      </w:r>
      <w:r>
        <w:rPr>
          <w:i/>
          <w:iCs/>
        </w:rPr>
        <w:t xml:space="preserve">event </w:t>
      </w:r>
      <w:r>
        <w:t xml:space="preserve">yang menunjukan bahwa parameter </w:t>
      </w:r>
      <w:r w:rsidR="002C48BA">
        <w:t>V7</w:t>
      </w:r>
      <w:r>
        <w:t xml:space="preserve"> mencapai nilai </w:t>
      </w:r>
      <w:r w:rsidR="002C48BA">
        <w:t>terendah pada bulan tersebut</w:t>
      </w:r>
      <w:r>
        <w:t xml:space="preserve">. Pada paragraf ke-tiga disimpulkan bahwa parameter </w:t>
      </w:r>
      <w:r w:rsidR="002C48BA">
        <w:t>V4</w:t>
      </w:r>
      <w:r>
        <w:t xml:space="preserve"> akan mulai beralih ke kondisi </w:t>
      </w:r>
      <w:r w:rsidR="002C48BA">
        <w:rPr>
          <w:i/>
          <w:iCs/>
        </w:rPr>
        <w:t>very high</w:t>
      </w:r>
      <w:r>
        <w:rPr>
          <w:i/>
          <w:iCs/>
        </w:rPr>
        <w:t xml:space="preserve">, </w:t>
      </w:r>
      <w:r>
        <w:t xml:space="preserve">dan </w:t>
      </w:r>
      <w:r w:rsidR="002C48BA" w:rsidRPr="002C48BA">
        <w:t>sisanya akan teta</w:t>
      </w:r>
      <w:r w:rsidR="002C48BA">
        <w:t>p berada pada hasil interpretasi pada paragraf ke-dua.</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4709B5"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687C88" w:rsidRDefault="00910580" w:rsidP="00687C88">
      <w:pPr>
        <w:keepNext/>
        <w:spacing w:before="120"/>
      </w:pPr>
      <w:r>
        <w:rPr>
          <w:noProof/>
        </w:rPr>
        <w:drawing>
          <wp:inline distT="0" distB="0" distL="0" distR="0" wp14:anchorId="2437232D" wp14:editId="724D42AC">
            <wp:extent cx="5039995" cy="19773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1977390"/>
                    </a:xfrm>
                    <a:prstGeom prst="rect">
                      <a:avLst/>
                    </a:prstGeom>
                  </pic:spPr>
                </pic:pic>
              </a:graphicData>
            </a:graphic>
          </wp:inline>
        </w:drawing>
      </w:r>
    </w:p>
    <w:p w:rsidR="00687C88" w:rsidRDefault="00687C88" w:rsidP="00DB68D1">
      <w:pPr>
        <w:pStyle w:val="Caption"/>
      </w:pPr>
      <w:r>
        <w:t>Gambar 4.</w:t>
      </w:r>
      <w:r w:rsidR="00BB1BDD">
        <w:fldChar w:fldCharType="begin"/>
      </w:r>
      <w:r w:rsidR="00BB1BDD">
        <w:instrText xml:space="preserve"> SEQ Gambar_4. \* ARABIC </w:instrText>
      </w:r>
      <w:r w:rsidR="00BB1BDD">
        <w:fldChar w:fldCharType="separate"/>
      </w:r>
      <w:r w:rsidR="005E7284">
        <w:rPr>
          <w:noProof/>
        </w:rPr>
        <w:t>78</w:t>
      </w:r>
      <w:r w:rsidR="00BB1BDD">
        <w:rPr>
          <w:noProof/>
        </w:rPr>
        <w:fldChar w:fldCharType="end"/>
      </w:r>
      <w:r w:rsidRPr="009C3B1A">
        <w:t xml:space="preserve"> </w:t>
      </w:r>
      <w:r>
        <w:t>Hasil eksperimen ke-</w:t>
      </w:r>
      <w:r w:rsidR="002C48BA">
        <w:t>delapan</w:t>
      </w:r>
      <w:r>
        <w:t xml:space="preserve"> menggunakan data </w:t>
      </w:r>
      <w:r w:rsidR="002C48BA">
        <w:t>kualitas udara</w:t>
      </w:r>
      <w:r>
        <w:br/>
        <w:t xml:space="preserve">dengan menggunakan </w:t>
      </w:r>
      <w:r w:rsidRPr="000C5B76">
        <w:rPr>
          <w:i/>
        </w:rPr>
        <w:t>header</w:t>
      </w:r>
      <w:r>
        <w:t xml:space="preserve"> (</w:t>
      </w:r>
      <w:r w:rsidR="002C48BA">
        <w:t>AQ</w:t>
      </w:r>
      <w:r>
        <w:t>_WH)</w:t>
      </w:r>
    </w:p>
    <w:p w:rsidR="00687C88" w:rsidRDefault="00687C88" w:rsidP="005E7284">
      <w:pPr>
        <w:ind w:firstLine="720"/>
      </w:pPr>
      <w:r>
        <w:t>Untuk eksperimen ke-</w:t>
      </w:r>
      <w:r w:rsidR="00643D13">
        <w:t>delapan</w:t>
      </w:r>
      <w:r w:rsidR="00F1395C">
        <w:t xml:space="preserve"> pada gambar 4.78</w:t>
      </w:r>
      <w:r>
        <w:t xml:space="preserve"> digunakan </w:t>
      </w:r>
      <w:r w:rsidR="00EB1A95">
        <w:t>data kualitas udara</w:t>
      </w:r>
      <w:r>
        <w:t xml:space="preserve"> dimana data tersebut diproses dengan menggunakan </w:t>
      </w:r>
      <w:r>
        <w:rPr>
          <w:i/>
          <w:iCs/>
        </w:rPr>
        <w:t>header</w:t>
      </w:r>
      <w:r>
        <w:t xml:space="preserve"> aslinya namun untuk penginterpretasiannya masih digunakan cara </w:t>
      </w:r>
      <w:r w:rsidR="001F507D">
        <w:rPr>
          <w:i/>
          <w:iCs/>
        </w:rPr>
        <w:t>unspecific</w:t>
      </w:r>
      <w:r>
        <w:t xml:space="preserve">. </w:t>
      </w:r>
      <w:r w:rsidR="00EB1A95">
        <w:t>Pada eksperiman ini terdapat beberapa perbedaan</w:t>
      </w:r>
      <w:r>
        <w:t xml:space="preserve"> yang mencolok </w:t>
      </w:r>
      <w:r w:rsidR="00EB1A95">
        <w:t>yakni</w:t>
      </w:r>
      <w:r>
        <w:t xml:space="preserve"> terletak pada penyebutan parameter, dimana pada eksperimen </w:t>
      </w:r>
      <w:r w:rsidR="00EB1A95">
        <w:t>ke-</w:t>
      </w:r>
      <w:r w:rsidR="005E7284">
        <w:t>tujuh</w:t>
      </w:r>
      <w:r>
        <w:t xml:space="preserve"> penyebutan parameter menggunakan nama </w:t>
      </w:r>
      <w:r>
        <w:rPr>
          <w:i/>
          <w:iCs/>
        </w:rPr>
        <w:t>header</w:t>
      </w:r>
      <w:r>
        <w:t xml:space="preserve"> secara default, sedangkan pada eksperimen ke-</w:t>
      </w:r>
      <w:r w:rsidR="005E7284">
        <w:t>delapan</w:t>
      </w:r>
      <w:r>
        <w:t xml:space="preserve"> penyebutan parameter menggunakan nama </w:t>
      </w:r>
      <w:r>
        <w:rPr>
          <w:i/>
          <w:iCs/>
        </w:rPr>
        <w:t>header</w:t>
      </w:r>
      <w:r w:rsidR="002C48BA">
        <w:rPr>
          <w:i/>
          <w:iCs/>
        </w:rPr>
        <w:t xml:space="preserve"> </w:t>
      </w:r>
      <w:r w:rsidR="002C48BA" w:rsidRPr="002C48BA">
        <w:t>data asl</w:t>
      </w:r>
      <w:r w:rsidR="002C48BA">
        <w:t xml:space="preserve">inya seperti pada tabel 4.3 dimana V2 diinterpretasikan menjadi CO, V3 diinterpretasikan menjadi </w:t>
      </w:r>
      <w:r w:rsidR="002C48BA" w:rsidRPr="00687C88">
        <w:t>NO</w:t>
      </w:r>
      <w:r w:rsidR="002C48BA">
        <w:t xml:space="preserve">, V4 diinterpretasikan menjadi </w:t>
      </w:r>
      <w:r w:rsidR="002C48BA" w:rsidRPr="00687C88">
        <w:t>NO2</w:t>
      </w:r>
      <w:r w:rsidR="002C48BA">
        <w:t xml:space="preserve">, V5 diinterpretasikan menjadi </w:t>
      </w:r>
      <w:r w:rsidR="002C48BA" w:rsidRPr="00687C88">
        <w:t>NOX</w:t>
      </w:r>
      <w:r w:rsidR="002C48BA">
        <w:t>, dan seterusnya.</w:t>
      </w:r>
      <w:r>
        <w:t xml:space="preserve">  </w:t>
      </w:r>
      <w:r w:rsidR="00EB1A95">
        <w:t xml:space="preserve">Perbedaan lainnya adalah ditampilkannya pesan </w:t>
      </w:r>
      <w:r w:rsidR="00EB1A95">
        <w:rPr>
          <w:i/>
          <w:iCs/>
        </w:rPr>
        <w:t>Special Corpus</w:t>
      </w:r>
      <w:r w:rsidR="00EB1A95">
        <w:t xml:space="preserve"> yang mengadaptasi hasil keluaran teks prediksi kualitas udara pada penelitian DWP </w:t>
      </w:r>
      <w:r w:rsidR="00EB1A95">
        <w:fldChar w:fldCharType="begin" w:fldLock="1"/>
      </w:r>
      <w:r w:rsidR="00D7107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B1A95">
        <w:fldChar w:fldCharType="separate"/>
      </w:r>
      <w:r w:rsidR="00EB1A95" w:rsidRPr="00EB1A95">
        <w:rPr>
          <w:noProof/>
        </w:rPr>
        <w:t>(Putra et al., 2017)</w:t>
      </w:r>
      <w:r w:rsidR="00EB1A95">
        <w:fldChar w:fldCharType="end"/>
      </w:r>
      <w:r w:rsidR="00EB1A95">
        <w:t>.  Selain itu perbedaan lain</w:t>
      </w:r>
      <w:r>
        <w:t xml:space="preserve">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F1395C"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687C88" w:rsidRDefault="00687C88" w:rsidP="005E7284">
      <w:pPr>
        <w:ind w:firstLine="720"/>
      </w:pPr>
      <w:r>
        <w:t>Untuk eksperimen ke-</w:t>
      </w:r>
      <w:r w:rsidR="005E7284">
        <w:t>sembilan</w:t>
      </w:r>
      <w:r>
        <w:t xml:space="preserve"> digunakan data nilai tukar yang sama seperti pada eksperimen ke-</w:t>
      </w:r>
      <w:r w:rsidR="005E7284">
        <w:t>delapan</w:t>
      </w:r>
      <w:r>
        <w:t>, namun pada eksperimen ke-</w:t>
      </w:r>
      <w:r w:rsidR="005E7284">
        <w:t>sembilan</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F1395C">
        <w:t>46</w:t>
      </w:r>
      <w:r>
        <w:t xml:space="preserve">. </w:t>
      </w:r>
    </w:p>
    <w:p w:rsidR="00687C88" w:rsidRDefault="00687C88"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46</w:t>
      </w:r>
      <w:r w:rsidR="00BB1BDD">
        <w:rPr>
          <w:noProof/>
        </w:rPr>
        <w:fldChar w:fldCharType="end"/>
      </w:r>
      <w:r>
        <w:t xml:space="preserve"> Kustomisasi </w:t>
      </w:r>
      <w:r w:rsidR="00B61AA6" w:rsidRPr="00B61AA6">
        <w:rPr>
          <w:i/>
        </w:rPr>
        <w:t>data description</w:t>
      </w:r>
      <w:r>
        <w:t xml:space="preserve"> pada eksperimen ke-</w:t>
      </w:r>
      <w:r w:rsidR="00F1395C">
        <w:t>sembilan</w:t>
      </w:r>
    </w:p>
    <w:tbl>
      <w:tblPr>
        <w:tblStyle w:val="TableGrid"/>
        <w:tblW w:w="0" w:type="auto"/>
        <w:tblInd w:w="1585" w:type="dxa"/>
        <w:tblLook w:val="04A0" w:firstRow="1" w:lastRow="0" w:firstColumn="1" w:lastColumn="0" w:noHBand="0" w:noVBand="1"/>
      </w:tblPr>
      <w:tblGrid>
        <w:gridCol w:w="1723"/>
        <w:gridCol w:w="1094"/>
        <w:gridCol w:w="749"/>
        <w:gridCol w:w="1907"/>
      </w:tblGrid>
      <w:tr w:rsidR="00687C88" w:rsidRPr="00FA5409" w:rsidTr="002C48BA">
        <w:trPr>
          <w:trHeight w:val="300"/>
          <w:tblHeader/>
        </w:trPr>
        <w:tc>
          <w:tcPr>
            <w:tcW w:w="1723" w:type="dxa"/>
            <w:noWrap/>
            <w:vAlign w:val="center"/>
            <w:hideMark/>
          </w:tcPr>
          <w:p w:rsidR="00687C88" w:rsidRPr="00FA5409" w:rsidRDefault="00687C88" w:rsidP="00D867AF">
            <w:pPr>
              <w:spacing w:after="120"/>
              <w:jc w:val="center"/>
              <w:rPr>
                <w:b/>
                <w:sz w:val="20"/>
              </w:rPr>
            </w:pPr>
            <w:r w:rsidRPr="00FA5409">
              <w:rPr>
                <w:b/>
                <w:sz w:val="20"/>
              </w:rPr>
              <w:t>ColName</w:t>
            </w:r>
          </w:p>
        </w:tc>
        <w:tc>
          <w:tcPr>
            <w:tcW w:w="1094" w:type="dxa"/>
            <w:noWrap/>
            <w:vAlign w:val="center"/>
            <w:hideMark/>
          </w:tcPr>
          <w:p w:rsidR="00687C88" w:rsidRPr="00FA5409" w:rsidRDefault="00687C88" w:rsidP="00D867AF">
            <w:pPr>
              <w:spacing w:after="120"/>
              <w:jc w:val="center"/>
              <w:rPr>
                <w:b/>
                <w:sz w:val="20"/>
              </w:rPr>
            </w:pPr>
            <w:r w:rsidRPr="00FA5409">
              <w:rPr>
                <w:b/>
                <w:sz w:val="20"/>
              </w:rPr>
              <w:t>Type</w:t>
            </w:r>
          </w:p>
        </w:tc>
        <w:tc>
          <w:tcPr>
            <w:tcW w:w="749" w:type="dxa"/>
            <w:noWrap/>
            <w:vAlign w:val="center"/>
            <w:hideMark/>
          </w:tcPr>
          <w:p w:rsidR="00687C88" w:rsidRPr="00FA5409" w:rsidRDefault="00687C88" w:rsidP="00D867AF">
            <w:pPr>
              <w:spacing w:after="120"/>
              <w:jc w:val="center"/>
              <w:rPr>
                <w:b/>
                <w:sz w:val="20"/>
              </w:rPr>
            </w:pPr>
            <w:r w:rsidRPr="00FA5409">
              <w:rPr>
                <w:b/>
                <w:sz w:val="20"/>
              </w:rPr>
              <w:t>Rule</w:t>
            </w:r>
          </w:p>
        </w:tc>
        <w:tc>
          <w:tcPr>
            <w:tcW w:w="1907" w:type="dxa"/>
            <w:noWrap/>
            <w:vAlign w:val="center"/>
            <w:hideMark/>
          </w:tcPr>
          <w:p w:rsidR="00687C88" w:rsidRPr="00FA5409" w:rsidRDefault="00687C88" w:rsidP="00D867AF">
            <w:pPr>
              <w:spacing w:after="120"/>
              <w:jc w:val="center"/>
              <w:rPr>
                <w:b/>
                <w:sz w:val="20"/>
              </w:rPr>
            </w:pPr>
            <w:r w:rsidRPr="00FA5409">
              <w:rPr>
                <w:b/>
                <w:sz w:val="20"/>
              </w:rPr>
              <w:t>Alternate</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PM25</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SO2</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bl>
    <w:p w:rsidR="00687C88" w:rsidRDefault="00687C88" w:rsidP="00F1395C">
      <w:pPr>
        <w:spacing w:before="240"/>
        <w:ind w:firstLine="720"/>
      </w:pPr>
      <w:r>
        <w:t>Sehingga didapatkan hasil seperti pada gambar 4.</w:t>
      </w:r>
      <w:r w:rsidR="00F1395C">
        <w:t>79</w:t>
      </w:r>
      <w:r>
        <w:t xml:space="preserve"> dimana pada gambar tersebut</w:t>
      </w:r>
      <w:r w:rsidR="00EB1A95">
        <w:t xml:space="preserve"> terlihat, bahwa</w:t>
      </w:r>
      <w:r>
        <w:t xml:space="preserve"> pendeteksian </w:t>
      </w:r>
      <w:r>
        <w:rPr>
          <w:i/>
          <w:iCs/>
        </w:rPr>
        <w:t>event</w:t>
      </w:r>
      <w:r>
        <w:t xml:space="preserve"> pada eksperimen ke-</w:t>
      </w:r>
      <w:r w:rsidR="00F1395C">
        <w:t>sembilan</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rsidR="00EB1A95">
        <w:t xml:space="preserve">parameter PM25 dan SO2 didefinisikan dengan tipe </w:t>
      </w:r>
      <w:r w:rsidR="00EB1A95">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EB1A95">
        <w:t xml:space="preserve"> </w:t>
      </w:r>
      <w:r w:rsidR="00EB1A95">
        <w:rPr>
          <w:i/>
          <w:iCs/>
        </w:rPr>
        <w:t xml:space="preserve">sehingga </w:t>
      </w:r>
      <w:r w:rsidR="00EB1A95">
        <w:t xml:space="preserve">didapatkan pesan </w:t>
      </w:r>
      <w:r w:rsidR="00EB1A95">
        <w:rPr>
          <w:i/>
          <w:iCs/>
        </w:rPr>
        <w:t>good</w:t>
      </w:r>
      <w:r w:rsidR="00EB1A95">
        <w:t xml:space="preserve"> pada paragraf ke-tiga</w:t>
      </w:r>
      <w:r>
        <w:t>.</w:t>
      </w:r>
    </w:p>
    <w:p w:rsidR="00687C88" w:rsidRDefault="00EB1A95" w:rsidP="00F1395C">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00687C88" w:rsidRPr="00EB1A95">
        <w:rPr>
          <w:i/>
          <w:iCs/>
        </w:rPr>
        <w:t>idak</w:t>
      </w:r>
      <w:r w:rsidR="00687C88">
        <w:t xml:space="preserve"> dilakukan analisis pendeteksian </w:t>
      </w:r>
      <w:r w:rsidR="00687C88">
        <w:rPr>
          <w:i/>
          <w:iCs/>
        </w:rPr>
        <w:t xml:space="preserve">event </w:t>
      </w:r>
      <w:r w:rsidR="00687C88">
        <w:t xml:space="preserve"> seperti </w:t>
      </w:r>
      <w:r w:rsidR="00687C88">
        <w:rPr>
          <w:i/>
          <w:iCs/>
        </w:rPr>
        <w:t xml:space="preserve">trend, extreme event, predict </w:t>
      </w:r>
      <w:r w:rsidR="00687C88">
        <w:t>seperti pada eksperimen ke-lima</w:t>
      </w:r>
      <w:r>
        <w:t>,</w:t>
      </w:r>
      <w:r w:rsidR="00687C88">
        <w:t xml:space="preserve"> dimana tipe dari parameter </w:t>
      </w:r>
      <w:r>
        <w:t>PM25 dan SO2</w:t>
      </w:r>
      <w:r w:rsidR="00687C88">
        <w:t xml:space="preserve"> adalah </w:t>
      </w:r>
      <w:r w:rsidR="00687C88">
        <w:rPr>
          <w:i/>
          <w:iCs/>
        </w:rPr>
        <w:t xml:space="preserve">numerical, </w:t>
      </w:r>
      <w:r w:rsidR="00687C88">
        <w:t xml:space="preserve">sehingga hanya dilakukan proses pendeteksian sinyal berupa </w:t>
      </w:r>
      <w:r w:rsidR="00687C88">
        <w:rPr>
          <w:i/>
          <w:iCs/>
        </w:rPr>
        <w:t>string matching</w:t>
      </w:r>
      <w:r>
        <w:t xml:space="preserve"> yang</w:t>
      </w:r>
      <w:r w:rsidR="00687C88">
        <w:t xml:space="preserve"> ditandakan dengan munculnya pesan hasil dari pendeteksian sinyal </w:t>
      </w:r>
      <w:r w:rsidR="00687C88">
        <w:rPr>
          <w:i/>
          <w:iCs/>
        </w:rPr>
        <w:t xml:space="preserve">String Matching </w:t>
      </w:r>
      <w:r w:rsidR="00687C88">
        <w:t xml:space="preserve">berupa </w:t>
      </w:r>
      <w:r w:rsidR="00687C88">
        <w:rPr>
          <w:i/>
          <w:iCs/>
        </w:rPr>
        <w:t>“</w:t>
      </w:r>
      <w:r w:rsidR="00687C88" w:rsidRPr="00D20D44">
        <w:rPr>
          <w:i/>
          <w:iCs/>
        </w:rPr>
        <w:t>For the past 7 days , no equivalent patterns were found for each categorical parameters.</w:t>
      </w:r>
      <w:r w:rsidR="00687C88">
        <w:rPr>
          <w:i/>
          <w:iCs/>
        </w:rPr>
        <w:t>”</w:t>
      </w:r>
      <w:r w:rsidR="00687C88">
        <w:t xml:space="preserve">.  </w:t>
      </w:r>
    </w:p>
    <w:p w:rsidR="00687C88" w:rsidRPr="00AC69D0" w:rsidRDefault="00687C88" w:rsidP="00F1395C">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00EB1A95" w:rsidRPr="00EB1A95">
        <w:rPr>
          <w:i/>
          <w:iCs/>
        </w:rPr>
        <w:t>According to the prediction result, it's projected that air quality will stay stable at Good</w:t>
      </w:r>
      <w:r w:rsidRPr="00EB1A95">
        <w:rPr>
          <w:i/>
          <w:iCs/>
        </w:rPr>
        <w:t>”</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687C88" w:rsidRDefault="00910580" w:rsidP="00687C88">
      <w:pPr>
        <w:keepNext/>
        <w:spacing w:before="240"/>
      </w:pPr>
      <w:r>
        <w:rPr>
          <w:noProof/>
        </w:rPr>
        <w:drawing>
          <wp:inline distT="0" distB="0" distL="0" distR="0" wp14:anchorId="485DA56A" wp14:editId="63629AFB">
            <wp:extent cx="5039995" cy="1896110"/>
            <wp:effectExtent l="0" t="0" r="825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1896110"/>
                    </a:xfrm>
                    <a:prstGeom prst="rect">
                      <a:avLst/>
                    </a:prstGeom>
                  </pic:spPr>
                </pic:pic>
              </a:graphicData>
            </a:graphic>
          </wp:inline>
        </w:drawing>
      </w:r>
    </w:p>
    <w:p w:rsidR="00687C88" w:rsidRDefault="00687C88" w:rsidP="00DB68D1">
      <w:pPr>
        <w:pStyle w:val="Caption"/>
      </w:pPr>
      <w:r>
        <w:t>Gambar 4.</w:t>
      </w:r>
      <w:r w:rsidR="00BB1BDD">
        <w:fldChar w:fldCharType="begin"/>
      </w:r>
      <w:r w:rsidR="00BB1BDD">
        <w:instrText xml:space="preserve"> SEQ Gambar_4. \* ARABIC </w:instrText>
      </w:r>
      <w:r w:rsidR="00BB1BDD">
        <w:fldChar w:fldCharType="separate"/>
      </w:r>
      <w:r w:rsidR="00F1395C">
        <w:rPr>
          <w:noProof/>
        </w:rPr>
        <w:t>79</w:t>
      </w:r>
      <w:r w:rsidR="00BB1BDD">
        <w:rPr>
          <w:noProof/>
        </w:rPr>
        <w:fldChar w:fldCharType="end"/>
      </w:r>
      <w:r>
        <w:t xml:space="preserve"> Hasil eksperimen ke-</w:t>
      </w:r>
      <w:r w:rsidR="00EB1A95">
        <w:t>sembilan</w:t>
      </w:r>
      <w:r>
        <w:t xml:space="preserve"> menggunakan data </w:t>
      </w:r>
      <w:r w:rsidR="00EB1A95">
        <w:t>kualitas udara</w:t>
      </w:r>
      <w:r>
        <w:br/>
        <w:t xml:space="preserve">dengan kustomisasi </w:t>
      </w:r>
      <w:r>
        <w:rPr>
          <w:i/>
        </w:rPr>
        <w:t>corpus</w:t>
      </w:r>
      <w:r w:rsidR="00EB1A95">
        <w:t xml:space="preserve"> (AQ</w:t>
      </w:r>
      <w:r>
        <w:t>_WHM)</w:t>
      </w:r>
    </w:p>
    <w:p w:rsidR="00F1395C" w:rsidRDefault="00F1395C"/>
    <w:p w:rsidR="00F1395C" w:rsidRPr="00F1395C" w:rsidRDefault="00F1395C" w:rsidP="00F72981">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687C88" w:rsidRPr="00515517" w:rsidRDefault="00687C88" w:rsidP="00F1395C">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sidR="00F1395C">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687C88" w:rsidRPr="00515517" w:rsidRDefault="00687C88" w:rsidP="009A3C1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687C88" w:rsidRPr="00461CBB" w:rsidRDefault="00687C88" w:rsidP="00F72981">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F1395C">
        <w:rPr>
          <w:rFonts w:cs="Times New Roman"/>
          <w:bCs/>
          <w:color w:val="000000" w:themeColor="text1"/>
          <w:szCs w:val="24"/>
          <w:lang w:eastAsia="id-ID"/>
        </w:rPr>
        <w:t>47</w:t>
      </w:r>
      <w:r>
        <w:rPr>
          <w:rFonts w:cs="Times New Roman"/>
          <w:bCs/>
          <w:color w:val="000000" w:themeColor="text1"/>
          <w:szCs w:val="24"/>
          <w:lang w:eastAsia="id-ID"/>
        </w:rPr>
        <w:t xml:space="preserve">. Dimana rata-rata yang didapatkan dari proses analisis ini adalah </w:t>
      </w:r>
      <w:r w:rsidR="00A532EA"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F72981">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A532EA" w:rsidRPr="00A532EA">
        <w:rPr>
          <w:rFonts w:cs="Times New Roman"/>
          <w:bCs/>
          <w:i/>
          <w:iCs/>
          <w:color w:val="000000" w:themeColor="text1"/>
          <w:szCs w:val="24"/>
          <w:lang w:eastAsia="id-ID"/>
        </w:rPr>
        <w:t>very easy to read</w:t>
      </w:r>
      <w:r w:rsidR="00A532EA">
        <w:rPr>
          <w:rFonts w:cs="Times New Roman"/>
          <w:bCs/>
          <w:color w:val="000000" w:themeColor="text1"/>
          <w:szCs w:val="24"/>
          <w:lang w:eastAsia="id-ID"/>
        </w:rPr>
        <w:t xml:space="preserve"> yang berarti teks keluaran</w:t>
      </w:r>
      <w:r>
        <w:rPr>
          <w:rFonts w:cs="Times New Roman"/>
          <w:bCs/>
          <w:color w:val="000000" w:themeColor="text1"/>
          <w:szCs w:val="24"/>
          <w:lang w:eastAsia="id-ID"/>
        </w:rPr>
        <w:t xml:space="preserve"> mudah</w:t>
      </w:r>
      <w:r w:rsidR="00A532EA">
        <w:rPr>
          <w:rFonts w:cs="Times New Roman"/>
          <w:bCs/>
          <w:color w:val="000000" w:themeColor="text1"/>
          <w:szCs w:val="24"/>
          <w:lang w:eastAsia="id-ID"/>
        </w:rPr>
        <w:t xml:space="preserve"> dipahami bahkan oleh kelas satu SMP </w:t>
      </w:r>
      <w:r>
        <w:rPr>
          <w:rFonts w:cs="Times New Roman"/>
          <w:bCs/>
          <w:color w:val="000000" w:themeColor="text1"/>
          <w:szCs w:val="24"/>
          <w:lang w:eastAsia="id-ID"/>
        </w:rPr>
        <w:t>sekalipun. Untuk hasil lebih lengkap terdapat didalam lampiran.</w:t>
      </w:r>
    </w:p>
    <w:p w:rsidR="00687C88" w:rsidRPr="0062632F" w:rsidRDefault="00687C88"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47</w:t>
      </w:r>
      <w:r w:rsidR="00BB1BDD">
        <w:rPr>
          <w:noProof/>
        </w:rPr>
        <w:fldChar w:fldCharType="end"/>
      </w:r>
      <w:r>
        <w:t xml:space="preserve"> Hasil evealuasi </w:t>
      </w:r>
      <w:r>
        <w:rPr>
          <w:i/>
        </w:rPr>
        <w:t xml:space="preserve">Readability </w:t>
      </w:r>
      <w:r>
        <w:t xml:space="preserve">dengan data </w:t>
      </w:r>
      <w:r w:rsidR="00A532EA">
        <w:t>kualitas udara</w:t>
      </w:r>
    </w:p>
    <w:tbl>
      <w:tblPr>
        <w:tblStyle w:val="TableGrid"/>
        <w:tblW w:w="5757" w:type="dxa"/>
        <w:jc w:val="center"/>
        <w:tblLook w:val="04A0" w:firstRow="1" w:lastRow="0" w:firstColumn="1" w:lastColumn="0" w:noHBand="0" w:noVBand="1"/>
      </w:tblPr>
      <w:tblGrid>
        <w:gridCol w:w="492"/>
        <w:gridCol w:w="1163"/>
        <w:gridCol w:w="2051"/>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A532EA" w:rsidP="00D867AF">
            <w:pPr>
              <w:jc w:val="left"/>
              <w:rPr>
                <w:rFonts w:cs="Times New Roman"/>
                <w:b/>
                <w:color w:val="000000" w:themeColor="text1"/>
                <w:sz w:val="20"/>
              </w:rPr>
            </w:pPr>
            <w:r>
              <w:rPr>
                <w:rFonts w:cs="Times New Roman"/>
                <w:b/>
                <w:color w:val="000000" w:themeColor="text1"/>
                <w:sz w:val="20"/>
              </w:rPr>
              <w:t>AQ</w:t>
            </w:r>
            <w:r w:rsidR="00687C88">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4</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2.4</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8</w:t>
            </w:r>
          </w:p>
        </w:tc>
      </w:tr>
      <w:tr w:rsidR="00643D13" w:rsidTr="00643D13">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BD5B33" w:rsidRDefault="00643D13" w:rsidP="00643D13">
            <w:pPr>
              <w:jc w:val="center"/>
            </w:pPr>
            <w:r w:rsidRPr="00643D13">
              <w:rPr>
                <w:sz w:val="20"/>
                <w:szCs w:val="18"/>
              </w:rPr>
              <w:t>70.53</w:t>
            </w:r>
          </w:p>
        </w:tc>
      </w:tr>
      <w:tr w:rsidR="00643D13" w:rsidTr="00643D13">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1.35</w:t>
            </w:r>
          </w:p>
        </w:tc>
      </w:tr>
    </w:tbl>
    <w:p w:rsidR="00687C88" w:rsidRPr="0002213A" w:rsidRDefault="00687C88" w:rsidP="00687C88">
      <w:pPr>
        <w:ind w:left="720" w:firstLine="350"/>
        <w:rPr>
          <w:rFonts w:cs="Times New Roman"/>
          <w:bCs/>
          <w:color w:val="000000" w:themeColor="text1"/>
          <w:szCs w:val="24"/>
          <w:lang w:eastAsia="id-ID"/>
        </w:rPr>
      </w:pPr>
    </w:p>
    <w:p w:rsidR="00687C88" w:rsidRPr="0062632F"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87C88" w:rsidRDefault="00687C88" w:rsidP="00F1395C">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F1395C">
        <w:rPr>
          <w:rFonts w:cs="Times New Roman"/>
          <w:bCs/>
          <w:color w:val="000000" w:themeColor="text1"/>
          <w:szCs w:val="24"/>
          <w:lang w:eastAsia="id-ID"/>
        </w:rPr>
        <w:t>4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A532EA">
        <w:rPr>
          <w:rFonts w:cs="Times New Roman"/>
          <w:bCs/>
          <w:color w:val="000000" w:themeColor="text1"/>
          <w:szCs w:val="24"/>
          <w:lang w:eastAsia="id-ID"/>
        </w:rPr>
        <w:t>5.40</w:t>
      </w:r>
      <w:r>
        <w:rPr>
          <w:rFonts w:cs="Times New Roman"/>
          <w:bCs/>
          <w:color w:val="000000" w:themeColor="text1"/>
          <w:szCs w:val="24"/>
          <w:lang w:eastAsia="id-ID"/>
        </w:rPr>
        <w:t xml:space="preserve"> detik. Untuk hasil lebih lengkapnya terdapat pada lampiran.</w:t>
      </w:r>
    </w:p>
    <w:p w:rsidR="00687C88" w:rsidRDefault="00687C88"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48</w:t>
      </w:r>
      <w:r w:rsidR="00BB1BDD">
        <w:rPr>
          <w:noProof/>
        </w:rPr>
        <w:fldChar w:fldCharType="end"/>
      </w:r>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687C88" w:rsidP="00D867AF">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center"/>
              <w:rPr>
                <w:rFonts w:cs="Times New Roman"/>
                <w:color w:val="000000" w:themeColor="text1"/>
                <w:sz w:val="20"/>
                <w:lang w:val="id-ID"/>
              </w:rPr>
            </w:pPr>
            <w:r w:rsidRPr="00A532EA">
              <w:rPr>
                <w:rFonts w:cs="Times New Roman"/>
                <w:color w:val="000000" w:themeColor="text1"/>
                <w:sz w:val="20"/>
                <w:lang w:val="id-ID"/>
              </w:rPr>
              <w:t>5.19</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687C88" w:rsidTr="00D867A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5F2F3A" w:rsidRDefault="00A532EA" w:rsidP="00D867AF">
            <w:pPr>
              <w:jc w:val="center"/>
              <w:rPr>
                <w:rFonts w:cs="Times New Roman"/>
                <w:color w:val="000000" w:themeColor="text1"/>
                <w:sz w:val="20"/>
              </w:rPr>
            </w:pPr>
            <w:r>
              <w:rPr>
                <w:rFonts w:cs="Times New Roman"/>
                <w:color w:val="000000" w:themeColor="text1"/>
                <w:sz w:val="20"/>
              </w:rPr>
              <w:t>5.40</w:t>
            </w:r>
          </w:p>
        </w:tc>
      </w:tr>
    </w:tbl>
    <w:p w:rsidR="00687C88" w:rsidRDefault="00687C88" w:rsidP="00687C88">
      <w:pPr>
        <w:ind w:left="710" w:firstLine="360"/>
        <w:jc w:val="left"/>
        <w:rPr>
          <w:rFonts w:cs="Times New Roman"/>
          <w:bCs/>
          <w:color w:val="000000" w:themeColor="text1"/>
          <w:szCs w:val="24"/>
          <w:lang w:eastAsia="id-ID"/>
        </w:rPr>
      </w:pP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687C88" w:rsidRPr="005D4441" w:rsidRDefault="00687C88" w:rsidP="00F1395C">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F1395C">
        <w:rPr>
          <w:rFonts w:cs="Times New Roman"/>
          <w:bCs/>
          <w:color w:val="000000" w:themeColor="text1"/>
          <w:szCs w:val="24"/>
          <w:lang w:eastAsia="id-ID"/>
        </w:rPr>
        <w:t>49</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sidR="00A532EA">
        <w:rPr>
          <w:rFonts w:cs="Times New Roman"/>
          <w:bCs/>
          <w:color w:val="000000" w:themeColor="text1"/>
          <w:szCs w:val="24"/>
          <w:lang w:eastAsia="id-ID"/>
        </w:rPr>
        <w:t xml:space="preserve"> </w:t>
      </w:r>
      <w:r w:rsidR="00F1395C">
        <w:rPr>
          <w:rFonts w:cs="Times New Roman"/>
          <w:bCs/>
          <w:color w:val="000000" w:themeColor="text1"/>
          <w:szCs w:val="24"/>
          <w:lang w:eastAsia="id-ID"/>
        </w:rPr>
        <w:t>b</w:t>
      </w:r>
      <w:r w:rsidR="00A532EA">
        <w:rPr>
          <w:rFonts w:cs="Times New Roman"/>
          <w:bCs/>
          <w:color w:val="000000" w:themeColor="text1"/>
          <w:szCs w:val="24"/>
          <w:lang w:eastAsia="id-ID"/>
        </w:rPr>
        <w:t xml:space="preserve">erjumlah </w:t>
      </w:r>
      <w:r w:rsidR="00F1395C">
        <w:rPr>
          <w:rFonts w:cs="Times New Roman"/>
          <w:bCs/>
          <w:color w:val="000000" w:themeColor="text1"/>
          <w:szCs w:val="24"/>
          <w:lang w:eastAsia="id-ID"/>
        </w:rPr>
        <w:t>dua</w:t>
      </w:r>
      <w:r w:rsidR="00A532EA">
        <w:rPr>
          <w:rFonts w:cs="Times New Roman"/>
          <w:bCs/>
          <w:color w:val="000000" w:themeColor="text1"/>
          <w:szCs w:val="24"/>
          <w:lang w:eastAsia="id-ID"/>
        </w:rPr>
        <w:t>.</w:t>
      </w:r>
    </w:p>
    <w:p w:rsidR="00687C88" w:rsidRPr="00464EDA" w:rsidRDefault="00687C88" w:rsidP="00F72981">
      <w:pPr>
        <w:pStyle w:val="Caption"/>
      </w:pPr>
      <w:r>
        <w:t>Tabel 4.</w:t>
      </w:r>
      <w:r w:rsidR="00BB1BDD">
        <w:fldChar w:fldCharType="begin"/>
      </w:r>
      <w:r w:rsidR="00BB1BDD">
        <w:instrText xml:space="preserve"> SEQ Tabel_4. \* ARABIC </w:instrText>
      </w:r>
      <w:r w:rsidR="00BB1BDD">
        <w:fldChar w:fldCharType="separate"/>
      </w:r>
      <w:r w:rsidR="00CC17C9">
        <w:rPr>
          <w:noProof/>
        </w:rPr>
        <w:t>49</w:t>
      </w:r>
      <w:r w:rsidR="00BB1BDD">
        <w:rPr>
          <w:noProof/>
        </w:rPr>
        <w:fldChar w:fldCharType="end"/>
      </w:r>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687C88"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Default="00687C88" w:rsidP="00D867AF">
            <w:pPr>
              <w:jc w:val="center"/>
              <w:rPr>
                <w:rFonts w:cs="Times New Roman"/>
                <w:b/>
                <w:i/>
                <w:color w:val="000000" w:themeColor="text1"/>
                <w:sz w:val="18"/>
                <w:szCs w:val="20"/>
              </w:rPr>
            </w:pPr>
            <w:r>
              <w:rPr>
                <w:rFonts w:cs="Times New Roman"/>
                <w:b/>
                <w:i/>
                <w:color w:val="000000" w:themeColor="text1"/>
                <w:sz w:val="18"/>
                <w:szCs w:val="20"/>
              </w:rPr>
              <w:t>Config</w:t>
            </w:r>
          </w:p>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1F507D" w:rsidP="00A532EA">
            <w:pPr>
              <w:jc w:val="center"/>
              <w:rPr>
                <w:rFonts w:cs="Times New Roman"/>
                <w:i/>
                <w:iCs/>
                <w:color w:val="000000" w:themeColor="text1"/>
                <w:sz w:val="18"/>
                <w:szCs w:val="20"/>
              </w:rPr>
            </w:pPr>
            <w:r>
              <w:rPr>
                <w:rFonts w:cs="Times New Roman"/>
                <w:i/>
                <w:iCs/>
                <w:color w:val="000000" w:themeColor="text1"/>
                <w:sz w:val="18"/>
                <w:szCs w:val="20"/>
              </w:rPr>
              <w:t>Unspecific</w:t>
            </w:r>
            <w:r w:rsidR="00A532EA">
              <w:rPr>
                <w:rFonts w:cs="Times New Roman"/>
                <w:i/>
                <w:iCs/>
                <w:color w:val="000000" w:themeColor="text1"/>
                <w:sz w:val="18"/>
                <w:szCs w:val="20"/>
              </w:rPr>
              <w:t>,</w:t>
            </w:r>
            <w:r w:rsidR="00A532EA" w:rsidRPr="00464EDA">
              <w:rPr>
                <w:rFonts w:cs="Times New Roman"/>
                <w:i/>
                <w:iCs/>
                <w:color w:val="000000" w:themeColor="text1"/>
                <w:sz w:val="18"/>
                <w:szCs w:val="20"/>
              </w:rPr>
              <w:t xml:space="preserve"> </w:t>
            </w:r>
            <w:r w:rsidR="00687C88" w:rsidRPr="00464EDA">
              <w:rPr>
                <w:rFonts w:cs="Times New Roman"/>
                <w:i/>
                <w:iCs/>
                <w:color w:val="000000" w:themeColor="text1"/>
                <w:sz w:val="18"/>
                <w:szCs w:val="20"/>
              </w:rPr>
              <w:t>Crisp</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A532EA">
            <w:pPr>
              <w:jc w:val="center"/>
              <w:rPr>
                <w:rFonts w:cs="Times New Roman"/>
                <w:color w:val="000000" w:themeColor="text1"/>
                <w:sz w:val="18"/>
                <w:szCs w:val="20"/>
              </w:rPr>
            </w:pPr>
            <w:r>
              <w:rPr>
                <w:rFonts w:cs="Times New Roman"/>
                <w:color w:val="000000" w:themeColor="text1"/>
                <w:sz w:val="18"/>
                <w:szCs w:val="20"/>
              </w:rPr>
              <w:t xml:space="preserve">Yes, </w:t>
            </w:r>
            <w:r w:rsidR="00A532EA">
              <w:rPr>
                <w:rFonts w:cs="Times New Roman"/>
                <w:color w:val="000000" w:themeColor="text1"/>
                <w:sz w:val="18"/>
                <w:szCs w:val="20"/>
              </w:rPr>
              <w:t>2</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72981" w:rsidRDefault="00F72981">
      <w:pPr>
        <w:rPr>
          <w:rFonts w:cs="Times New Roman"/>
          <w:bCs/>
          <w:color w:val="000000" w:themeColor="text1"/>
          <w:szCs w:val="24"/>
          <w:lang w:eastAsia="id-ID"/>
        </w:rPr>
      </w:pPr>
      <w:r>
        <w:rPr>
          <w:rFonts w:cs="Times New Roman"/>
          <w:bCs/>
          <w:color w:val="000000" w:themeColor="text1"/>
          <w:szCs w:val="24"/>
          <w:lang w:eastAsia="id-ID"/>
        </w:rPr>
        <w:br w:type="page"/>
      </w: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687C88" w:rsidRPr="0078638A" w:rsidRDefault="00687C88" w:rsidP="00370E72">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w:t>
      </w:r>
      <w:r w:rsidR="00370E72">
        <w:rPr>
          <w:rFonts w:cs="Times New Roman"/>
          <w:bCs/>
          <w:color w:val="000000" w:themeColor="text1"/>
          <w:szCs w:val="24"/>
          <w:lang w:eastAsia="id-ID"/>
        </w:rPr>
        <w:t>hampir sama</w:t>
      </w:r>
      <w:r>
        <w:rPr>
          <w:rFonts w:cs="Times New Roman"/>
          <w:bCs/>
          <w:color w:val="000000" w:themeColor="text1"/>
          <w:szCs w:val="24"/>
          <w:lang w:eastAsia="id-ID"/>
        </w:rPr>
        <w:t xml:space="preserve"> seperi pada analisis hasil eksperimen data kurs sebelumnya. Dimana </w:t>
      </w:r>
      <w:r w:rsidR="00370E72">
        <w:rPr>
          <w:rFonts w:cs="Times New Roman"/>
          <w:bCs/>
          <w:color w:val="000000" w:themeColor="text1"/>
          <w:szCs w:val="24"/>
          <w:lang w:eastAsia="id-ID"/>
        </w:rPr>
        <w:t>t</w:t>
      </w:r>
      <w:r w:rsidR="0078638A">
        <w:rPr>
          <w:rFonts w:cs="Times New Roman"/>
          <w:bCs/>
          <w:color w:val="000000" w:themeColor="text1"/>
          <w:szCs w:val="24"/>
          <w:lang w:eastAsia="id-ID"/>
        </w:rPr>
        <w:t>idak s</w:t>
      </w:r>
      <w:r w:rsidR="00A77691">
        <w:rPr>
          <w:rFonts w:cs="Times New Roman"/>
          <w:bCs/>
          <w:color w:val="000000" w:themeColor="text1"/>
          <w:szCs w:val="24"/>
          <w:lang w:eastAsia="id-ID"/>
        </w:rPr>
        <w:t>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w:t>
      </w:r>
      <w:r w:rsidR="00A77691">
        <w:rPr>
          <w:rFonts w:cs="Times New Roman"/>
          <w:bCs/>
          <w:color w:val="000000" w:themeColor="text1"/>
          <w:szCs w:val="24"/>
          <w:lang w:eastAsia="id-ID"/>
        </w:rPr>
        <w:t>pada data kualitas udara</w:t>
      </w:r>
      <w:r>
        <w:rPr>
          <w:rFonts w:cs="Times New Roman"/>
          <w:bCs/>
          <w:color w:val="000000" w:themeColor="text1"/>
          <w:szCs w:val="24"/>
          <w:lang w:eastAsia="id-ID"/>
        </w:rPr>
        <w:t xml:space="preserve"> akan dibahas pada analisis </w:t>
      </w:r>
      <w:r>
        <w:rPr>
          <w:rFonts w:cs="Times New Roman"/>
          <w:bCs/>
          <w:i/>
          <w:iCs/>
          <w:color w:val="000000" w:themeColor="text1"/>
          <w:szCs w:val="24"/>
          <w:lang w:eastAsia="id-ID"/>
        </w:rPr>
        <w:t xml:space="preserve">Representative Text </w:t>
      </w:r>
      <w:r w:rsidR="00A77691">
        <w:rPr>
          <w:rFonts w:cs="Times New Roman"/>
          <w:bCs/>
          <w:color w:val="000000" w:themeColor="text1"/>
          <w:szCs w:val="24"/>
          <w:lang w:eastAsia="id-ID"/>
        </w:rPr>
        <w:t>ini.</w:t>
      </w:r>
      <w:r w:rsidR="0078638A">
        <w:rPr>
          <w:rFonts w:cs="Times New Roman"/>
          <w:bCs/>
          <w:color w:val="000000" w:themeColor="text1"/>
          <w:szCs w:val="24"/>
          <w:lang w:eastAsia="id-ID"/>
        </w:rPr>
        <w:t xml:space="preserve"> Parameter yang akan dianalisis, diantaranya CO, NO dan PM10, dikarenakan </w:t>
      </w:r>
      <w:r w:rsidR="00370E72">
        <w:rPr>
          <w:rFonts w:cs="Times New Roman"/>
          <w:bCs/>
          <w:color w:val="000000" w:themeColor="text1"/>
          <w:szCs w:val="24"/>
          <w:lang w:eastAsia="id-ID"/>
        </w:rPr>
        <w:t>beberapa parameter memiliki</w:t>
      </w:r>
      <w:r w:rsidR="0078638A">
        <w:rPr>
          <w:rFonts w:cs="Times New Roman"/>
          <w:bCs/>
          <w:color w:val="000000" w:themeColor="text1"/>
          <w:szCs w:val="24"/>
          <w:lang w:eastAsia="id-ID"/>
        </w:rPr>
        <w:t xml:space="preserve"> </w:t>
      </w:r>
      <w:r w:rsidR="0078638A">
        <w:rPr>
          <w:rFonts w:cs="Times New Roman"/>
          <w:bCs/>
          <w:i/>
          <w:iCs/>
          <w:color w:val="000000" w:themeColor="text1"/>
          <w:szCs w:val="24"/>
          <w:lang w:eastAsia="id-ID"/>
        </w:rPr>
        <w:t xml:space="preserve">event </w:t>
      </w:r>
      <w:r w:rsidR="0078638A">
        <w:rPr>
          <w:rFonts w:cs="Times New Roman"/>
          <w:bCs/>
          <w:color w:val="000000" w:themeColor="text1"/>
          <w:szCs w:val="24"/>
          <w:lang w:eastAsia="id-ID"/>
        </w:rPr>
        <w:t>yang sama.</w:t>
      </w:r>
    </w:p>
    <w:p w:rsidR="002B494B" w:rsidRDefault="002B494B" w:rsidP="002B494B">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w:t>
      </w:r>
      <w:r>
        <w:rPr>
          <w:rFonts w:cs="Times New Roman"/>
          <w:bCs/>
          <w:color w:val="000000" w:themeColor="text1"/>
          <w:szCs w:val="24"/>
          <w:lang w:eastAsia="id-ID"/>
        </w:rPr>
        <w:t>dilakukan</w:t>
      </w:r>
      <w:r>
        <w:rPr>
          <w:rFonts w:cs="Times New Roman"/>
          <w:bCs/>
          <w:color w:val="000000" w:themeColor="text1"/>
          <w:szCs w:val="24"/>
          <w:lang w:eastAsia="id-ID"/>
        </w:rPr>
        <w:t xml:space="preserve">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687C88" w:rsidRDefault="00F72981" w:rsidP="00687C88">
      <w:pPr>
        <w:keepNext/>
        <w:spacing w:after="120"/>
        <w:jc w:val="center"/>
      </w:pPr>
      <w:r w:rsidRPr="00A77691">
        <w:rPr>
          <w:noProof/>
        </w:rPr>
        <w:lastRenderedPageBreak/>
        <w:drawing>
          <wp:inline distT="0" distB="0" distL="0" distR="0" wp14:anchorId="1EF8D48E" wp14:editId="4AFF043B">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Pr="005D4441" w:rsidRDefault="00687C88" w:rsidP="00F72981">
      <w:pPr>
        <w:pStyle w:val="Caption"/>
        <w:ind w:firstLine="720"/>
      </w:pPr>
      <w:r>
        <w:t>Gambar 4.</w:t>
      </w:r>
      <w:r w:rsidR="00BB1BDD">
        <w:fldChar w:fldCharType="begin"/>
      </w:r>
      <w:r w:rsidR="00BB1BDD">
        <w:instrText xml:space="preserve"> SEQ Gambar_4. \* ARABIC </w:instrText>
      </w:r>
      <w:r w:rsidR="00BB1BDD">
        <w:fldChar w:fldCharType="separate"/>
      </w:r>
      <w:r w:rsidR="005E7284">
        <w:rPr>
          <w:noProof/>
        </w:rPr>
        <w:t>80</w:t>
      </w:r>
      <w:r w:rsidR="00BB1BDD">
        <w:rPr>
          <w:noProof/>
        </w:rPr>
        <w:fldChar w:fldCharType="end"/>
      </w:r>
      <w:r>
        <w:t xml:space="preserve"> Hasil plot </w:t>
      </w:r>
      <w:r w:rsidRPr="00AF2B77">
        <w:rPr>
          <w:i/>
        </w:rPr>
        <w:t>Representative Text</w:t>
      </w:r>
      <w:r>
        <w:t xml:space="preserve"> untuk parameter </w:t>
      </w:r>
      <w:r w:rsidR="00A77691">
        <w:t>CO</w:t>
      </w:r>
    </w:p>
    <w:p w:rsidR="00687C88" w:rsidRPr="00113266" w:rsidRDefault="00687C88" w:rsidP="00F72981">
      <w:pPr>
        <w:spacing w:before="240"/>
        <w:ind w:left="720" w:firstLine="720"/>
      </w:pPr>
      <w:r>
        <w:t xml:space="preserve">Dalam teks keluaran disebutkan bahwa </w:t>
      </w:r>
      <w:r w:rsidRPr="00F80B0F">
        <w:rPr>
          <w:i/>
          <w:iCs/>
        </w:rPr>
        <w:t>trend</w:t>
      </w:r>
      <w:r>
        <w:t xml:space="preserve"> parameter </w:t>
      </w:r>
      <w:r w:rsidR="00A77691">
        <w:t>CO</w:t>
      </w:r>
      <w:r>
        <w:t xml:space="preserve"> adalah </w:t>
      </w:r>
      <w:r w:rsidR="00A77691">
        <w:t>konstan</w:t>
      </w:r>
      <w:r>
        <w:t xml:space="preserve"> hal tersebut dibuktikan dengan </w:t>
      </w:r>
      <w:r>
        <w:rPr>
          <w:i/>
          <w:iCs/>
        </w:rPr>
        <w:t>linear model</w:t>
      </w:r>
      <w:r>
        <w:t xml:space="preserve"> atau garis berwarna kuning </w:t>
      </w:r>
      <w:r w:rsidR="00F1395C">
        <w:t xml:space="preserve"> pada gambar 4.80</w:t>
      </w:r>
      <w:r w:rsidR="00370E72">
        <w:t xml:space="preserve"> </w:t>
      </w:r>
      <w:r>
        <w:t>yang menaik</w:t>
      </w:r>
      <w:r w:rsidR="00A77691">
        <w:t xml:space="preserve"> namun tidak melebihi</w:t>
      </w:r>
      <w:r w:rsidR="00A77691">
        <w:rPr>
          <w:i/>
          <w:iCs/>
        </w:rPr>
        <w:t xml:space="preserve"> minimum treshold</w:t>
      </w:r>
      <w:r w:rsidR="00A77691">
        <w:t xml:space="preserve"> sebesar 10%</w:t>
      </w:r>
      <w:r>
        <w:t xml:space="preserve">. Selain itu pada teks keluaran disebutkan bahwa pada parameter </w:t>
      </w:r>
      <w:r w:rsidR="00A77691">
        <w:t>CO</w:t>
      </w:r>
      <w:r>
        <w:t xml:space="preserve"> terjadi </w:t>
      </w:r>
      <w:r w:rsidR="00A77691">
        <w:t>penurunan</w:t>
      </w:r>
      <w:r>
        <w:t xml:space="preserve"> yang ekstrem sebesar </w:t>
      </w:r>
      <w:r w:rsidR="00A77691">
        <w:t>0.37</w:t>
      </w:r>
      <w:r w:rsidRPr="00971A6A">
        <w:t xml:space="preserve"> </w:t>
      </w:r>
      <w:r>
        <w:t>poin, fluktuasi ini dapat kita lihat pada gambar 4.</w:t>
      </w:r>
      <w:r w:rsidR="00F1395C">
        <w:t>80</w:t>
      </w:r>
      <w:r>
        <w:t xml:space="preserve"> dimana terdapat kuning yang merepresentasikan penurunan yang ekstrem. Jumlah kenaikan dan penurunan terjadi pada kisaran nilai </w:t>
      </w:r>
      <w:r w:rsidR="00A77691">
        <w:t>0</w:t>
      </w:r>
      <w:r>
        <w:t xml:space="preserve"> hingga </w:t>
      </w:r>
      <w:r w:rsidR="00A77691">
        <w:t>0.4</w:t>
      </w:r>
      <w:r>
        <w:t xml:space="preserve">, sehingga pesan </w:t>
      </w:r>
      <w:r w:rsidR="00A77691">
        <w:t>penurunan ekstrem</w:t>
      </w:r>
      <w:r>
        <w:t xml:space="preserve"> pada teks dapat dibuktikan karena nilai kenaikan dan penurunannya </w:t>
      </w:r>
      <w:r w:rsidR="00A77691">
        <w:t xml:space="preserve">sebesar </w:t>
      </w:r>
      <w:r w:rsidR="00A77691" w:rsidRPr="00A77691">
        <w:t>0.37</w:t>
      </w:r>
      <w:r>
        <w:t xml:space="preserve">. </w:t>
      </w:r>
    </w:p>
    <w:p w:rsidR="00687C88" w:rsidRDefault="00A77691" w:rsidP="00687C88">
      <w:pPr>
        <w:keepNext/>
        <w:jc w:val="center"/>
      </w:pPr>
      <w:r w:rsidRPr="00A77691">
        <w:rPr>
          <w:noProof/>
        </w:rPr>
        <w:lastRenderedPageBreak/>
        <w:drawing>
          <wp:inline distT="0" distB="0" distL="0" distR="0">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pPr>
      <w:r>
        <w:t>Gambar 4.</w:t>
      </w:r>
      <w:r w:rsidR="00BB1BDD">
        <w:fldChar w:fldCharType="begin"/>
      </w:r>
      <w:r w:rsidR="00BB1BDD">
        <w:instrText xml:space="preserve"> SEQ Gambar_4. \* ARABIC </w:instrText>
      </w:r>
      <w:r w:rsidR="00BB1BDD">
        <w:fldChar w:fldCharType="separate"/>
      </w:r>
      <w:r w:rsidR="00F1395C">
        <w:rPr>
          <w:noProof/>
        </w:rPr>
        <w:t>81</w:t>
      </w:r>
      <w:r w:rsidR="00BB1BDD">
        <w:rPr>
          <w:noProof/>
        </w:rPr>
        <w:fldChar w:fldCharType="end"/>
      </w:r>
      <w:r>
        <w:t xml:space="preserve"> Plot </w:t>
      </w:r>
      <w:r>
        <w:rPr>
          <w:i/>
        </w:rPr>
        <w:t xml:space="preserve">Representative Text </w:t>
      </w:r>
      <w:r>
        <w:t xml:space="preserve">untuk parameter </w:t>
      </w:r>
      <w:r w:rsidR="00A77691">
        <w:t>NO</w:t>
      </w:r>
    </w:p>
    <w:p w:rsidR="00687C88" w:rsidRDefault="00687C88" w:rsidP="00A77691">
      <w:pPr>
        <w:ind w:left="720" w:firstLine="720"/>
      </w:pPr>
      <w:r>
        <w:t xml:space="preserve">Pada teks keluaran, dikatakan bahwa </w:t>
      </w:r>
      <w:r>
        <w:rPr>
          <w:i/>
          <w:iCs/>
        </w:rPr>
        <w:t>trend</w:t>
      </w:r>
      <w:r>
        <w:t xml:space="preserve"> parameter JPY adalah </w:t>
      </w:r>
      <w:r w:rsidR="00A77691">
        <w:t xml:space="preserve">konstan hal tersebut dibuktikan dengan </w:t>
      </w:r>
      <w:r w:rsidR="00A77691">
        <w:rPr>
          <w:i/>
          <w:iCs/>
        </w:rPr>
        <w:t>linear model</w:t>
      </w:r>
      <w:r w:rsidR="00A77691">
        <w:t xml:space="preserve"> atau garis berwarna kuning pada ga</w:t>
      </w:r>
      <w:r w:rsidR="00F1395C">
        <w:t>mbar 4.81</w:t>
      </w:r>
      <w:r w:rsidR="00A77691">
        <w:t xml:space="preserve"> yang menaik namun tidak melebihi</w:t>
      </w:r>
      <w:r w:rsidR="00A77691">
        <w:rPr>
          <w:i/>
          <w:iCs/>
        </w:rPr>
        <w:t xml:space="preserve"> minimum treshold</w:t>
      </w:r>
      <w:r w:rsidR="00A77691">
        <w:t xml:space="preserve"> sebesar 10%</w:t>
      </w:r>
      <w:r>
        <w:t xml:space="preserve">, </w:t>
      </w:r>
      <w:r w:rsidR="00A77691" w:rsidRPr="00A77691">
        <w:t xml:space="preserve">pada teks keluaran disebutkan bahwa pada parameter </w:t>
      </w:r>
      <w:r w:rsidR="00A77691">
        <w:t>NO</w:t>
      </w:r>
      <w:r w:rsidR="00A77691" w:rsidRPr="00A77691">
        <w:t xml:space="preserve"> terjadi fluktuasi yang ekstrem dimana terjadi kenaikan sebesar 56 poin dan penurunan sebesar </w:t>
      </w:r>
      <w:r w:rsidR="00A77691">
        <w:t>64</w:t>
      </w:r>
      <w:r w:rsidR="00A77691" w:rsidRPr="00A77691">
        <w:t xml:space="preserve"> poin, fluktuasi ini</w:t>
      </w:r>
      <w:r w:rsidR="00A77691">
        <w:t xml:space="preserve"> dapat kita lihat pada gambar 4.8</w:t>
      </w:r>
      <w:r w:rsidR="00A77691" w:rsidRPr="00A77691">
        <w:t>2 dimana terdapat warna hijau merepresentasikan kenaikan yang ekstrem dan kuning yang merepresentasikan penurunan yang ekstrem.</w:t>
      </w:r>
      <w:r>
        <w:t xml:space="preserve"> </w:t>
      </w:r>
      <w:r w:rsidR="00A77691">
        <w:t>Selain itu p</w:t>
      </w:r>
      <w:r>
        <w:t xml:space="preserve">ada teks keluaran dikatakan bahwa data terakhir </w:t>
      </w:r>
      <w:r w:rsidR="00A77691">
        <w:t xml:space="preserve">parameter CO </w:t>
      </w:r>
      <w:r>
        <w:t xml:space="preserve">berada pada kondisi </w:t>
      </w:r>
      <w:r w:rsidR="00A77691">
        <w:rPr>
          <w:i/>
          <w:iCs/>
        </w:rPr>
        <w:t>medium</w:t>
      </w:r>
      <w:r>
        <w:t xml:space="preserve">, </w:t>
      </w:r>
      <w:r w:rsidR="00A77691">
        <w:t xml:space="preserve">yang </w:t>
      </w:r>
      <w:r>
        <w:t xml:space="preserve">diinterpretasikan menggukan cara </w:t>
      </w:r>
      <w:r w:rsidR="001F507D">
        <w:rPr>
          <w:i/>
          <w:iCs/>
        </w:rPr>
        <w:t>unspecific</w:t>
      </w:r>
      <w:r>
        <w:t>, hal ini sesuai dengan hasil pada gambar 4.</w:t>
      </w:r>
      <w:r w:rsidR="00A77691">
        <w:t>82</w:t>
      </w:r>
      <w:r>
        <w:t xml:space="preserve"> dimana pada grafik tersebut data terakhir berada pada rentang nilai </w:t>
      </w:r>
      <w:r w:rsidR="00A77691">
        <w:t>30</w:t>
      </w:r>
      <w:r>
        <w:t xml:space="preserve"> dan </w:t>
      </w:r>
      <w:r w:rsidR="00A77691">
        <w:t>40</w:t>
      </w:r>
      <w:r>
        <w:t xml:space="preserve"> yang berada pada </w:t>
      </w:r>
      <w:r w:rsidR="00A77691">
        <w:t>wilayah tengah grafik,</w:t>
      </w:r>
    </w:p>
    <w:p w:rsidR="00687C88" w:rsidRDefault="00687C88" w:rsidP="00687C88">
      <w:pPr>
        <w:keepNext/>
        <w:rPr>
          <w:noProof/>
        </w:rPr>
      </w:pPr>
    </w:p>
    <w:p w:rsidR="00687C88" w:rsidRDefault="0078638A" w:rsidP="00687C88">
      <w:pPr>
        <w:keepNext/>
      </w:pPr>
      <w:r w:rsidRPr="0078638A">
        <w:rPr>
          <w:noProof/>
        </w:rPr>
        <w:drawing>
          <wp:inline distT="0" distB="0" distL="0" distR="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rPr>
          <w:i/>
        </w:rPr>
      </w:pPr>
      <w:r>
        <w:t>Gambar 4.</w:t>
      </w:r>
      <w:r w:rsidR="00BB1BDD">
        <w:fldChar w:fldCharType="begin"/>
      </w:r>
      <w:r w:rsidR="00BB1BDD">
        <w:instrText xml:space="preserve"> SEQ Gambar_4. \* ARABIC </w:instrText>
      </w:r>
      <w:r w:rsidR="00BB1BDD">
        <w:fldChar w:fldCharType="separate"/>
      </w:r>
      <w:r w:rsidR="00F1395C">
        <w:rPr>
          <w:noProof/>
        </w:rPr>
        <w:t>82</w:t>
      </w:r>
      <w:r w:rsidR="00BB1BDD">
        <w:rPr>
          <w:noProof/>
        </w:rPr>
        <w:fldChar w:fldCharType="end"/>
      </w:r>
      <w:r>
        <w:t xml:space="preserve"> Hasil plot </w:t>
      </w:r>
      <w:r>
        <w:rPr>
          <w:i/>
        </w:rPr>
        <w:t xml:space="preserve">Representative Text </w:t>
      </w:r>
      <w:r>
        <w:t>untuk parameter</w:t>
      </w:r>
      <w:r>
        <w:rPr>
          <w:i/>
        </w:rPr>
        <w:t xml:space="preserve"> </w:t>
      </w:r>
      <w:r w:rsidR="0078638A">
        <w:t>PM10</w:t>
      </w:r>
    </w:p>
    <w:p w:rsidR="00687C88" w:rsidRDefault="00687C88" w:rsidP="00F1395C">
      <w:pPr>
        <w:ind w:left="720" w:firstLine="720"/>
        <w:rPr>
          <w:noProof/>
        </w:rPr>
      </w:pPr>
      <w:r>
        <w:rPr>
          <w:i/>
          <w:iCs/>
        </w:rPr>
        <w:t>Trend</w:t>
      </w:r>
      <w:r>
        <w:t xml:space="preserve"> </w:t>
      </w:r>
      <w:r w:rsidR="0078638A">
        <w:t>PM10</w:t>
      </w:r>
      <w:r>
        <w:t xml:space="preserve"> pada teks keluaran dikatakan </w:t>
      </w:r>
      <w:r w:rsidR="0078638A">
        <w:t xml:space="preserve">sebagai satu-satunya parameter dengan </w:t>
      </w:r>
      <w:r w:rsidR="0078638A">
        <w:rPr>
          <w:i/>
          <w:iCs/>
        </w:rPr>
        <w:t xml:space="preserve">trend </w:t>
      </w:r>
      <w:r w:rsidR="0078638A">
        <w:t xml:space="preserve">yang </w:t>
      </w:r>
      <w:r>
        <w:t xml:space="preserve">menaik sesuai dengan </w:t>
      </w:r>
      <w:r>
        <w:rPr>
          <w:i/>
          <w:iCs/>
        </w:rPr>
        <w:t>Linear Model</w:t>
      </w:r>
      <w:r>
        <w:t xml:space="preserve"> pada gambar 4.74 yang berwarna kuning. Selain itu pada teks keluaran disebutkan bahwa pada parameter </w:t>
      </w:r>
      <w:r w:rsidR="0078638A">
        <w:rPr>
          <w:iCs/>
        </w:rPr>
        <w:t xml:space="preserve">PM10 </w:t>
      </w:r>
      <w:r>
        <w:t xml:space="preserve">terjadi </w:t>
      </w:r>
      <w:r w:rsidR="0078638A">
        <w:t>kenaikan</w:t>
      </w:r>
      <w:r>
        <w:t xml:space="preserve"> yang ekstrem dimana terjadi kenaikan sebesar </w:t>
      </w:r>
      <w:r w:rsidRPr="00986CB8">
        <w:t>20.05</w:t>
      </w:r>
      <w:r>
        <w:t xml:space="preserve"> poin </w:t>
      </w:r>
      <w:r w:rsidR="0078638A">
        <w:t>k,enaikan</w:t>
      </w:r>
      <w:r>
        <w:t xml:space="preserve"> i</w:t>
      </w:r>
      <w:r w:rsidR="0078638A">
        <w:t>ni dapat kita lihat pada gambar 4</w:t>
      </w:r>
      <w:r>
        <w:t>.</w:t>
      </w:r>
      <w:r w:rsidR="0078638A">
        <w:t>8</w:t>
      </w:r>
      <w:r w:rsidR="00F1395C">
        <w:t>2</w:t>
      </w:r>
      <w:r w:rsidR="0078638A">
        <w:t xml:space="preserve"> </w:t>
      </w:r>
      <w:r>
        <w:t>dimana terdapat warna hijau merepres</w:t>
      </w:r>
      <w:r w:rsidR="0078638A">
        <w:t>entasikan kenaikan yang ekstrem. Selain itu dikatakan bahwa PM10 mencapai nilai terendah pada pulan ini, hal ini dibuktikan dengan lingkaran merah pada data terakhir yang berada pada dasar grafik .</w:t>
      </w:r>
    </w:p>
    <w:p w:rsidR="00687C88" w:rsidRDefault="00687C88" w:rsidP="00687C88"/>
    <w:p w:rsidR="00687C88" w:rsidRDefault="00687C88" w:rsidP="00687C88">
      <w:pPr>
        <w:keepNext/>
        <w:spacing w:before="120" w:after="120"/>
        <w:rPr>
          <w:noProof/>
          <w:sz w:val="20"/>
          <w:szCs w:val="18"/>
        </w:rPr>
      </w:pPr>
    </w:p>
    <w:p w:rsidR="0078638A" w:rsidRDefault="0078638A" w:rsidP="00687C88">
      <w:pPr>
        <w:keepNext/>
        <w:spacing w:before="120" w:after="120"/>
        <w:jc w:val="center"/>
        <w:rPr>
          <w:noProof/>
          <w:sz w:val="20"/>
          <w:szCs w:val="18"/>
        </w:rPr>
      </w:pPr>
    </w:p>
    <w:p w:rsidR="00687C88" w:rsidRDefault="0078638A" w:rsidP="00687C88">
      <w:pPr>
        <w:keepNext/>
        <w:spacing w:before="120" w:after="120"/>
        <w:jc w:val="center"/>
        <w:rPr>
          <w:sz w:val="20"/>
          <w:szCs w:val="18"/>
        </w:rPr>
      </w:pPr>
      <w:r w:rsidRPr="0078638A">
        <w:rPr>
          <w:noProof/>
          <w:sz w:val="20"/>
          <w:szCs w:val="18"/>
        </w:rPr>
        <w:drawing>
          <wp:inline distT="0" distB="0" distL="0" distR="0">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64">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687C88" w:rsidRPr="00DE25C5" w:rsidRDefault="00687C88" w:rsidP="0078638A">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F1395C">
        <w:rPr>
          <w:noProof/>
          <w:sz w:val="20"/>
          <w:szCs w:val="18"/>
        </w:rPr>
        <w:t>8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 xml:space="preserve">parameter data </w:t>
      </w:r>
      <w:r w:rsidR="0078638A">
        <w:rPr>
          <w:sz w:val="20"/>
          <w:szCs w:val="18"/>
        </w:rPr>
        <w:t>kualitas udara</w:t>
      </w:r>
    </w:p>
    <w:p w:rsidR="00687C88" w:rsidRDefault="00687C88" w:rsidP="005E7284">
      <w:pPr>
        <w:keepNext/>
        <w:spacing w:before="120"/>
        <w:ind w:left="720" w:firstLine="720"/>
        <w:rPr>
          <w:i/>
          <w:iCs/>
        </w:rPr>
      </w:pPr>
      <w:r>
        <w:t xml:space="preserve">Pada teks keluaran dikatakan bahwa </w:t>
      </w:r>
      <w:r w:rsidR="0078638A">
        <w:t>NOX</w:t>
      </w:r>
      <w:r>
        <w:t xml:space="preserve"> memiliki dampak paling besar pada parameter lain, hal ini dibuktikan dengan menghitung nilai rata-rata hasil korelasi parameter </w:t>
      </w:r>
      <w:r w:rsidR="0078638A">
        <w:t xml:space="preserve">NOX </w:t>
      </w:r>
      <w:r>
        <w:t>pada gambar 4.</w:t>
      </w:r>
      <w:r w:rsidR="00F1395C">
        <w:t>83</w:t>
      </w:r>
      <w:r>
        <w:t xml:space="preserve"> dimana secara perthitungan kasar parameter </w:t>
      </w:r>
      <w:r w:rsidR="0078638A">
        <w:t xml:space="preserve">NOX </w:t>
      </w:r>
      <w:r>
        <w:t xml:space="preserve">memiliki nilai rata-rata korelasi paramter paling tinggi dibanding parameter lainnya. </w:t>
      </w:r>
      <w:r w:rsidR="0078638A">
        <w:t xml:space="preserve">Selain itu pada teks keluaran dikatakan bahwa penurunan pada nilai NO2 berdampak pada penurunan CO dan NO begitu juga untuk kenaikan, hal ini sejalan dengan hasil korelasi parameter NO2-CO sebesar 0.73 dan korelasi NO2-NO sebesar 0.72 yang tergolong pada kategori </w:t>
      </w:r>
      <w:r w:rsidR="0078638A">
        <w:rPr>
          <w:i/>
          <w:iCs/>
        </w:rPr>
        <w:t xml:space="preserve">strong relationship. </w:t>
      </w:r>
      <w:r w:rsidR="0078638A">
        <w:t xml:space="preserve">Dikatakan juga pada teks keluaran bahwa penurunan yang terjadi pada NOX berdampak pada menurunya nilai parameter CO, NO, dan NO2, hal ini dibuktikan dengan nilai korelasi NOX-CO sebesar </w:t>
      </w:r>
      <w:r w:rsidR="00057B79">
        <w:t xml:space="preserve">0.7, lalu nilai korealasi </w:t>
      </w:r>
      <w:r w:rsidR="00057B79">
        <w:lastRenderedPageBreak/>
        <w:t xml:space="preserve">NOX-NO sebesar 0.95, dan nilai korelasi antara NOX dan NO2 sebesar 0.89 yang jika diinterpretasikan hasilnya tergolong pada kategori </w:t>
      </w:r>
      <w:r w:rsidR="00057B79">
        <w:rPr>
          <w:i/>
          <w:iCs/>
        </w:rPr>
        <w:t xml:space="preserve">strong, almost perfect, </w:t>
      </w:r>
      <w:r w:rsidR="00057B79">
        <w:t xml:space="preserve">dan </w:t>
      </w:r>
      <w:r w:rsidR="00057B79">
        <w:rPr>
          <w:i/>
          <w:iCs/>
        </w:rPr>
        <w:t>very strong relationship.</w:t>
      </w:r>
    </w:p>
    <w:p w:rsidR="005E7284" w:rsidRPr="00057B79" w:rsidRDefault="005E7284" w:rsidP="005E7284">
      <w:pPr>
        <w:keepNext/>
        <w:ind w:left="720" w:firstLine="720"/>
        <w:rPr>
          <w:i/>
          <w:iCs/>
        </w:rPr>
      </w:pPr>
    </w:p>
    <w:p w:rsidR="00D867AF" w:rsidRDefault="00C97384" w:rsidP="00CD28C7">
      <w:pPr>
        <w:pStyle w:val="Heading3"/>
        <w:numPr>
          <w:ilvl w:val="2"/>
          <w:numId w:val="21"/>
        </w:numPr>
        <w:spacing w:before="0" w:line="259" w:lineRule="auto"/>
        <w:ind w:left="709"/>
        <w:jc w:val="left"/>
      </w:pPr>
      <w:r>
        <w:t xml:space="preserve">Hasil dan Pembahasan Hasil </w:t>
      </w:r>
      <w:r w:rsidR="00D867AF" w:rsidRPr="00C5428D">
        <w:t xml:space="preserve">Eksperimen dengan Data </w:t>
      </w:r>
      <w:r w:rsidR="00D867AF">
        <w:t>Partikel Udara</w:t>
      </w:r>
    </w:p>
    <w:p w:rsidR="00D867AF" w:rsidRPr="005E7284" w:rsidRDefault="00D867AF" w:rsidP="005E7284">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w:t>
      </w:r>
      <w:r w:rsidR="005E7284">
        <w:t xml:space="preserve"> Data ini memiliki keunikan tersendiri dibanding dataset lainnya, dimana data ini memiliki parameter </w:t>
      </w:r>
      <w:r w:rsidR="005E7284">
        <w:rPr>
          <w:i/>
          <w:iCs/>
        </w:rPr>
        <w:t>categorical</w:t>
      </w:r>
      <w:r w:rsidR="005E7284">
        <w:t xml:space="preserve"> dan beberapa parameter yang konstan, selain itu parameter lain memiliki fluktuasi yang cukup ekstrem. Jumlah data pada dataset ini adalah sebanyak 17 ribu lebih data sehingga dataset ini menarik.</w:t>
      </w:r>
    </w:p>
    <w:p w:rsidR="00D867AF" w:rsidRPr="007E75E2" w:rsidRDefault="00D867AF"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r w:rsidR="005E7284">
        <w:rPr>
          <w:rFonts w:cs="Times New Roman"/>
          <w:b/>
          <w:color w:val="000000" w:themeColor="text1"/>
          <w:szCs w:val="24"/>
          <w:lang w:eastAsia="id-ID"/>
        </w:rPr>
        <w:t xml:space="preserve">Tanpa </w:t>
      </w:r>
      <w:r w:rsidR="005E7284">
        <w:rPr>
          <w:rFonts w:cs="Times New Roman"/>
          <w:b/>
          <w:i/>
          <w:iCs/>
          <w:color w:val="000000" w:themeColor="text1"/>
          <w:szCs w:val="24"/>
          <w:lang w:eastAsia="id-ID"/>
        </w:rPr>
        <w:t>Header</w:t>
      </w:r>
    </w:p>
    <w:p w:rsidR="00D867AF" w:rsidRPr="005E7284" w:rsidRDefault="00D867AF" w:rsidP="005E7284">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sidR="005E7284">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sidR="005E7284">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sidR="005E7284">
        <w:rPr>
          <w:rFonts w:cs="Times New Roman"/>
          <w:bCs/>
          <w:color w:val="000000" w:themeColor="text1"/>
          <w:szCs w:val="24"/>
          <w:lang w:eastAsia="id-ID"/>
        </w:rPr>
        <w:t>84</w:t>
      </w:r>
      <w:r w:rsidRPr="005E7284">
        <w:rPr>
          <w:rFonts w:cs="Times New Roman"/>
          <w:bCs/>
          <w:color w:val="000000" w:themeColor="text1"/>
          <w:szCs w:val="24"/>
          <w:lang w:eastAsia="id-ID"/>
        </w:rPr>
        <w:t>.</w:t>
      </w:r>
    </w:p>
    <w:p w:rsidR="00D867AF" w:rsidRDefault="00D867AF"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50</w:t>
      </w:r>
      <w:r w:rsidR="00BB1BDD">
        <w:rPr>
          <w:noProof/>
        </w:rPr>
        <w:fldChar w:fldCharType="end"/>
      </w:r>
      <w:r>
        <w:t xml:space="preserve"> Cuplikan data </w:t>
      </w:r>
      <w:r w:rsidR="005E7284">
        <w:t>kualitas udara</w:t>
      </w:r>
      <w:r>
        <w:t xml:space="preserve"> tanpa menggunakan </w:t>
      </w:r>
      <w:r>
        <w:rPr>
          <w:i/>
        </w:rPr>
        <w:t>header</w:t>
      </w:r>
      <w:r w:rsidR="005E7284">
        <w:t xml:space="preserve"> (</w:t>
      </w:r>
      <w:r w:rsidR="005E7284" w:rsidRPr="005E7284">
        <w:rPr>
          <w:rFonts w:cs="Times New Roman"/>
          <w:bCs/>
          <w:color w:val="000000" w:themeColor="text1"/>
          <w:szCs w:val="24"/>
          <w:lang w:eastAsia="id-ID"/>
        </w:rPr>
        <w:t>BPM</w:t>
      </w:r>
      <w:r w:rsidR="005E7284">
        <w:t xml:space="preserve"> </w:t>
      </w:r>
      <w:r>
        <w:t>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867AF" w:rsidRDefault="00D867AF" w:rsidP="00D867AF"/>
    <w:p w:rsidR="005E7284" w:rsidRDefault="005E7284">
      <w:pPr>
        <w:rPr>
          <w:rFonts w:cs="Times New Roman"/>
          <w:b/>
          <w:color w:val="000000" w:themeColor="text1"/>
          <w:szCs w:val="24"/>
          <w:lang w:val="id-ID" w:eastAsia="id-ID"/>
        </w:rPr>
      </w:pPr>
      <w:r>
        <w:rPr>
          <w:rFonts w:cs="Times New Roman"/>
          <w:b/>
          <w:color w:val="000000" w:themeColor="text1"/>
          <w:szCs w:val="24"/>
          <w:lang w:val="id-ID" w:eastAsia="id-ID"/>
        </w:rPr>
        <w:br w:type="page"/>
      </w:r>
    </w:p>
    <w:p w:rsidR="00D867AF" w:rsidRDefault="00575880" w:rsidP="00D867AF">
      <w:pPr>
        <w:keepNext/>
        <w:spacing w:before="360" w:after="120"/>
      </w:pPr>
      <w:r>
        <w:rPr>
          <w:noProof/>
        </w:rPr>
        <w:lastRenderedPageBreak/>
        <w:drawing>
          <wp:inline distT="0" distB="0" distL="0" distR="0" wp14:anchorId="430EF488" wp14:editId="03E6D17E">
            <wp:extent cx="5039995" cy="1993265"/>
            <wp:effectExtent l="0" t="0" r="825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1993265"/>
                    </a:xfrm>
                    <a:prstGeom prst="rect">
                      <a:avLst/>
                    </a:prstGeom>
                  </pic:spPr>
                </pic:pic>
              </a:graphicData>
            </a:graphic>
          </wp:inline>
        </w:drawing>
      </w:r>
    </w:p>
    <w:p w:rsidR="00D867AF" w:rsidRPr="00F245F4" w:rsidRDefault="00D867AF" w:rsidP="002B494B">
      <w:pPr>
        <w:pStyle w:val="Caption"/>
        <w:rPr>
          <w:rFonts w:cs="Times New Roman"/>
          <w:bCs/>
          <w:color w:val="000000" w:themeColor="text1"/>
          <w:szCs w:val="24"/>
          <w:lang w:eastAsia="id-ID"/>
        </w:rPr>
      </w:pPr>
      <w:r>
        <w:t>Gambar 4.</w:t>
      </w:r>
      <w:r w:rsidR="00BB1BDD">
        <w:fldChar w:fldCharType="begin"/>
      </w:r>
      <w:r w:rsidR="00BB1BDD">
        <w:instrText xml:space="preserve"> SEQ Gambar_4. \* ARABIC </w:instrText>
      </w:r>
      <w:r w:rsidR="00BB1BDD">
        <w:fldChar w:fldCharType="separate"/>
      </w:r>
      <w:r w:rsidR="005E7284">
        <w:rPr>
          <w:noProof/>
        </w:rPr>
        <w:t>84</w:t>
      </w:r>
      <w:r w:rsidR="00BB1BDD">
        <w:rPr>
          <w:noProof/>
        </w:rPr>
        <w:fldChar w:fldCharType="end"/>
      </w:r>
      <w:r>
        <w:t xml:space="preserve"> Hasil eskperimen ke-</w:t>
      </w:r>
      <w:r w:rsidR="006C7BCA">
        <w:t>sepuluh</w:t>
      </w:r>
      <w:r>
        <w:t xml:space="preserve"> menggunakan data </w:t>
      </w:r>
      <w:r w:rsidR="002B494B">
        <w:t>partikel</w:t>
      </w:r>
      <w:r>
        <w:t xml:space="preserve"> udara</w:t>
      </w:r>
      <w:r>
        <w:br/>
        <w:t xml:space="preserve">tanpa menggunakan </w:t>
      </w:r>
      <w:r w:rsidRPr="000C5B76">
        <w:rPr>
          <w:i/>
        </w:rPr>
        <w:t>header</w:t>
      </w:r>
      <w:r>
        <w:t xml:space="preserve"> (</w:t>
      </w:r>
      <w:r w:rsidR="006C7BCA">
        <w:t>BPM</w:t>
      </w:r>
      <w:r>
        <w:t>_NH)</w:t>
      </w:r>
    </w:p>
    <w:p w:rsidR="00D867AF" w:rsidRDefault="00D867AF" w:rsidP="00C97384">
      <w:pPr>
        <w:spacing w:before="240"/>
        <w:ind w:firstLine="720"/>
      </w:pPr>
      <w:r>
        <w:t>Hasil keluaran eksperimen ke-</w:t>
      </w:r>
      <w:r w:rsidR="006C7BCA">
        <w:t xml:space="preserve">sepuluh </w:t>
      </w:r>
      <w:r>
        <w:t>pada gambar 4.</w:t>
      </w:r>
      <w:r w:rsidR="005E7284">
        <w:t>84</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w:t>
      </w:r>
      <w:r w:rsidR="006C7BCA">
        <w:t>. PM2.5</w:t>
      </w:r>
      <w:r>
        <w:t xml:space="preserve">, V3 mewakili </w:t>
      </w:r>
      <w:r w:rsidR="006C7BCA" w:rsidRPr="006C7BCA">
        <w:t>DEWP</w:t>
      </w:r>
      <w:r>
        <w:t>, V4 mewakili</w:t>
      </w:r>
      <w:r w:rsidRPr="00687C88">
        <w:t xml:space="preserve"> </w:t>
      </w:r>
      <w:r w:rsidR="006C7BCA" w:rsidRPr="006C7BCA">
        <w:t>TEMP</w:t>
      </w:r>
      <w:r>
        <w:t>, V5, mewakili</w:t>
      </w:r>
      <w:r w:rsidRPr="00687C88">
        <w:t xml:space="preserve"> </w:t>
      </w:r>
      <w:r w:rsidR="006C7BCA" w:rsidRPr="006C7BCA">
        <w:t>PRES</w:t>
      </w:r>
      <w:r>
        <w:t>, V6 mewakili</w:t>
      </w:r>
      <w:r w:rsidRPr="00687C88">
        <w:t xml:space="preserve"> </w:t>
      </w:r>
      <w:r w:rsidR="006C7BCA" w:rsidRPr="006C7BCA">
        <w:t>CBWD</w:t>
      </w:r>
      <w:r>
        <w:t>,</w:t>
      </w:r>
      <w:r w:rsidRPr="00687C88">
        <w:t xml:space="preserve"> </w:t>
      </w:r>
      <w:r>
        <w:t xml:space="preserve">V7 mewakili </w:t>
      </w:r>
      <w:r w:rsidR="006C7BCA" w:rsidRPr="006C7BCA">
        <w:t>LWS</w:t>
      </w:r>
      <w:r>
        <w:t xml:space="preserve">, V8 mewakili </w:t>
      </w:r>
      <w:r w:rsidR="006C7BCA" w:rsidRPr="006C7BCA">
        <w:t>IS</w:t>
      </w:r>
      <w:r>
        <w:t xml:space="preserve">, dan V9 mewakili </w:t>
      </w:r>
      <w:r w:rsidR="006C7BCA">
        <w:t>IR.</w:t>
      </w:r>
      <w:r w:rsidR="006C7BCA" w:rsidRPr="006C7BCA">
        <w:tab/>
      </w:r>
      <w:r w:rsidR="006C7BCA" w:rsidRPr="006C7BCA">
        <w:tab/>
      </w:r>
      <w:r w:rsidR="006C7BCA" w:rsidRPr="006C7BCA">
        <w:tab/>
      </w:r>
      <w:r w:rsidR="006C7BCA" w:rsidRPr="006C7BCA">
        <w:tab/>
      </w:r>
      <w:r w:rsidR="006C7BCA" w:rsidRPr="006C7BCA">
        <w:tab/>
      </w:r>
    </w:p>
    <w:p w:rsidR="00D867AF" w:rsidRDefault="00D867AF" w:rsidP="005E7284">
      <w:pPr>
        <w:ind w:firstLine="720"/>
      </w:pPr>
      <w:r>
        <w:t>Dimana dalam informasi pada gambar 4.</w:t>
      </w:r>
      <w:r w:rsidR="005E7284">
        <w:t>84</w:t>
      </w:r>
      <w:r>
        <w:t xml:space="preserve"> dikatakan bahwa </w:t>
      </w:r>
      <w:r>
        <w:rPr>
          <w:i/>
          <w:iCs/>
        </w:rPr>
        <w:t xml:space="preserve">trend </w:t>
      </w:r>
      <w:r>
        <w:t xml:space="preserve">dari parameter ke-tiga atau </w:t>
      </w:r>
      <w:r w:rsidR="006C7BCA">
        <w:t>V3 dan V4</w:t>
      </w:r>
      <w:r>
        <w:t xml:space="preserve"> adalah </w:t>
      </w:r>
      <w:r w:rsidR="006C7BCA">
        <w:t>menurun</w:t>
      </w:r>
      <w:r>
        <w:t xml:space="preserve">, dan sisanya adalah konstan. Parameter V3, V4 dan V5 memiliki nilai yang lebih </w:t>
      </w:r>
      <w:r w:rsidR="006C7BCA">
        <w:t>kecil</w:t>
      </w:r>
      <w:r>
        <w:t xml:space="preserve"> dibandingkan dengan nilai pada minggu lalu, dan sisanya lebih </w:t>
      </w:r>
      <w:r w:rsidR="006C7BCA">
        <w:t>besar</w:t>
      </w:r>
      <w:r>
        <w:t>.</w:t>
      </w:r>
      <w:r w:rsidR="006C7BCA">
        <w:t xml:space="preserve"> Terjadi </w:t>
      </w:r>
      <w:r w:rsidR="006C7BCA">
        <w:rPr>
          <w:i/>
          <w:iCs/>
        </w:rPr>
        <w:t>repeated event</w:t>
      </w:r>
      <w:r w:rsidR="006E0C8F">
        <w:t xml:space="preserve"> pada parameter V8</w:t>
      </w:r>
      <w:r w:rsidR="006C7BCA">
        <w:t xml:space="preserve"> dimana parameter tersebut </w:t>
      </w:r>
      <w:r w:rsidR="006E0C8F">
        <w:t xml:space="preserve">berada pada keadaan </w:t>
      </w:r>
      <w:r w:rsidR="006E0C8F">
        <w:rPr>
          <w:i/>
          <w:iCs/>
        </w:rPr>
        <w:t xml:space="preserve">very low </w:t>
      </w:r>
      <w:r w:rsidR="006E0C8F">
        <w:t xml:space="preserve">selama </w:t>
      </w:r>
      <w:r w:rsidR="006C7BCA">
        <w:t>lebih dar</w:t>
      </w:r>
      <w:r w:rsidR="006E0C8F">
        <w:t xml:space="preserve">i 1752 jam, dengan dua kali </w:t>
      </w:r>
      <w:r w:rsidR="006C7BCA">
        <w:t>perulangan</w:t>
      </w:r>
      <w:r w:rsidR="006E0C8F">
        <w:t xml:space="preserve"> terjadi</w:t>
      </w:r>
      <w:r w:rsidR="006C7BCA">
        <w:t xml:space="preserve"> yaitu pada periode 18 Mar 2010 11:00 sampai</w:t>
      </w:r>
      <w:r w:rsidR="006E0C8F">
        <w:t xml:space="preserve"> 9 Feb 2011 22:00,</w:t>
      </w:r>
      <w:r w:rsidR="006C7BCA">
        <w:t xml:space="preserve"> dan pada periode 27 Feb 2011 13:00 sampai 2 Dec 2011 06:00.</w:t>
      </w:r>
      <w:r>
        <w:t xml:space="preserve"> Terdapat beberapa </w:t>
      </w:r>
      <w:r>
        <w:rPr>
          <w:i/>
          <w:iCs/>
        </w:rPr>
        <w:t xml:space="preserve">extreme event, </w:t>
      </w:r>
      <w:r>
        <w:t xml:space="preserve">dimana parameter </w:t>
      </w:r>
      <w:r w:rsidR="006E0C8F">
        <w:t>V2, V7, V8, dan V9</w:t>
      </w:r>
      <w:r>
        <w:t xml:space="preserve"> mengalami </w:t>
      </w:r>
      <w:r w:rsidR="006E0C8F">
        <w:t>fluktuasi</w:t>
      </w:r>
      <w:r>
        <w:t xml:space="preserve"> yang cukup ekstrem. Dikatakan bahwa </w:t>
      </w:r>
      <w:r w:rsidR="006E0C8F">
        <w:t>V3</w:t>
      </w:r>
      <w:r>
        <w:t xml:space="preserve"> memiliki nilai rata-rata korelasi tetinggi dengan interpretasi korelasi </w:t>
      </w:r>
      <w:r w:rsidR="006E0C8F">
        <w:rPr>
          <w:i/>
          <w:iCs/>
        </w:rPr>
        <w:t>moderate</w:t>
      </w:r>
      <w:r>
        <w:t xml:space="preserve">. Lalu terdapat beberapa parameter yang memiliki dampak yang kuat pada parameter lainnya, misalnya pada parameter </w:t>
      </w:r>
      <w:r w:rsidR="006E0C8F">
        <w:t>V4</w:t>
      </w:r>
      <w:r>
        <w:t xml:space="preserve"> terjadi </w:t>
      </w:r>
      <w:r w:rsidR="006E0C8F">
        <w:t>kenaikan</w:t>
      </w:r>
      <w:r>
        <w:t xml:space="preserve"> maka hal tersebut berdampak pada </w:t>
      </w:r>
      <w:r w:rsidR="006E0C8F">
        <w:t>meningkatnya</w:t>
      </w:r>
      <w:r>
        <w:t xml:space="preserve"> nilai parameter </w:t>
      </w:r>
      <w:r w:rsidR="006E0C8F">
        <w:t>V3</w:t>
      </w:r>
      <w:r>
        <w:t xml:space="preserve">, lalu jika penurunan terjadi pada parameter V5, hal ini akan berdampak juga pada </w:t>
      </w:r>
      <w:r w:rsidR="006E0C8F">
        <w:t>menaiknya</w:t>
      </w:r>
      <w:r>
        <w:t xml:space="preserve"> nilai parameter </w:t>
      </w:r>
      <w:r w:rsidR="006E0C8F">
        <w:t>V3 dan V4</w:t>
      </w:r>
      <w:r>
        <w:t>.</w:t>
      </w:r>
    </w:p>
    <w:p w:rsidR="00D867AF" w:rsidRDefault="00D867AF" w:rsidP="005E7284">
      <w:pPr>
        <w:ind w:firstLine="720"/>
      </w:pPr>
      <w:r>
        <w:lastRenderedPageBreak/>
        <w:t xml:space="preserve">Pada paragraf ke-dua terlihat deskripsi kondisi setiap parameter, dan terdapat </w:t>
      </w:r>
      <w:r>
        <w:rPr>
          <w:i/>
          <w:iCs/>
        </w:rPr>
        <w:t xml:space="preserve">event </w:t>
      </w:r>
      <w:r>
        <w:t>ya</w:t>
      </w:r>
      <w:r w:rsidR="006E0C8F">
        <w:t>ng menunjukan bahwa parameter V8 dan V9</w:t>
      </w:r>
      <w:r>
        <w:t xml:space="preserve"> mencapai nilai terendah pada </w:t>
      </w:r>
      <w:r w:rsidR="006E0C8F">
        <w:t>jam</w:t>
      </w:r>
      <w:r>
        <w:t xml:space="preserve"> tersebut. Pada paragraf ke-tiga disimpulkan bahwa </w:t>
      </w:r>
      <w:r w:rsidR="006E0C8F">
        <w:t>semua parameter tidak mengalami perubahan yang berarti dan akan tetap berada pada kondisi seperti pada paragraf ke-dua.</w:t>
      </w:r>
    </w:p>
    <w:p w:rsidR="005E7284" w:rsidRPr="005E7284" w:rsidRDefault="005E7284" w:rsidP="009A3C1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D867AF" w:rsidRDefault="00EA55E3" w:rsidP="00D867AF">
      <w:pPr>
        <w:keepNext/>
        <w:spacing w:before="120"/>
      </w:pPr>
      <w:r>
        <w:rPr>
          <w:noProof/>
        </w:rPr>
        <w:drawing>
          <wp:inline distT="0" distB="0" distL="0" distR="0" wp14:anchorId="02B8CF31" wp14:editId="06F144CD">
            <wp:extent cx="5039995" cy="1980565"/>
            <wp:effectExtent l="0" t="0" r="825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1980565"/>
                    </a:xfrm>
                    <a:prstGeom prst="rect">
                      <a:avLst/>
                    </a:prstGeom>
                  </pic:spPr>
                </pic:pic>
              </a:graphicData>
            </a:graphic>
          </wp:inline>
        </w:drawing>
      </w:r>
    </w:p>
    <w:p w:rsidR="00D867AF" w:rsidRDefault="00D867AF" w:rsidP="00DB68D1">
      <w:pPr>
        <w:pStyle w:val="Caption"/>
      </w:pPr>
      <w:r>
        <w:t>Gambar 4.</w:t>
      </w:r>
      <w:r w:rsidR="00BB1BDD">
        <w:fldChar w:fldCharType="begin"/>
      </w:r>
      <w:r w:rsidR="00BB1BDD">
        <w:instrText xml:space="preserve"> SEQ Gambar_4. \* ARABIC </w:instrText>
      </w:r>
      <w:r w:rsidR="00BB1BDD">
        <w:fldChar w:fldCharType="separate"/>
      </w:r>
      <w:r w:rsidR="00134EF3">
        <w:rPr>
          <w:noProof/>
        </w:rPr>
        <w:t>86</w:t>
      </w:r>
      <w:r w:rsidR="00BB1BDD">
        <w:rPr>
          <w:noProof/>
        </w:rPr>
        <w:fldChar w:fldCharType="end"/>
      </w:r>
      <w:r w:rsidRPr="009C3B1A">
        <w:t xml:space="preserve"> </w:t>
      </w:r>
      <w:r>
        <w:t>Hasil eksperimen ke-</w:t>
      </w:r>
      <w:r w:rsidR="00FD01BD">
        <w:t>sebelas</w:t>
      </w:r>
      <w:r w:rsidR="002B494B">
        <w:t xml:space="preserve"> </w:t>
      </w:r>
      <w:r>
        <w:t xml:space="preserve">menggunakan data </w:t>
      </w:r>
      <w:r w:rsidR="00E60C8D">
        <w:t>partikel</w:t>
      </w:r>
      <w:r>
        <w:t xml:space="preserve"> udara</w:t>
      </w:r>
      <w:r>
        <w:br/>
        <w:t xml:space="preserve">dengan menggunakan </w:t>
      </w:r>
      <w:r w:rsidRPr="000C5B76">
        <w:rPr>
          <w:i/>
        </w:rPr>
        <w:t>header</w:t>
      </w:r>
      <w:r>
        <w:t xml:space="preserve"> (</w:t>
      </w:r>
      <w:r w:rsidR="00E60C8D">
        <w:t>BPM</w:t>
      </w:r>
      <w:r>
        <w:t>_WH)</w:t>
      </w:r>
    </w:p>
    <w:p w:rsidR="00D867AF" w:rsidRDefault="00D867AF" w:rsidP="00C97384">
      <w:pPr>
        <w:spacing w:before="240"/>
        <w:ind w:firstLine="720"/>
      </w:pPr>
      <w:r>
        <w:t>Untuk eksperimen ke-</w:t>
      </w:r>
      <w:r w:rsidR="00FD01BD">
        <w:t xml:space="preserve">sebelas </w:t>
      </w:r>
      <w:r>
        <w:t>pada gambar 4.</w:t>
      </w:r>
      <w:r w:rsidR="006E0C8F">
        <w:t>86</w:t>
      </w:r>
      <w:r>
        <w:t xml:space="preserve"> digunakan data </w:t>
      </w:r>
      <w:r w:rsidR="00E60C8D">
        <w:t>partikel</w:t>
      </w:r>
      <w:r>
        <w:t xml:space="preserve"> udara dimana data tersebut diproses dengan menggunakan </w:t>
      </w:r>
      <w:r>
        <w:rPr>
          <w:i/>
          <w:iCs/>
        </w:rPr>
        <w:t>header</w:t>
      </w:r>
      <w:r>
        <w:t xml:space="preserve"> aslinya namun untuk penginterpretasiannya masih digunakan cara </w:t>
      </w:r>
      <w:r w:rsidR="001F507D">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00E60C8D" w:rsidRPr="00E60C8D">
        <w:t>pm2.5,</w:t>
      </w:r>
      <w:r>
        <w:t xml:space="preserve"> V3 diinterpretasikan menjadi </w:t>
      </w:r>
      <w:r w:rsidR="00E60C8D" w:rsidRPr="00E60C8D">
        <w:t>DEWP</w:t>
      </w:r>
      <w:r>
        <w:t xml:space="preserve">, V4 diinterpretasikan menjadi </w:t>
      </w:r>
      <w:r w:rsidR="00E60C8D" w:rsidRPr="00E60C8D">
        <w:t>TEMP</w:t>
      </w:r>
      <w:r>
        <w:t xml:space="preserve">, V5 diinterpretasikan menjadi </w:t>
      </w:r>
      <w:r w:rsidR="00E60C8D"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Pr="005E7284" w:rsidRDefault="00FD01BD"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D867AF" w:rsidRDefault="00D867AF" w:rsidP="005E7284">
      <w:pPr>
        <w:ind w:firstLine="720"/>
      </w:pPr>
      <w:r>
        <w:t>Untuk eksperimen ke-</w:t>
      </w:r>
      <w:r w:rsidR="00E60C8D">
        <w:t>dua</w:t>
      </w:r>
      <w:r w:rsidR="00FD01BD">
        <w:t xml:space="preserve"> </w:t>
      </w:r>
      <w:r w:rsidR="00E60C8D">
        <w:t xml:space="preserve">belas ini </w:t>
      </w:r>
      <w:r>
        <w:t xml:space="preserve">digunakan data </w:t>
      </w:r>
      <w:r w:rsidR="005E7284">
        <w:t>partikel udara</w:t>
      </w:r>
      <w:r>
        <w:t xml:space="preserve"> yang sama seperti pada eksperimen ke-</w:t>
      </w:r>
      <w:r w:rsidR="00E60C8D">
        <w:t>sebelas</w:t>
      </w:r>
      <w:r>
        <w:t>, namun pada eksperimen ke-</w:t>
      </w:r>
      <w:r w:rsidR="00E60C8D">
        <w:t>dua</w:t>
      </w:r>
      <w:r w:rsidR="005E7284">
        <w:t xml:space="preserve"> </w:t>
      </w:r>
      <w:r w:rsidR="00E60C8D">
        <w:t xml:space="preserve">belas </w:t>
      </w:r>
      <w:r>
        <w:t xml:space="preserve">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5E7284">
        <w:t>51</w:t>
      </w:r>
      <w:r>
        <w:t xml:space="preserve">. </w:t>
      </w:r>
    </w:p>
    <w:p w:rsidR="00D867AF" w:rsidRDefault="00D867AF"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51</w:t>
      </w:r>
      <w:r w:rsidR="00BB1BDD">
        <w:rPr>
          <w:noProof/>
        </w:rPr>
        <w:fldChar w:fldCharType="end"/>
      </w:r>
      <w:r>
        <w:t xml:space="preserve"> Kustomisasi </w:t>
      </w:r>
      <w:r w:rsidR="00B61AA6" w:rsidRPr="00B61AA6">
        <w:rPr>
          <w:i/>
        </w:rPr>
        <w:t>data description</w:t>
      </w:r>
      <w:r>
        <w:t xml:space="preserve">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D867AF" w:rsidRPr="00FA5409" w:rsidTr="00D867AF">
        <w:trPr>
          <w:trHeight w:val="300"/>
          <w:tblHeader/>
        </w:trPr>
        <w:tc>
          <w:tcPr>
            <w:tcW w:w="1723" w:type="dxa"/>
            <w:noWrap/>
            <w:vAlign w:val="center"/>
            <w:hideMark/>
          </w:tcPr>
          <w:p w:rsidR="00D867AF" w:rsidRPr="00FA5409" w:rsidRDefault="00D867AF" w:rsidP="00D867AF">
            <w:pPr>
              <w:spacing w:after="120"/>
              <w:jc w:val="center"/>
              <w:rPr>
                <w:b/>
                <w:sz w:val="20"/>
              </w:rPr>
            </w:pPr>
            <w:r w:rsidRPr="00FA5409">
              <w:rPr>
                <w:b/>
                <w:sz w:val="20"/>
              </w:rPr>
              <w:t>ColName</w:t>
            </w:r>
          </w:p>
        </w:tc>
        <w:tc>
          <w:tcPr>
            <w:tcW w:w="1094" w:type="dxa"/>
            <w:noWrap/>
            <w:vAlign w:val="center"/>
            <w:hideMark/>
          </w:tcPr>
          <w:p w:rsidR="00D867AF" w:rsidRPr="00FA5409" w:rsidRDefault="00D867AF" w:rsidP="00D867AF">
            <w:pPr>
              <w:spacing w:after="120"/>
              <w:jc w:val="center"/>
              <w:rPr>
                <w:b/>
                <w:sz w:val="20"/>
              </w:rPr>
            </w:pPr>
            <w:r w:rsidRPr="00FA5409">
              <w:rPr>
                <w:b/>
                <w:sz w:val="20"/>
              </w:rPr>
              <w:t>Type</w:t>
            </w:r>
          </w:p>
        </w:tc>
        <w:tc>
          <w:tcPr>
            <w:tcW w:w="749" w:type="dxa"/>
            <w:noWrap/>
            <w:vAlign w:val="center"/>
            <w:hideMark/>
          </w:tcPr>
          <w:p w:rsidR="00D867AF" w:rsidRPr="00FA5409" w:rsidRDefault="00D867AF" w:rsidP="00D867AF">
            <w:pPr>
              <w:spacing w:after="120"/>
              <w:jc w:val="center"/>
              <w:rPr>
                <w:b/>
                <w:sz w:val="20"/>
              </w:rPr>
            </w:pPr>
            <w:r w:rsidRPr="00FA5409">
              <w:rPr>
                <w:b/>
                <w:sz w:val="20"/>
              </w:rPr>
              <w:t>Rule</w:t>
            </w:r>
          </w:p>
        </w:tc>
        <w:tc>
          <w:tcPr>
            <w:tcW w:w="1907" w:type="dxa"/>
            <w:noWrap/>
            <w:vAlign w:val="center"/>
            <w:hideMark/>
          </w:tcPr>
          <w:p w:rsidR="00D867AF" w:rsidRPr="00FA5409" w:rsidRDefault="00D867AF" w:rsidP="00D867AF">
            <w:pPr>
              <w:spacing w:after="120"/>
              <w:jc w:val="center"/>
              <w:rPr>
                <w:b/>
                <w:sz w:val="20"/>
              </w:rPr>
            </w:pPr>
            <w:r w:rsidRPr="00FA5409">
              <w:rPr>
                <w:b/>
                <w:sz w:val="20"/>
              </w:rPr>
              <w:t>Alternate</w:t>
            </w:r>
          </w:p>
        </w:tc>
      </w:tr>
      <w:tr w:rsidR="00D867AF" w:rsidRPr="00FA5409" w:rsidTr="00D867AF">
        <w:trPr>
          <w:trHeight w:val="300"/>
        </w:trPr>
        <w:tc>
          <w:tcPr>
            <w:tcW w:w="1723" w:type="dxa"/>
            <w:noWrap/>
            <w:hideMark/>
          </w:tcPr>
          <w:p w:rsidR="00D867AF" w:rsidRPr="002C48BA" w:rsidRDefault="00FD01BD" w:rsidP="00D867AF">
            <w:pPr>
              <w:rPr>
                <w:sz w:val="20"/>
                <w:szCs w:val="18"/>
              </w:rPr>
            </w:pPr>
            <w:r>
              <w:rPr>
                <w:sz w:val="20"/>
                <w:szCs w:val="18"/>
              </w:rPr>
              <w:t>TEMP</w:t>
            </w:r>
          </w:p>
        </w:tc>
        <w:tc>
          <w:tcPr>
            <w:tcW w:w="1094" w:type="dxa"/>
            <w:noWrap/>
            <w:hideMark/>
          </w:tcPr>
          <w:p w:rsidR="00D867AF" w:rsidRPr="002C48BA" w:rsidRDefault="00FD01BD" w:rsidP="00D867AF">
            <w:pPr>
              <w:rPr>
                <w:sz w:val="20"/>
                <w:szCs w:val="18"/>
              </w:rPr>
            </w:pPr>
            <w:r>
              <w:rPr>
                <w:sz w:val="20"/>
                <w:szCs w:val="18"/>
              </w:rPr>
              <w:t>Numerical</w:t>
            </w:r>
          </w:p>
        </w:tc>
        <w:tc>
          <w:tcPr>
            <w:tcW w:w="749" w:type="dxa"/>
            <w:noWrap/>
            <w:hideMark/>
          </w:tcPr>
          <w:p w:rsidR="00D867AF" w:rsidRPr="002C48BA" w:rsidRDefault="00FD01BD" w:rsidP="00D867AF">
            <w:pPr>
              <w:rPr>
                <w:sz w:val="20"/>
                <w:szCs w:val="18"/>
              </w:rPr>
            </w:pPr>
            <w:r>
              <w:rPr>
                <w:sz w:val="20"/>
                <w:szCs w:val="18"/>
              </w:rPr>
              <w:t>Fuzzy</w:t>
            </w:r>
          </w:p>
        </w:tc>
        <w:tc>
          <w:tcPr>
            <w:tcW w:w="1907" w:type="dxa"/>
            <w:noWrap/>
            <w:hideMark/>
          </w:tcPr>
          <w:p w:rsidR="00D867AF" w:rsidRPr="002C48BA" w:rsidRDefault="00FD01BD" w:rsidP="00D867AF">
            <w:pPr>
              <w:rPr>
                <w:sz w:val="20"/>
                <w:szCs w:val="18"/>
              </w:rPr>
            </w:pPr>
            <w:r>
              <w:rPr>
                <w:sz w:val="20"/>
                <w:szCs w:val="18"/>
              </w:rPr>
              <w:t>Temperature</w:t>
            </w:r>
          </w:p>
        </w:tc>
      </w:tr>
    </w:tbl>
    <w:p w:rsidR="00D867AF" w:rsidRPr="00FD01BD" w:rsidRDefault="00E60C8D" w:rsidP="00FD01BD">
      <w:pPr>
        <w:spacing w:before="240"/>
        <w:ind w:firstLine="720"/>
      </w:pPr>
      <w:r w:rsidRPr="00E60C8D">
        <w:t>Sehingga didapatk</w:t>
      </w:r>
      <w:r w:rsidR="005E7284">
        <w:t>an hasil seperti pada gambar 4.86</w:t>
      </w:r>
      <w:r w:rsidRPr="00E60C8D">
        <w:t xml:space="preserve"> dimana pada gambar tersebut terlihat, nama parameter </w:t>
      </w:r>
      <w:r w:rsidR="00FD01BD">
        <w:t xml:space="preserve">TEMP pada teks keluaran berubah menjadi Temperature, hal ini disbebabkan karena adanya kustomisasi atribut </w:t>
      </w:r>
      <w:r w:rsidR="00FD01BD">
        <w:rPr>
          <w:i/>
          <w:iCs/>
        </w:rPr>
        <w:t>alternate</w:t>
      </w:r>
      <w:r w:rsidR="00FD01BD">
        <w:t xml:space="preserve"> pada </w:t>
      </w:r>
      <w:r w:rsidR="00FD01BD">
        <w:rPr>
          <w:i/>
          <w:iCs/>
        </w:rPr>
        <w:t>data description</w:t>
      </w:r>
      <w:r w:rsidR="00FD01BD">
        <w:t xml:space="preserve">. Selain itu juga perbedaan yang mencolok terdapat pada cara penginterpretasian parameter TEMP, pada eksperimen ini digunakan penginterpretasian temperatur menggunakan </w:t>
      </w:r>
      <w:r w:rsidR="00FD01BD">
        <w:rPr>
          <w:i/>
          <w:iCs/>
        </w:rPr>
        <w:t>corpus</w:t>
      </w:r>
      <w:r w:rsidR="00FD01BD">
        <w:t xml:space="preserve"> pada penelitian DWP </w:t>
      </w:r>
      <w:r w:rsidR="00FD01BD">
        <w:fldChar w:fldCharType="begin" w:fldLock="1"/>
      </w:r>
      <w:r w:rsidR="003F5716">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FD01BD">
        <w:fldChar w:fldCharType="separate"/>
      </w:r>
      <w:r w:rsidR="00FD01BD" w:rsidRPr="00FD01BD">
        <w:rPr>
          <w:noProof/>
        </w:rPr>
        <w:t>(Putra et al., 2017)</w:t>
      </w:r>
      <w:r w:rsidR="00FD01BD">
        <w:fldChar w:fldCharType="end"/>
      </w:r>
      <w:r w:rsidR="00FD01BD">
        <w:t xml:space="preserve">. Akibatnya, hasil interpretasi parameter TEMP yang asalanya </w:t>
      </w:r>
      <w:r w:rsidR="00FD01BD">
        <w:rPr>
          <w:i/>
          <w:iCs/>
        </w:rPr>
        <w:t>low</w:t>
      </w:r>
      <w:r w:rsidR="00FD01BD">
        <w:t xml:space="preserve"> kini berubah menjadi </w:t>
      </w:r>
      <w:r w:rsidR="00FD01BD">
        <w:rPr>
          <w:i/>
          <w:iCs/>
        </w:rPr>
        <w:t>very cold condition</w:t>
      </w:r>
      <w:r w:rsidR="00FD01BD">
        <w:t>.</w:t>
      </w:r>
    </w:p>
    <w:p w:rsidR="00D867AF" w:rsidRDefault="00001FE8" w:rsidP="00D867AF">
      <w:pPr>
        <w:keepNext/>
        <w:spacing w:before="240"/>
      </w:pPr>
      <w:r>
        <w:rPr>
          <w:noProof/>
        </w:rPr>
        <w:drawing>
          <wp:inline distT="0" distB="0" distL="0" distR="0" wp14:anchorId="2A48CA99" wp14:editId="1330FFBA">
            <wp:extent cx="5039995" cy="2106295"/>
            <wp:effectExtent l="0" t="0" r="825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106295"/>
                    </a:xfrm>
                    <a:prstGeom prst="rect">
                      <a:avLst/>
                    </a:prstGeom>
                  </pic:spPr>
                </pic:pic>
              </a:graphicData>
            </a:graphic>
          </wp:inline>
        </w:drawing>
      </w:r>
    </w:p>
    <w:p w:rsidR="005F538D" w:rsidRDefault="00D867AF" w:rsidP="002B494B">
      <w:pPr>
        <w:pStyle w:val="Caption"/>
      </w:pPr>
      <w:r>
        <w:t>Gambar 4.</w:t>
      </w:r>
      <w:r w:rsidR="00BB1BDD">
        <w:fldChar w:fldCharType="begin"/>
      </w:r>
      <w:r w:rsidR="00BB1BDD">
        <w:instrText xml:space="preserve"> SEQ Gambar_4. \* ARABIC </w:instrText>
      </w:r>
      <w:r w:rsidR="00BB1BDD">
        <w:fldChar w:fldCharType="separate"/>
      </w:r>
      <w:r w:rsidR="00FD01BD">
        <w:rPr>
          <w:noProof/>
        </w:rPr>
        <w:t>86</w:t>
      </w:r>
      <w:r w:rsidR="00BB1BDD">
        <w:rPr>
          <w:noProof/>
        </w:rPr>
        <w:fldChar w:fldCharType="end"/>
      </w:r>
      <w:r>
        <w:t xml:space="preserve"> Hasil eksperimen ke-</w:t>
      </w:r>
      <w:r w:rsidR="002B494B">
        <w:t>dua belas</w:t>
      </w:r>
      <w:r>
        <w:t xml:space="preserve"> menggunakan data </w:t>
      </w:r>
      <w:r w:rsidR="002B494B">
        <w:t>partikel</w:t>
      </w:r>
      <w:r>
        <w:t xml:space="preserve"> udara</w:t>
      </w:r>
      <w:r>
        <w:br/>
        <w:t xml:space="preserve">dengan kustomisasi </w:t>
      </w:r>
      <w:r>
        <w:rPr>
          <w:i/>
        </w:rPr>
        <w:t>corpus</w:t>
      </w:r>
      <w:r w:rsidR="005F538D">
        <w:t xml:space="preserve"> (BPM</w:t>
      </w:r>
      <w:r>
        <w:t>_WHM)</w:t>
      </w:r>
    </w:p>
    <w:p w:rsidR="005F538D" w:rsidRDefault="005F538D">
      <w:pPr>
        <w:rPr>
          <w:iCs/>
          <w:sz w:val="20"/>
          <w:szCs w:val="18"/>
        </w:rPr>
      </w:pPr>
      <w:r>
        <w:br w:type="page"/>
      </w:r>
    </w:p>
    <w:p w:rsidR="00D867AF" w:rsidRPr="00432E5F" w:rsidRDefault="00D867AF" w:rsidP="00DB68D1">
      <w:pPr>
        <w:pStyle w:val="Caption"/>
      </w:pPr>
    </w:p>
    <w:p w:rsidR="005F538D" w:rsidRPr="005E7284" w:rsidRDefault="005F538D" w:rsidP="009A3C1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497A7B" w:rsidRPr="00515517" w:rsidRDefault="00D867AF" w:rsidP="005F538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00497A7B" w:rsidRPr="00497A7B">
        <w:rPr>
          <w:rFonts w:cs="Times New Roman"/>
          <w:bCs/>
          <w:color w:val="000000" w:themeColor="text1"/>
          <w:szCs w:val="24"/>
          <w:lang w:eastAsia="id-ID"/>
        </w:rPr>
        <w:t>Eksperimen menggunakan data partikel udara selama dua tahun pada periode 2010-2011 denga</w:t>
      </w:r>
      <w:r w:rsidR="00497A7B">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D867AF" w:rsidRPr="00515517" w:rsidRDefault="00D867AF" w:rsidP="009A3C1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D867AF" w:rsidRPr="00461CBB" w:rsidRDefault="00D867AF" w:rsidP="008D2445">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5F538D">
        <w:rPr>
          <w:rFonts w:cs="Times New Roman"/>
          <w:bCs/>
          <w:color w:val="000000" w:themeColor="text1"/>
          <w:szCs w:val="24"/>
          <w:lang w:eastAsia="id-ID"/>
        </w:rPr>
        <w:t>52</w:t>
      </w:r>
      <w:r>
        <w:rPr>
          <w:rFonts w:cs="Times New Roman"/>
          <w:bCs/>
          <w:color w:val="000000" w:themeColor="text1"/>
          <w:szCs w:val="24"/>
          <w:lang w:eastAsia="id-ID"/>
        </w:rPr>
        <w:t xml:space="preserve">. Dimana rata-rata yang didapatkan dari proses analisis ini adalah </w:t>
      </w:r>
      <w:r w:rsidR="00497A7B" w:rsidRPr="00497A7B">
        <w:rPr>
          <w:rFonts w:cs="Times New Roman"/>
          <w:bCs/>
          <w:color w:val="000000" w:themeColor="text1"/>
          <w:szCs w:val="24"/>
          <w:lang w:eastAsia="id-ID"/>
        </w:rPr>
        <w:t>76.27</w:t>
      </w:r>
      <w:r w:rsidR="008D2445">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8D2445">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497A7B">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w:t>
      </w:r>
      <w:r w:rsidR="00497A7B">
        <w:rPr>
          <w:rFonts w:cs="Times New Roman"/>
          <w:bCs/>
          <w:color w:val="000000" w:themeColor="text1"/>
          <w:szCs w:val="24"/>
          <w:lang w:eastAsia="id-ID"/>
        </w:rPr>
        <w:t>siswa usia remaja sekalipun</w:t>
      </w:r>
      <w:r>
        <w:rPr>
          <w:rFonts w:cs="Times New Roman"/>
          <w:bCs/>
          <w:color w:val="000000" w:themeColor="text1"/>
          <w:szCs w:val="24"/>
          <w:lang w:eastAsia="id-ID"/>
        </w:rPr>
        <w:t>. Untuk hasil lebih lengkap terdapat didalam lampiran.</w:t>
      </w:r>
    </w:p>
    <w:p w:rsidR="00D867AF" w:rsidRPr="0062632F" w:rsidRDefault="00D867AF"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52</w:t>
      </w:r>
      <w:r w:rsidR="00BB1BDD">
        <w:rPr>
          <w:noProof/>
        </w:rPr>
        <w:fldChar w:fldCharType="end"/>
      </w:r>
      <w:r>
        <w:t xml:space="preserve"> Hasil evealuasi </w:t>
      </w:r>
      <w:r>
        <w:rPr>
          <w:i/>
        </w:rPr>
        <w:t xml:space="preserve">Readability </w:t>
      </w:r>
      <w:r>
        <w:t xml:space="preserve">dengan data </w:t>
      </w:r>
      <w:r w:rsidR="00497A7B">
        <w:t>partikel</w:t>
      </w:r>
      <w:r>
        <w:t xml:space="preserve"> udara</w:t>
      </w:r>
    </w:p>
    <w:tbl>
      <w:tblPr>
        <w:tblStyle w:val="TableGrid"/>
        <w:tblW w:w="5757" w:type="dxa"/>
        <w:jc w:val="center"/>
        <w:tblLook w:val="04A0" w:firstRow="1" w:lastRow="0" w:firstColumn="1" w:lastColumn="0" w:noHBand="0" w:noVBand="1"/>
      </w:tblPr>
      <w:tblGrid>
        <w:gridCol w:w="492"/>
        <w:gridCol w:w="1488"/>
        <w:gridCol w:w="1726"/>
        <w:gridCol w:w="2051"/>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Pr="0002213A" w:rsidRDefault="00497A7B" w:rsidP="00D867AF">
            <w:pPr>
              <w:jc w:val="left"/>
              <w:rPr>
                <w:rFonts w:cs="Times New Roman"/>
                <w:b/>
                <w:color w:val="000000" w:themeColor="text1"/>
                <w:sz w:val="20"/>
              </w:rPr>
            </w:pPr>
            <w:r>
              <w:rPr>
                <w:rFonts w:cs="Times New Roman"/>
                <w:b/>
                <w:color w:val="000000" w:themeColor="text1"/>
                <w:sz w:val="20"/>
              </w:rPr>
              <w:t>BPM</w:t>
            </w:r>
            <w:r w:rsidR="00D867AF">
              <w:rPr>
                <w:rFonts w:cs="Times New Roman"/>
                <w:b/>
                <w:color w:val="000000" w:themeColor="text1"/>
                <w:sz w:val="20"/>
              </w:rPr>
              <w:t>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5.6</w:t>
            </w:r>
          </w:p>
        </w:tc>
      </w:tr>
      <w:tr w:rsidR="00D867AF"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9.6</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1.8</w:t>
            </w:r>
          </w:p>
        </w:tc>
      </w:tr>
      <w:tr w:rsidR="00497A7B"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5.66</w:t>
            </w:r>
          </w:p>
        </w:tc>
      </w:tr>
      <w:tr w:rsidR="00497A7B" w:rsidTr="00497A7B">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Pr>
                <w:sz w:val="20"/>
                <w:szCs w:val="18"/>
              </w:rPr>
              <w:t>76.27</w:t>
            </w:r>
          </w:p>
        </w:tc>
      </w:tr>
    </w:tbl>
    <w:p w:rsidR="00D867AF" w:rsidRPr="0002213A" w:rsidRDefault="00D867AF" w:rsidP="00D867AF">
      <w:pPr>
        <w:ind w:left="720" w:firstLine="350"/>
        <w:rPr>
          <w:rFonts w:cs="Times New Roman"/>
          <w:bCs/>
          <w:color w:val="000000" w:themeColor="text1"/>
          <w:szCs w:val="24"/>
          <w:lang w:eastAsia="id-ID"/>
        </w:rPr>
      </w:pPr>
    </w:p>
    <w:p w:rsidR="00D867AF" w:rsidRPr="0062632F"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5F538D" w:rsidRDefault="00D867AF" w:rsidP="005F538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5F538D">
        <w:rPr>
          <w:rFonts w:cs="Times New Roman"/>
          <w:bCs/>
          <w:color w:val="000000" w:themeColor="text1"/>
          <w:szCs w:val="24"/>
          <w:lang w:eastAsia="id-ID"/>
        </w:rPr>
        <w:t>53</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497A7B" w:rsidRPr="00497A7B">
        <w:rPr>
          <w:rFonts w:cs="Times New Roman"/>
          <w:bCs/>
          <w:color w:val="000000" w:themeColor="text1"/>
          <w:szCs w:val="24"/>
          <w:lang w:eastAsia="id-ID"/>
        </w:rPr>
        <w:t>44.79</w:t>
      </w:r>
      <w:r w:rsidR="00497A7B">
        <w:rPr>
          <w:rFonts w:cs="Times New Roman"/>
          <w:bCs/>
          <w:color w:val="000000" w:themeColor="text1"/>
          <w:szCs w:val="24"/>
          <w:lang w:eastAsia="id-ID"/>
        </w:rPr>
        <w:t xml:space="preserve"> </w:t>
      </w:r>
      <w:r>
        <w:rPr>
          <w:rFonts w:cs="Times New Roman"/>
          <w:bCs/>
          <w:color w:val="000000" w:themeColor="text1"/>
          <w:szCs w:val="24"/>
          <w:lang w:eastAsia="id-ID"/>
        </w:rPr>
        <w:t>detik. Untuk hasil lebih lengkapnya terdapat pada lampiran.</w:t>
      </w:r>
    </w:p>
    <w:p w:rsidR="005F538D" w:rsidRDefault="005F538D">
      <w:pPr>
        <w:rPr>
          <w:rFonts w:cs="Times New Roman"/>
          <w:bCs/>
          <w:color w:val="000000" w:themeColor="text1"/>
          <w:szCs w:val="24"/>
          <w:lang w:eastAsia="id-ID"/>
        </w:rPr>
      </w:pPr>
      <w:r>
        <w:rPr>
          <w:rFonts w:cs="Times New Roman"/>
          <w:bCs/>
          <w:color w:val="000000" w:themeColor="text1"/>
          <w:szCs w:val="24"/>
          <w:lang w:eastAsia="id-ID"/>
        </w:rPr>
        <w:br w:type="page"/>
      </w:r>
    </w:p>
    <w:p w:rsidR="00D867AF" w:rsidRDefault="00D867AF" w:rsidP="005F538D">
      <w:pPr>
        <w:spacing w:after="120"/>
        <w:ind w:left="710" w:firstLine="360"/>
        <w:rPr>
          <w:rFonts w:cs="Times New Roman"/>
          <w:bCs/>
          <w:color w:val="000000" w:themeColor="text1"/>
          <w:szCs w:val="24"/>
          <w:lang w:eastAsia="id-ID"/>
        </w:rPr>
      </w:pPr>
    </w:p>
    <w:p w:rsidR="00D867AF" w:rsidRDefault="00D867AF"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53</w:t>
      </w:r>
      <w:r w:rsidR="00BB1BDD">
        <w:rPr>
          <w:noProof/>
        </w:rPr>
        <w:fldChar w:fldCharType="end"/>
      </w:r>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488"/>
        <w:gridCol w:w="1726"/>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Pr="0002213A" w:rsidRDefault="00497A7B" w:rsidP="00497A7B">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color w:val="000000" w:themeColor="text1"/>
                <w:sz w:val="20"/>
                <w:lang w:val="id-ID"/>
              </w:rPr>
            </w:pPr>
            <w:r w:rsidRPr="00497A7B">
              <w:rPr>
                <w:rFonts w:cs="Times New Roman"/>
                <w:color w:val="000000" w:themeColor="text1"/>
                <w:sz w:val="20"/>
                <w:lang w:val="id-ID"/>
              </w:rPr>
              <w:t>45.02</w:t>
            </w:r>
          </w:p>
        </w:tc>
      </w:tr>
      <w:tr w:rsidR="00497A7B"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4.64</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5.25</w:t>
            </w:r>
          </w:p>
        </w:tc>
      </w:tr>
      <w:tr w:rsidR="00D867AF"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Pr="005F2F3A" w:rsidRDefault="00497A7B" w:rsidP="00D867AF">
            <w:pPr>
              <w:jc w:val="center"/>
              <w:rPr>
                <w:rFonts w:cs="Times New Roman"/>
                <w:color w:val="000000" w:themeColor="text1"/>
                <w:sz w:val="20"/>
              </w:rPr>
            </w:pPr>
            <w:r>
              <w:rPr>
                <w:rFonts w:cs="Times New Roman"/>
                <w:color w:val="000000" w:themeColor="text1"/>
                <w:sz w:val="20"/>
              </w:rPr>
              <w:t>44.79</w:t>
            </w:r>
          </w:p>
        </w:tc>
      </w:tr>
    </w:tbl>
    <w:p w:rsidR="00D867AF" w:rsidRDefault="00D867AF" w:rsidP="00D867AF">
      <w:pPr>
        <w:ind w:left="710" w:firstLine="360"/>
        <w:jc w:val="left"/>
        <w:rPr>
          <w:rFonts w:cs="Times New Roman"/>
          <w:bCs/>
          <w:color w:val="000000" w:themeColor="text1"/>
          <w:szCs w:val="24"/>
          <w:lang w:eastAsia="id-ID"/>
        </w:rPr>
      </w:pP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D867AF" w:rsidRPr="00497A7B" w:rsidRDefault="00D867AF" w:rsidP="00CC17C9">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CC17C9">
        <w:rPr>
          <w:rFonts w:cs="Times New Roman"/>
          <w:bCs/>
          <w:color w:val="000000" w:themeColor="text1"/>
          <w:szCs w:val="24"/>
          <w:lang w:eastAsia="id-ID"/>
        </w:rPr>
        <w:t>54</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w:t>
      </w:r>
      <w:r w:rsidR="00497A7B">
        <w:rPr>
          <w:rFonts w:cs="Times New Roman"/>
          <w:bCs/>
          <w:color w:val="000000" w:themeColor="text1"/>
          <w:szCs w:val="24"/>
          <w:lang w:eastAsia="id-ID"/>
        </w:rPr>
        <w:t>berjumlah 1</w:t>
      </w:r>
      <w:r>
        <w:rPr>
          <w:rFonts w:cs="Times New Roman"/>
          <w:bCs/>
          <w:color w:val="000000" w:themeColor="text1"/>
          <w:szCs w:val="24"/>
          <w:lang w:eastAsia="id-ID"/>
        </w:rPr>
        <w:t>.</w:t>
      </w:r>
      <w:r w:rsidR="00497A7B">
        <w:rPr>
          <w:rFonts w:cs="Times New Roman"/>
          <w:bCs/>
          <w:color w:val="000000" w:themeColor="text1"/>
          <w:szCs w:val="24"/>
          <w:lang w:eastAsia="id-ID"/>
        </w:rPr>
        <w:t xml:space="preserve"> Hal ini menandakan bahwa dengan inputan yang memiliki tipe </w:t>
      </w:r>
      <w:r w:rsidR="00497A7B">
        <w:rPr>
          <w:rFonts w:cs="Times New Roman"/>
          <w:bCs/>
          <w:i/>
          <w:iCs/>
          <w:color w:val="000000" w:themeColor="text1"/>
          <w:szCs w:val="24"/>
          <w:lang w:eastAsia="id-ID"/>
        </w:rPr>
        <w:t>categorical</w:t>
      </w:r>
      <w:r w:rsidR="00497A7B">
        <w:rPr>
          <w:rFonts w:cs="Times New Roman"/>
          <w:bCs/>
          <w:color w:val="000000" w:themeColor="text1"/>
          <w:szCs w:val="24"/>
          <w:lang w:eastAsia="id-ID"/>
        </w:rPr>
        <w:t xml:space="preserve"> sekalipun, sistem akan tetap bekerja tanpa menghasilkan </w:t>
      </w:r>
      <w:r w:rsidR="00497A7B">
        <w:rPr>
          <w:rFonts w:cs="Times New Roman"/>
          <w:bCs/>
          <w:i/>
          <w:iCs/>
          <w:color w:val="000000" w:themeColor="text1"/>
          <w:szCs w:val="24"/>
          <w:lang w:eastAsia="id-ID"/>
        </w:rPr>
        <w:t>error.</w:t>
      </w:r>
    </w:p>
    <w:p w:rsidR="00D867AF" w:rsidRPr="00464EDA" w:rsidRDefault="00D867AF" w:rsidP="00DB68D1">
      <w:pPr>
        <w:pStyle w:val="Caption"/>
      </w:pPr>
      <w:r>
        <w:t>Tabel 4.</w:t>
      </w:r>
      <w:r w:rsidR="00BB1BDD">
        <w:fldChar w:fldCharType="begin"/>
      </w:r>
      <w:r w:rsidR="00BB1BDD">
        <w:instrText xml:space="preserve"> SEQ Tabel_4. \* ARABIC </w:instrText>
      </w:r>
      <w:r w:rsidR="00BB1BDD">
        <w:fldChar w:fldCharType="separate"/>
      </w:r>
      <w:r w:rsidR="00CC17C9">
        <w:rPr>
          <w:noProof/>
        </w:rPr>
        <w:t>54</w:t>
      </w:r>
      <w:r w:rsidR="00BB1BDD">
        <w:rPr>
          <w:noProof/>
        </w:rPr>
        <w:fldChar w:fldCharType="end"/>
      </w:r>
      <w:r>
        <w:t xml:space="preserve"> Hasil evaluasi </w:t>
      </w:r>
      <w:r w:rsidR="001F507D">
        <w:rPr>
          <w:i/>
        </w:rPr>
        <w:t>Unspecific</w:t>
      </w:r>
      <w:r w:rsidR="00497A7B">
        <w:rPr>
          <w:i/>
        </w:rPr>
        <w:t xml:space="preserve">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D867AF"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Default="00D867AF" w:rsidP="00D867AF">
            <w:pPr>
              <w:jc w:val="center"/>
              <w:rPr>
                <w:rFonts w:cs="Times New Roman"/>
                <w:b/>
                <w:i/>
                <w:color w:val="000000" w:themeColor="text1"/>
                <w:sz w:val="18"/>
                <w:szCs w:val="20"/>
              </w:rPr>
            </w:pPr>
            <w:r>
              <w:rPr>
                <w:rFonts w:cs="Times New Roman"/>
                <w:b/>
                <w:i/>
                <w:color w:val="000000" w:themeColor="text1"/>
                <w:sz w:val="18"/>
                <w:szCs w:val="20"/>
              </w:rPr>
              <w:t>Config</w:t>
            </w:r>
          </w:p>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CC17C9" w:rsidRDefault="00CC17C9" w:rsidP="00497A7B">
            <w:pPr>
              <w:jc w:val="center"/>
              <w:rPr>
                <w:rFonts w:cs="Times New Roman"/>
                <w:i/>
                <w:iCs/>
                <w:color w:val="000000" w:themeColor="text1"/>
                <w:sz w:val="18"/>
                <w:szCs w:val="20"/>
              </w:rPr>
            </w:pPr>
            <w:r>
              <w:rPr>
                <w:rFonts w:cs="Times New Roman"/>
                <w:i/>
                <w:iCs/>
                <w:color w:val="000000" w:themeColor="text1"/>
                <w:sz w:val="18"/>
                <w:szCs w:val="20"/>
              </w:rPr>
              <w:t>Unspecific,</w:t>
            </w:r>
          </w:p>
          <w:p w:rsidR="00D867AF" w:rsidRPr="00464EDA" w:rsidRDefault="00CC17C9" w:rsidP="00497A7B">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D867AF" w:rsidRPr="0078638A" w:rsidRDefault="00D867AF" w:rsidP="0031772A">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w:t>
      </w:r>
      <w:r w:rsidR="00370E72">
        <w:rPr>
          <w:rFonts w:cs="Times New Roman"/>
          <w:bCs/>
          <w:color w:val="000000" w:themeColor="text1"/>
          <w:szCs w:val="24"/>
          <w:lang w:eastAsia="id-ID"/>
        </w:rPr>
        <w:t>LWS</w:t>
      </w:r>
      <w:r w:rsidR="0031772A">
        <w:rPr>
          <w:rFonts w:cs="Times New Roman"/>
          <w:bCs/>
          <w:color w:val="000000" w:themeColor="text1"/>
          <w:szCs w:val="24"/>
          <w:lang w:eastAsia="id-ID"/>
        </w:rPr>
        <w:t xml:space="preserve">, IS </w:t>
      </w:r>
      <w:r>
        <w:rPr>
          <w:rFonts w:cs="Times New Roman"/>
          <w:bCs/>
          <w:color w:val="000000" w:themeColor="text1"/>
          <w:szCs w:val="24"/>
          <w:lang w:eastAsia="id-ID"/>
        </w:rPr>
        <w:t xml:space="preserve">dan </w:t>
      </w:r>
      <w:r w:rsidR="00370E72">
        <w:rPr>
          <w:rFonts w:cs="Times New Roman"/>
          <w:bCs/>
          <w:color w:val="000000" w:themeColor="text1"/>
          <w:szCs w:val="24"/>
          <w:lang w:eastAsia="id-ID"/>
        </w:rPr>
        <w:t>I</w:t>
      </w:r>
      <w:r w:rsidR="0031772A">
        <w:rPr>
          <w:rFonts w:cs="Times New Roman"/>
          <w:bCs/>
          <w:color w:val="000000" w:themeColor="text1"/>
          <w:szCs w:val="24"/>
          <w:lang w:eastAsia="id-ID"/>
        </w:rPr>
        <w:t>R</w:t>
      </w:r>
      <w:r>
        <w:rPr>
          <w:rFonts w:cs="Times New Roman"/>
          <w:bCs/>
          <w:color w:val="000000" w:themeColor="text1"/>
          <w:szCs w:val="24"/>
          <w:lang w:eastAsia="id-ID"/>
        </w:rPr>
        <w:t>, dikarenakan</w:t>
      </w:r>
      <w:r w:rsidR="00370E72">
        <w:rPr>
          <w:rFonts w:cs="Times New Roman"/>
          <w:bCs/>
          <w:color w:val="000000" w:themeColor="text1"/>
          <w:szCs w:val="24"/>
          <w:lang w:eastAsia="id-ID"/>
        </w:rPr>
        <w:t xml:space="preserve">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2B494B" w:rsidRDefault="002B494B" w:rsidP="002B494B">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lastRenderedPageBreak/>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D867AF" w:rsidRDefault="0031772A" w:rsidP="00D867AF">
      <w:pPr>
        <w:keepNext/>
        <w:spacing w:after="120"/>
        <w:jc w:val="center"/>
      </w:pPr>
      <w:r w:rsidRPr="0031772A">
        <w:rPr>
          <w:noProof/>
        </w:rPr>
        <w:drawing>
          <wp:inline distT="0" distB="0" distL="0" distR="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Pr="005D4441" w:rsidRDefault="00D867AF" w:rsidP="00CB0917">
      <w:pPr>
        <w:pStyle w:val="Caption"/>
        <w:ind w:firstLine="720"/>
      </w:pPr>
      <w:r>
        <w:t>Gambar 4.</w:t>
      </w:r>
      <w:r w:rsidR="00BB1BDD">
        <w:fldChar w:fldCharType="begin"/>
      </w:r>
      <w:r w:rsidR="00BB1BDD">
        <w:instrText xml:space="preserve"> SEQ Gambar_4. \* ARABIC </w:instrText>
      </w:r>
      <w:r w:rsidR="00BB1BDD">
        <w:fldChar w:fldCharType="separate"/>
      </w:r>
      <w:r w:rsidR="00CC17C9">
        <w:rPr>
          <w:noProof/>
        </w:rPr>
        <w:t>87</w:t>
      </w:r>
      <w:r w:rsidR="00BB1BDD">
        <w:rPr>
          <w:noProof/>
        </w:rPr>
        <w:fldChar w:fldCharType="end"/>
      </w:r>
      <w:r>
        <w:t xml:space="preserve"> Hasil plot </w:t>
      </w:r>
      <w:r w:rsidRPr="00AF2B77">
        <w:rPr>
          <w:i/>
        </w:rPr>
        <w:t>Representative Text</w:t>
      </w:r>
      <w:r>
        <w:t xml:space="preserve"> untuk parameter </w:t>
      </w:r>
      <w:r w:rsidR="0031772A">
        <w:t>LWS</w:t>
      </w:r>
    </w:p>
    <w:p w:rsidR="00D867AF" w:rsidRDefault="00D867AF" w:rsidP="00CB0917">
      <w:pPr>
        <w:spacing w:before="240"/>
        <w:ind w:left="720" w:firstLine="720"/>
      </w:pPr>
      <w:r>
        <w:t>Dalam teks keluaran</w:t>
      </w:r>
      <w:r w:rsidR="00370E72">
        <w:t>,</w:t>
      </w:r>
      <w:r>
        <w:t xml:space="preserve"> disebutkan bahwa </w:t>
      </w:r>
      <w:r w:rsidRPr="00F80B0F">
        <w:rPr>
          <w:i/>
          <w:iCs/>
        </w:rPr>
        <w:t>trend</w:t>
      </w:r>
      <w:r>
        <w:t xml:space="preserve"> parameter </w:t>
      </w:r>
      <w:r w:rsidR="0031772A">
        <w:t xml:space="preserve"> LWS atau </w:t>
      </w:r>
      <w:r w:rsidR="0031772A" w:rsidRPr="0031772A">
        <w:rPr>
          <w:i/>
          <w:iCs/>
        </w:rPr>
        <w:t>Cumulated wind speed</w:t>
      </w:r>
      <w:r w:rsidR="0031772A" w:rsidRPr="0031772A">
        <w:t xml:space="preserve"> </w:t>
      </w:r>
      <w:r>
        <w:t xml:space="preserve">adalah konstan hal tersebut dibuktikan dengan </w:t>
      </w:r>
      <w:r>
        <w:rPr>
          <w:i/>
          <w:iCs/>
        </w:rPr>
        <w:t>linear model</w:t>
      </w:r>
      <w:r>
        <w:t xml:space="preserve"> atau garis berwarna kuning </w:t>
      </w:r>
      <w:r w:rsidR="00370E72">
        <w:t>pada gambar 4.8</w:t>
      </w:r>
      <w:r w:rsidR="00CC17C9">
        <w:t>7</w:t>
      </w:r>
      <w:r w:rsidR="00370E72">
        <w:t xml:space="preserve"> </w:t>
      </w:r>
      <w:r>
        <w:t>yang</w:t>
      </w:r>
      <w:r w:rsidR="00370E72">
        <w:t xml:space="preserve"> sedikit</w:t>
      </w:r>
      <w:r>
        <w:t xml:space="preserve"> menaik namun tidak melebihi</w:t>
      </w:r>
      <w:r>
        <w:rPr>
          <w:i/>
          <w:iCs/>
        </w:rPr>
        <w:t xml:space="preserve"> minimum treshold</w:t>
      </w:r>
      <w:r>
        <w:t xml:space="preserve"> sebesar 10%. Selain itu pada teks </w:t>
      </w:r>
      <w:r>
        <w:lastRenderedPageBreak/>
        <w:t xml:space="preserve">keluaran disebutkan bahwa pada parameter </w:t>
      </w:r>
      <w:r w:rsidR="00370E72">
        <w:t xml:space="preserve">PM25 </w:t>
      </w:r>
      <w:r>
        <w:t xml:space="preserve">terjadi </w:t>
      </w:r>
      <w:r w:rsidR="00370E72">
        <w:t>fluktuasi</w:t>
      </w:r>
      <w:r>
        <w:t xml:space="preserve"> yang ekstrem </w:t>
      </w:r>
      <w:r w:rsidR="00370E72">
        <w:t xml:space="preserve">dimana terjadi kenaikan </w:t>
      </w:r>
      <w:r>
        <w:t xml:space="preserve">sebesar </w:t>
      </w:r>
      <w:r w:rsidR="0031772A" w:rsidRPr="0031772A">
        <w:t>584.71</w:t>
      </w:r>
      <w:r w:rsidR="0031772A">
        <w:t xml:space="preserve"> </w:t>
      </w:r>
      <w:r>
        <w:t>poin</w:t>
      </w:r>
      <w:r w:rsidR="00370E72">
        <w:t xml:space="preserve"> dan penurunan sebesar </w:t>
      </w:r>
      <w:r w:rsidR="0031772A" w:rsidRPr="0031772A">
        <w:t>583.81</w:t>
      </w:r>
      <w:r w:rsidR="0031772A">
        <w:t xml:space="preserve"> poin, </w:t>
      </w:r>
      <w:r>
        <w:t>fluktuasi ini dapat kita lihat pada gambar 4.8</w:t>
      </w:r>
      <w:r w:rsidR="00CC17C9">
        <w:t>7</w:t>
      </w:r>
      <w:r>
        <w:t xml:space="preserve"> dimana terdapat </w:t>
      </w:r>
      <w:r w:rsidR="00370E72">
        <w:t>garis hijau</w:t>
      </w:r>
      <w:r>
        <w:t xml:space="preserve"> yang merepresentasikan </w:t>
      </w:r>
      <w:r w:rsidR="00370E72">
        <w:t>kenaikan dan garis merah yang menunjukan penurunan yang ekstrem</w:t>
      </w:r>
      <w:r w:rsidR="0031772A">
        <w:t>.</w:t>
      </w:r>
    </w:p>
    <w:p w:rsidR="00D867AF" w:rsidRDefault="0031772A" w:rsidP="00D867AF">
      <w:pPr>
        <w:keepNext/>
        <w:jc w:val="center"/>
      </w:pPr>
      <w:r w:rsidRPr="0031772A">
        <w:rPr>
          <w:noProof/>
        </w:rPr>
        <w:drawing>
          <wp:inline distT="0" distB="0" distL="0" distR="0">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CB0917">
      <w:pPr>
        <w:pStyle w:val="Caption"/>
        <w:ind w:firstLine="720"/>
      </w:pPr>
      <w:r>
        <w:t>Gambar 4.</w:t>
      </w:r>
      <w:r w:rsidR="00BB1BDD">
        <w:fldChar w:fldCharType="begin"/>
      </w:r>
      <w:r w:rsidR="00BB1BDD">
        <w:instrText xml:space="preserve"> SEQ Gambar_4. \* ARABIC </w:instrText>
      </w:r>
      <w:r w:rsidR="00BB1BDD">
        <w:fldChar w:fldCharType="separate"/>
      </w:r>
      <w:r w:rsidR="00CC17C9">
        <w:rPr>
          <w:noProof/>
        </w:rPr>
        <w:t>88</w:t>
      </w:r>
      <w:r w:rsidR="00BB1BDD">
        <w:rPr>
          <w:noProof/>
        </w:rPr>
        <w:fldChar w:fldCharType="end"/>
      </w:r>
      <w:r>
        <w:t xml:space="preserve"> Plot </w:t>
      </w:r>
      <w:r>
        <w:rPr>
          <w:i/>
        </w:rPr>
        <w:t xml:space="preserve">Representative Text </w:t>
      </w:r>
      <w:r>
        <w:t xml:space="preserve">untuk parameter </w:t>
      </w:r>
      <w:r w:rsidR="0031772A">
        <w:t>IS</w:t>
      </w:r>
    </w:p>
    <w:p w:rsidR="00D867AF" w:rsidRDefault="00D867AF" w:rsidP="00C97384">
      <w:pPr>
        <w:spacing w:before="240"/>
        <w:ind w:left="720" w:firstLine="720"/>
        <w:rPr>
          <w:noProof/>
        </w:rPr>
      </w:pPr>
      <w:r>
        <w:t xml:space="preserve">Pada teks keluaran, dikatakan bahwa </w:t>
      </w:r>
      <w:r>
        <w:rPr>
          <w:i/>
          <w:iCs/>
        </w:rPr>
        <w:t>trend</w:t>
      </w:r>
      <w:r>
        <w:t xml:space="preserve"> parameter </w:t>
      </w:r>
      <w:r w:rsidR="0031772A">
        <w:t>IS atau</w:t>
      </w:r>
      <w:r>
        <w:t xml:space="preserve"> </w:t>
      </w:r>
      <w:r w:rsidR="0031772A" w:rsidRPr="0031772A">
        <w:rPr>
          <w:rFonts w:cs="Times New Roman"/>
          <w:i/>
          <w:iCs/>
          <w:szCs w:val="24"/>
        </w:rPr>
        <w:t>Cumulated hours of snow</w:t>
      </w:r>
      <w:r w:rsidR="0031772A">
        <w:rPr>
          <w:rFonts w:cs="Times New Roman"/>
          <w:szCs w:val="24"/>
        </w:rPr>
        <w:t xml:space="preserve"> </w:t>
      </w:r>
      <w:r>
        <w:t xml:space="preserve">adalah konstan hal tersebut dibuktikan dengan </w:t>
      </w:r>
      <w:r>
        <w:rPr>
          <w:i/>
          <w:iCs/>
        </w:rPr>
        <w:t>linear model</w:t>
      </w:r>
      <w:r>
        <w:t xml:space="preserve"> atau garis berwarna kuning pada gambar 4.</w:t>
      </w:r>
      <w:r w:rsidR="0031772A">
        <w:t>8</w:t>
      </w:r>
      <w:r w:rsidR="00CC17C9">
        <w:t>8</w:t>
      </w:r>
      <w:r w:rsidR="0031772A">
        <w:t>. P</w:t>
      </w:r>
      <w:r w:rsidRPr="00A77691">
        <w:t xml:space="preserve">ada teks keluaran disebutkan bahwa pada parameter </w:t>
      </w:r>
      <w:r w:rsidR="0031772A">
        <w:t xml:space="preserve">IS </w:t>
      </w:r>
      <w:r w:rsidRPr="00A77691">
        <w:t xml:space="preserve">terjadi </w:t>
      </w:r>
      <w:r w:rsidR="0031772A">
        <w:t>fluktuasi</w:t>
      </w:r>
      <w:r w:rsidRPr="00A77691">
        <w:t xml:space="preserve"> yang ekstrem dimana terjadi kenaikan sebesar </w:t>
      </w:r>
      <w:r w:rsidR="0031772A">
        <w:t xml:space="preserve">27 </w:t>
      </w:r>
      <w:r w:rsidRPr="00A77691">
        <w:t xml:space="preserve">poin dan penurunan sebesar </w:t>
      </w:r>
      <w:r w:rsidR="0031772A">
        <w:t xml:space="preserve">27 </w:t>
      </w:r>
      <w:r w:rsidRPr="00A77691">
        <w:t>poin, fluktuasi ini</w:t>
      </w:r>
      <w:r>
        <w:t xml:space="preserve"> dapat kita lihat pada gambar 4.8</w:t>
      </w:r>
      <w:r w:rsidR="00CC17C9">
        <w:t>8</w:t>
      </w:r>
      <w:r w:rsidRPr="00A77691">
        <w:t xml:space="preserve"> dimana terdapat warna hijau merepresentasikan kenaikan yang ekstrem dan kuning yang </w:t>
      </w:r>
      <w:r w:rsidRPr="00A77691">
        <w:lastRenderedPageBreak/>
        <w:t>merepresentasikan penurunan yang ekstrem</w:t>
      </w:r>
      <w:r w:rsidR="0031772A">
        <w:t>, dalam kasus ini warna hijau tidak muncul karena tertimpa oleh warna merah disebabkan padatnya data, untuk membuktikan kenaikan tersebut dapat dilihat pada data secara langsung</w:t>
      </w:r>
      <w:r w:rsidRPr="00A77691">
        <w:t>.</w:t>
      </w:r>
      <w:r>
        <w:t xml:space="preserve"> </w:t>
      </w:r>
      <w:r w:rsidR="0031772A">
        <w:t xml:space="preserve">Terjadi </w:t>
      </w:r>
      <w:r w:rsidR="0031772A">
        <w:rPr>
          <w:i/>
          <w:iCs/>
        </w:rPr>
        <w:t xml:space="preserve">repeated event </w:t>
      </w:r>
      <w:r w:rsidR="0031772A">
        <w:t xml:space="preserve">sebanyak dua kali yang direpresentasikan dengan garis berwarna biru dimana pada teks keluaran disebutkan bahwa parameter IS berada pada kondisi </w:t>
      </w:r>
      <w:r w:rsidR="0031772A">
        <w:rPr>
          <w:i/>
          <w:iCs/>
        </w:rPr>
        <w:t xml:space="preserve">very low </w:t>
      </w:r>
      <w:r w:rsidR="0031772A">
        <w:t xml:space="preserve">selama periode tersebut. </w:t>
      </w:r>
      <w:r>
        <w:t xml:space="preserve">Selain itu pada teks keluaran dikatakan bahwa data terakhir parameter </w:t>
      </w:r>
      <w:r w:rsidR="0031772A">
        <w:t>IS</w:t>
      </w:r>
      <w:r>
        <w:t xml:space="preserve"> berada pada kondisi </w:t>
      </w:r>
      <w:r w:rsidR="0031772A">
        <w:rPr>
          <w:i/>
          <w:iCs/>
        </w:rPr>
        <w:t>very low</w:t>
      </w:r>
      <w:r>
        <w:t xml:space="preserve">, yang diinterpretasikan menggukan cara </w:t>
      </w:r>
      <w:r w:rsidR="001F507D">
        <w:rPr>
          <w:i/>
          <w:iCs/>
        </w:rPr>
        <w:t>unspecific</w:t>
      </w:r>
      <w:r>
        <w:t>, hal ini sesu</w:t>
      </w:r>
      <w:r w:rsidR="0031772A">
        <w:t>ai dengan hasil pada gamba</w:t>
      </w:r>
      <w:r w:rsidR="00CC17C9">
        <w:t>r 4.88</w:t>
      </w:r>
      <w:r>
        <w:t xml:space="preserve"> dimana pada grafik tersebut data terakhir berada </w:t>
      </w:r>
      <w:r w:rsidR="0031772A">
        <w:t xml:space="preserve">terletak pada dasar grafik, yang membuat parameter IS mencapai </w:t>
      </w:r>
      <w:r w:rsidR="0031772A">
        <w:rPr>
          <w:i/>
          <w:iCs/>
        </w:rPr>
        <w:t>lowest value</w:t>
      </w:r>
      <w:r w:rsidR="0031772A">
        <w:t xml:space="preserve"> pada data jam terakhir. </w:t>
      </w:r>
    </w:p>
    <w:p w:rsidR="00D867AF" w:rsidRDefault="0031772A" w:rsidP="0031772A">
      <w:pPr>
        <w:keepNext/>
        <w:jc w:val="center"/>
      </w:pPr>
      <w:r w:rsidRPr="0031772A">
        <w:rPr>
          <w:noProof/>
        </w:rPr>
        <w:drawing>
          <wp:inline distT="0" distB="0" distL="0" distR="0">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DB68D1">
      <w:pPr>
        <w:pStyle w:val="Caption"/>
        <w:rPr>
          <w:i/>
        </w:rPr>
      </w:pPr>
      <w:r>
        <w:t>Gambar 4.</w:t>
      </w:r>
      <w:r w:rsidR="00BB1BDD">
        <w:fldChar w:fldCharType="begin"/>
      </w:r>
      <w:r w:rsidR="00BB1BDD">
        <w:instrText xml:space="preserve"> SEQ Gambar_4. \* ARABIC </w:instrText>
      </w:r>
      <w:r w:rsidR="00BB1BDD">
        <w:fldChar w:fldCharType="separate"/>
      </w:r>
      <w:r w:rsidR="00CC17C9">
        <w:rPr>
          <w:noProof/>
        </w:rPr>
        <w:t>89</w:t>
      </w:r>
      <w:r w:rsidR="00BB1BDD">
        <w:rPr>
          <w:noProof/>
        </w:rPr>
        <w:fldChar w:fldCharType="end"/>
      </w:r>
      <w:r>
        <w:t xml:space="preserve"> Hasil plot </w:t>
      </w:r>
      <w:r>
        <w:rPr>
          <w:i/>
        </w:rPr>
        <w:t xml:space="preserve">Representative Text </w:t>
      </w:r>
      <w:r>
        <w:t>untuk parameter</w:t>
      </w:r>
      <w:r>
        <w:rPr>
          <w:i/>
        </w:rPr>
        <w:t xml:space="preserve"> </w:t>
      </w:r>
      <w:r w:rsidR="0031772A">
        <w:t>IR</w:t>
      </w:r>
    </w:p>
    <w:p w:rsidR="00C97384" w:rsidRDefault="00C97384">
      <w:pPr>
        <w:rPr>
          <w:i/>
          <w:iCs/>
        </w:rPr>
      </w:pPr>
      <w:r>
        <w:rPr>
          <w:i/>
          <w:iCs/>
        </w:rPr>
        <w:br w:type="page"/>
      </w:r>
    </w:p>
    <w:p w:rsidR="00D867AF" w:rsidRDefault="00D867AF" w:rsidP="00C97384">
      <w:pPr>
        <w:spacing w:before="120"/>
        <w:ind w:left="720" w:firstLine="720"/>
        <w:rPr>
          <w:noProof/>
          <w:sz w:val="20"/>
          <w:szCs w:val="18"/>
        </w:rPr>
      </w:pPr>
      <w:r>
        <w:rPr>
          <w:i/>
          <w:iCs/>
        </w:rPr>
        <w:lastRenderedPageBreak/>
        <w:t>Trend</w:t>
      </w:r>
      <w:r>
        <w:t xml:space="preserve"> </w:t>
      </w:r>
      <w:r w:rsidR="0031772A">
        <w:t xml:space="preserve">IR atau </w:t>
      </w:r>
      <w:r w:rsidR="0031772A" w:rsidRPr="0031772A">
        <w:rPr>
          <w:rFonts w:cs="Times New Roman"/>
          <w:i/>
          <w:iCs/>
          <w:szCs w:val="24"/>
        </w:rPr>
        <w:t>Cumulated hours of snow</w:t>
      </w:r>
      <w:r>
        <w:t xml:space="preserve"> pada teks keluaran dikatakan </w:t>
      </w:r>
      <w:r w:rsidR="0031772A">
        <w:t>konstan</w:t>
      </w:r>
      <w:r>
        <w:t xml:space="preserve"> sesuai dengan </w:t>
      </w:r>
      <w:r>
        <w:rPr>
          <w:i/>
          <w:iCs/>
        </w:rPr>
        <w:t>Linear Model</w:t>
      </w:r>
      <w:r>
        <w:t xml:space="preserve"> pada gambar 4.</w:t>
      </w:r>
      <w:r w:rsidR="00CC17C9">
        <w:t>89</w:t>
      </w:r>
      <w:r>
        <w:t xml:space="preserve"> yang berwarna kuning. </w:t>
      </w:r>
      <w:r w:rsidR="0031772A">
        <w:t>P</w:t>
      </w:r>
      <w:r w:rsidR="0031772A" w:rsidRPr="00A77691">
        <w:t xml:space="preserve">ada teks keluaran disebutkan bahwa pada parameter </w:t>
      </w:r>
      <w:r w:rsidR="0031772A">
        <w:t xml:space="preserve">IR </w:t>
      </w:r>
      <w:r w:rsidR="0031772A" w:rsidRPr="00A77691">
        <w:t xml:space="preserve">terjadi </w:t>
      </w:r>
      <w:r w:rsidR="0031772A">
        <w:t>fluktuasi</w:t>
      </w:r>
      <w:r w:rsidR="0031772A" w:rsidRPr="00A77691">
        <w:t xml:space="preserve"> yang ekstrem dimana terjadi kenaikan sebesar </w:t>
      </w:r>
      <w:r w:rsidR="0031772A">
        <w:t xml:space="preserve">36 </w:t>
      </w:r>
      <w:r w:rsidR="0031772A" w:rsidRPr="00A77691">
        <w:t xml:space="preserve">poin dan penurunan sebesar </w:t>
      </w:r>
      <w:r w:rsidR="0031772A">
        <w:t xml:space="preserve">36 </w:t>
      </w:r>
      <w:r w:rsidR="0031772A" w:rsidRPr="00A77691">
        <w:t>poin, fluktuasi ini</w:t>
      </w:r>
      <w:r w:rsidR="0031772A">
        <w:t xml:space="preserve"> dapat kita lihat pada gambar 4.</w:t>
      </w:r>
      <w:r w:rsidR="00CC17C9">
        <w:t>89</w:t>
      </w:r>
      <w:r w:rsidR="0031772A" w:rsidRPr="00A77691">
        <w:t xml:space="preserve"> dimana terdapat warna hijau merepresentasikan kenaikan yang ekstrem dan kuning yang merepresentasikan penurunan yang ekstrem</w:t>
      </w:r>
      <w:r w:rsidR="0031772A">
        <w:t>, dalam kasus ini warna hijau tidak muncul karena tertimpa oleh warna merah disebabkan padatnya data, untuk membuktikan kenaikan tersebut dapat dilihat pada data secara langsung</w:t>
      </w:r>
      <w:r w:rsidR="0031772A" w:rsidRPr="00A77691">
        <w:t>.</w:t>
      </w:r>
      <w:r w:rsidR="0031772A">
        <w:t xml:space="preserve"> Terjadi </w:t>
      </w:r>
      <w:r w:rsidR="0031772A">
        <w:rPr>
          <w:i/>
          <w:iCs/>
        </w:rPr>
        <w:t xml:space="preserve">repeated event </w:t>
      </w:r>
      <w:r w:rsidR="0031772A">
        <w:t xml:space="preserve">sebanyak satu kali yang direpresentasikan dengan garis berwarna biru dimana pada teks keluaran disebutkan bahwa parameter IR berada pada kondisi </w:t>
      </w:r>
      <w:r w:rsidR="0031772A">
        <w:rPr>
          <w:i/>
          <w:iCs/>
        </w:rPr>
        <w:t xml:space="preserve">very low </w:t>
      </w:r>
      <w:r w:rsidR="0031772A">
        <w:t>selama periode tersebut.</w:t>
      </w:r>
      <w:r w:rsidR="00D40FB3">
        <w:t xml:space="preserve"> Namun dikarenakan sinyal </w:t>
      </w:r>
      <w:r w:rsidR="00D40FB3">
        <w:rPr>
          <w:i/>
          <w:iCs/>
        </w:rPr>
        <w:t>repeated event</w:t>
      </w:r>
      <w:r w:rsidR="00D40FB3">
        <w:t xml:space="preserve"> pada parameter IR tidak lebih banyak dibandingkan parameter IS, maka pesan yang ditampilkan hanya untuk parameter IS.</w:t>
      </w:r>
      <w:r w:rsidR="0031772A">
        <w:t xml:space="preserve"> Selain itu pada teks keluaran dikatakan bahwa data terakhir parameter </w:t>
      </w:r>
      <w:r w:rsidR="00D40FB3">
        <w:t>IR</w:t>
      </w:r>
      <w:r w:rsidR="0031772A">
        <w:t xml:space="preserve"> berada pada kondisi </w:t>
      </w:r>
      <w:r w:rsidR="0031772A">
        <w:rPr>
          <w:i/>
          <w:iCs/>
        </w:rPr>
        <w:t>very low</w:t>
      </w:r>
      <w:r w:rsidR="0031772A">
        <w:t xml:space="preserve">, yang diinterpretasikan menggukan cara </w:t>
      </w:r>
      <w:r w:rsidR="001F507D">
        <w:rPr>
          <w:i/>
          <w:iCs/>
        </w:rPr>
        <w:t>unspecific</w:t>
      </w:r>
      <w:r w:rsidR="0031772A">
        <w:t>, hal ini sesuai dengan hasil pada gambar 4.</w:t>
      </w:r>
      <w:r w:rsidR="00CC17C9">
        <w:t>89</w:t>
      </w:r>
      <w:r w:rsidR="0031772A">
        <w:t xml:space="preserve"> dimana pada grafik tersebut data terakhir berada terletak pada dasar grafik, yang membuat parameter </w:t>
      </w:r>
      <w:r w:rsidR="00D40FB3">
        <w:t>IR</w:t>
      </w:r>
      <w:r w:rsidR="0031772A">
        <w:t xml:space="preserve"> mencapai </w:t>
      </w:r>
      <w:r w:rsidR="0031772A">
        <w:rPr>
          <w:i/>
          <w:iCs/>
        </w:rPr>
        <w:t>lowest value</w:t>
      </w:r>
      <w:r w:rsidR="0031772A">
        <w:t xml:space="preserve"> pada data jam terakhir.</w:t>
      </w:r>
    </w:p>
    <w:p w:rsidR="00D867AF" w:rsidRDefault="00CB0917" w:rsidP="00D867AF">
      <w:pPr>
        <w:keepNext/>
        <w:spacing w:before="120" w:after="120"/>
        <w:jc w:val="center"/>
        <w:rPr>
          <w:sz w:val="20"/>
          <w:szCs w:val="18"/>
        </w:rPr>
      </w:pPr>
      <w:r w:rsidRPr="00E56F52">
        <w:rPr>
          <w:noProof/>
          <w:sz w:val="20"/>
          <w:szCs w:val="18"/>
        </w:rPr>
        <w:lastRenderedPageBreak/>
        <w:drawing>
          <wp:inline distT="0" distB="0" distL="0" distR="0" wp14:anchorId="618E6209" wp14:editId="2E53D2CE">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D867AF" w:rsidRPr="00DE25C5" w:rsidRDefault="00D867AF" w:rsidP="00D867AF">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CC17C9">
        <w:rPr>
          <w:noProof/>
          <w:sz w:val="20"/>
          <w:szCs w:val="18"/>
        </w:rPr>
        <w:t>90</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D867AF" w:rsidRDefault="00D867AF" w:rsidP="00CC17C9">
      <w:pPr>
        <w:keepNext/>
        <w:spacing w:before="120" w:after="120"/>
        <w:ind w:left="720" w:firstLine="720"/>
      </w:pPr>
      <w:r>
        <w:t xml:space="preserve">Pada teks keluaran dikatakan bahwa </w:t>
      </w:r>
      <w:r w:rsidR="00E56F52">
        <w:t xml:space="preserve">DEWP atau </w:t>
      </w:r>
      <w:r w:rsidR="00E56F52">
        <w:rPr>
          <w:i/>
          <w:iCs/>
        </w:rPr>
        <w:t>dew point</w:t>
      </w:r>
      <w:r w:rsidR="00E56F52">
        <w:t xml:space="preserve">  </w:t>
      </w:r>
      <w:r>
        <w:t xml:space="preserve">memiliki dampak paling besar pada parameter lain, hal ini dibuktikan dengan menghitung nilai rata-rata hasil korelasi parameter </w:t>
      </w:r>
      <w:r w:rsidR="00E56F52">
        <w:t xml:space="preserve">DEWP </w:t>
      </w:r>
      <w:r>
        <w:t>pada gambar 4.</w:t>
      </w:r>
      <w:r w:rsidR="00E56F52">
        <w:t>9</w:t>
      </w:r>
      <w:r w:rsidR="00CC17C9">
        <w:t>0</w:t>
      </w:r>
      <w:r>
        <w:t xml:space="preserve"> dimana secara perthitungan kasar parameter </w:t>
      </w:r>
      <w:r w:rsidR="00E56F52">
        <w:t xml:space="preserve">DEWP </w:t>
      </w:r>
      <w:r>
        <w:t xml:space="preserve">memiliki nilai rata-rata korelasi paramter paling tinggi dibanding parameter lainnya. Selain itu pada teks keluaran dikatakan bahwa </w:t>
      </w:r>
      <w:r w:rsidR="00E56F52">
        <w:t>kenaikan</w:t>
      </w:r>
      <w:r>
        <w:t xml:space="preserve"> pada nilai </w:t>
      </w:r>
      <w:r w:rsidR="00E56F52">
        <w:t xml:space="preserve">TEMP atau </w:t>
      </w:r>
      <w:r w:rsidR="00E56F52">
        <w:rPr>
          <w:i/>
          <w:iCs/>
        </w:rPr>
        <w:t xml:space="preserve">temperature </w:t>
      </w:r>
      <w:r>
        <w:t xml:space="preserve">berdampak pada </w:t>
      </w:r>
      <w:r w:rsidR="00E56F52">
        <w:t>kenaikan</w:t>
      </w:r>
      <w:r>
        <w:t xml:space="preserve"> </w:t>
      </w:r>
      <w:r w:rsidR="00E56F52">
        <w:t xml:space="preserve">DEWP </w:t>
      </w:r>
      <w:r>
        <w:t xml:space="preserve">begitu juga untuk </w:t>
      </w:r>
      <w:r w:rsidR="00E56F52">
        <w:t>penurunan</w:t>
      </w:r>
      <w:r>
        <w:t xml:space="preserve">, hal ini sejalan dengan hasil korelasi parameter </w:t>
      </w:r>
      <w:r w:rsidR="00E56F52">
        <w:t>TEMP</w:t>
      </w:r>
      <w:r>
        <w:t>-</w:t>
      </w:r>
      <w:r w:rsidR="00E56F52">
        <w:t>DEWP</w:t>
      </w:r>
      <w:r>
        <w:t xml:space="preserve"> sebesar </w:t>
      </w:r>
      <w:r w:rsidR="00E56F52">
        <w:t>0 yang tergolong pada</w:t>
      </w:r>
      <w:r>
        <w:t xml:space="preserve"> kategori </w:t>
      </w:r>
      <w:r w:rsidR="00E56F52">
        <w:rPr>
          <w:i/>
          <w:iCs/>
        </w:rPr>
        <w:t xml:space="preserve">very </w:t>
      </w:r>
      <w:r>
        <w:rPr>
          <w:i/>
          <w:iCs/>
        </w:rPr>
        <w:t xml:space="preserve">strong relationship. </w:t>
      </w:r>
      <w:r>
        <w:t xml:space="preserve">Dikatakan juga pada teks keluaran bahwa penurunan yang terjadi pada </w:t>
      </w:r>
      <w:r w:rsidR="00E56F52">
        <w:t>PRES</w:t>
      </w:r>
      <w:r>
        <w:t xml:space="preserve"> berdampak pada </w:t>
      </w:r>
      <w:r w:rsidR="00E56F52">
        <w:t>menaiknya</w:t>
      </w:r>
      <w:r>
        <w:t xml:space="preserve"> nilai parameter </w:t>
      </w:r>
      <w:r w:rsidR="00E56F52">
        <w:t>DEWP</w:t>
      </w:r>
      <w:r>
        <w:t xml:space="preserve">, dan </w:t>
      </w:r>
      <w:r w:rsidR="00E56F52">
        <w:t>TEMP</w:t>
      </w:r>
      <w:r>
        <w:t xml:space="preserve">, hal ini dibuktikan dengan nilai korelasi </w:t>
      </w:r>
      <w:r w:rsidR="00E56F52">
        <w:t>PRES</w:t>
      </w:r>
      <w:r>
        <w:t>-</w:t>
      </w:r>
      <w:r w:rsidR="00E56F52" w:rsidRPr="00E56F52">
        <w:t xml:space="preserve"> </w:t>
      </w:r>
      <w:r w:rsidR="00E56F52">
        <w:t xml:space="preserve">DEWP </w:t>
      </w:r>
      <w:r>
        <w:t xml:space="preserve">sebesar </w:t>
      </w:r>
      <w:r w:rsidR="00E56F52">
        <w:t>-</w:t>
      </w:r>
      <w:r>
        <w:t>0.</w:t>
      </w:r>
      <w:r w:rsidR="00E56F52">
        <w:t>7</w:t>
      </w:r>
      <w:r>
        <w:t xml:space="preserve">7, lalu nilai korealasi </w:t>
      </w:r>
      <w:r w:rsidR="00E56F52">
        <w:t xml:space="preserve">PRES </w:t>
      </w:r>
      <w:r>
        <w:t>-</w:t>
      </w:r>
      <w:r w:rsidR="00E56F52">
        <w:t>TEMP</w:t>
      </w:r>
      <w:r>
        <w:t xml:space="preserve"> sebesar 0.</w:t>
      </w:r>
      <w:r w:rsidR="00E56F52">
        <w:t>81</w:t>
      </w:r>
      <w:r>
        <w:t xml:space="preserve">, dan nilai korelasi antara NOX dan NO2 sebesar 0.89 yang jika diinterpretasikan hasilnya tergolong pada </w:t>
      </w:r>
      <w:r>
        <w:lastRenderedPageBreak/>
        <w:t xml:space="preserve">kategori </w:t>
      </w:r>
      <w:r>
        <w:rPr>
          <w:i/>
          <w:iCs/>
        </w:rPr>
        <w:t>strong relationship.</w:t>
      </w:r>
      <w:r w:rsidR="00E56F52">
        <w:t xml:space="preserve"> Untuk lebih lengkapnya korelasi parameter ini dapat dilihat dengan hasil plot pada gambar 4.9</w:t>
      </w:r>
      <w:r w:rsidR="00CC17C9">
        <w:t>1</w:t>
      </w:r>
      <w:r w:rsidR="00E56F52">
        <w:t>.</w:t>
      </w:r>
    </w:p>
    <w:p w:rsidR="00E56F52" w:rsidRDefault="00E56F52" w:rsidP="00E56F52">
      <w:pPr>
        <w:keepNext/>
        <w:spacing w:before="120" w:after="120"/>
        <w:jc w:val="center"/>
      </w:pPr>
      <w:r>
        <w:rPr>
          <w:noProof/>
        </w:rPr>
        <w:drawing>
          <wp:inline distT="0" distB="0" distL="0" distR="0" wp14:anchorId="014652B7" wp14:editId="01DFED68">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544955"/>
                    </a:xfrm>
                    <a:prstGeom prst="rect">
                      <a:avLst/>
                    </a:prstGeom>
                  </pic:spPr>
                </pic:pic>
              </a:graphicData>
            </a:graphic>
          </wp:inline>
        </w:drawing>
      </w:r>
    </w:p>
    <w:p w:rsidR="00E56F52" w:rsidRDefault="00E56F52" w:rsidP="00DB68D1">
      <w:pPr>
        <w:pStyle w:val="Caption"/>
      </w:pPr>
      <w:r>
        <w:t>Gambar 4.</w:t>
      </w:r>
      <w:r w:rsidR="00BB1BDD">
        <w:fldChar w:fldCharType="begin"/>
      </w:r>
      <w:r w:rsidR="00BB1BDD">
        <w:instrText xml:space="preserve"> SEQ Gambar_4. \* ARABIC </w:instrText>
      </w:r>
      <w:r w:rsidR="00BB1BDD">
        <w:fldChar w:fldCharType="separate"/>
      </w:r>
      <w:r w:rsidR="00CB0917">
        <w:rPr>
          <w:noProof/>
        </w:rPr>
        <w:t>91</w:t>
      </w:r>
      <w:r w:rsidR="00BB1BDD">
        <w:rPr>
          <w:noProof/>
        </w:rPr>
        <w:fldChar w:fldCharType="end"/>
      </w:r>
      <w:r>
        <w:t xml:space="preserve"> Hasil plot Representative Text untuk parameter DEWP, TEMP dan PRES</w:t>
      </w:r>
    </w:p>
    <w:p w:rsidR="00CC17C9" w:rsidRDefault="00CC17C9" w:rsidP="00E56F52"/>
    <w:p w:rsidR="00CC17C9" w:rsidRDefault="00CC17C9" w:rsidP="00CC17C9">
      <w:pPr>
        <w:pStyle w:val="Heading2"/>
        <w:numPr>
          <w:ilvl w:val="0"/>
          <w:numId w:val="2"/>
        </w:numPr>
        <w:spacing w:before="0"/>
      </w:pPr>
      <w:r>
        <w:t>Perbandingan dengan Penelitian Sebelumnya</w:t>
      </w:r>
    </w:p>
    <w:p w:rsidR="00CC17C9" w:rsidRPr="00CC17C9" w:rsidRDefault="0013793C" w:rsidP="0013793C">
      <w:pPr>
        <w:ind w:firstLine="720"/>
        <w:rPr>
          <w:rFonts w:cs="Times New Roman"/>
          <w:szCs w:val="24"/>
        </w:rPr>
      </w:pPr>
      <w:r>
        <w:rPr>
          <w:rFonts w:cs="Times New Roman"/>
          <w:szCs w:val="24"/>
        </w:rPr>
        <w:t>Setelah didapatkan hasil eksperimen dan dilakukan analisis pada hasil eksperimen, langkah selanjutnya adalah membandingkan hasil dari keluaran sistem dengan hasil dari penelitian-penelitian sebelumnya. P</w:t>
      </w:r>
      <w:r w:rsidR="00CC17C9" w:rsidRPr="00CC17C9">
        <w:rPr>
          <w:rFonts w:cs="Times New Roman"/>
          <w:szCs w:val="24"/>
        </w:rPr>
        <w:t xml:space="preserve">enjelasan perbandingan penelitian ini dengan penelitian sebelumnya </w:t>
      </w:r>
      <w:r>
        <w:rPr>
          <w:rFonts w:cs="Times New Roman"/>
          <w:szCs w:val="24"/>
        </w:rPr>
        <w:t>dapat dilihat</w:t>
      </w:r>
      <w:r w:rsidR="00CC17C9">
        <w:rPr>
          <w:rFonts w:cs="Times New Roman"/>
          <w:szCs w:val="24"/>
        </w:rPr>
        <w:t xml:space="preserve"> pada</w:t>
      </w:r>
      <w:r w:rsidR="00CC17C9" w:rsidRPr="00CC17C9">
        <w:rPr>
          <w:rFonts w:cs="Times New Roman"/>
          <w:szCs w:val="24"/>
        </w:rPr>
        <w:t xml:space="preserve"> tabel 4.</w:t>
      </w:r>
      <w:r w:rsidR="00CC17C9">
        <w:rPr>
          <w:rFonts w:cs="Times New Roman"/>
          <w:szCs w:val="24"/>
        </w:rPr>
        <w:t>55.</w:t>
      </w:r>
      <w:r w:rsidR="00CC17C9" w:rsidRPr="00CC17C9">
        <w:rPr>
          <w:rFonts w:cs="Times New Roman"/>
          <w:szCs w:val="24"/>
        </w:rPr>
        <w:t xml:space="preserve"> </w:t>
      </w:r>
    </w:p>
    <w:p w:rsidR="00CC17C9" w:rsidRDefault="00CC17C9" w:rsidP="00DB68D1">
      <w:pPr>
        <w:pStyle w:val="Caption"/>
      </w:pPr>
      <w:r>
        <w:t>Tabel 4.</w:t>
      </w:r>
      <w:r w:rsidR="00BB1BDD">
        <w:fldChar w:fldCharType="begin"/>
      </w:r>
      <w:r w:rsidR="00BB1BDD">
        <w:instrText xml:space="preserve"> SEQ Tabel_4. \* ARABIC </w:instrText>
      </w:r>
      <w:r w:rsidR="00BB1BDD">
        <w:fldChar w:fldCharType="separate"/>
      </w:r>
      <w:r w:rsidR="00CB0917">
        <w:rPr>
          <w:noProof/>
        </w:rPr>
        <w:t>55</w:t>
      </w:r>
      <w:r w:rsidR="00BB1BDD">
        <w:rPr>
          <w:noProof/>
        </w:rPr>
        <w:fldChar w:fldCharType="end"/>
      </w:r>
      <w:r>
        <w:t xml:space="preserve"> Hasil perbandingan dengan penelitian sebelumnya</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CC17C9" w:rsidTr="00CC17C9">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CC17C9" w:rsidRDefault="00CC17C9" w:rsidP="00CC17C9">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13793C" w:rsidTr="0013793C">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3793C" w:rsidRDefault="0013793C" w:rsidP="0013793C">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3793C" w:rsidRDefault="0013793C" w:rsidP="0013793C">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13793C" w:rsidRPr="00A92D26" w:rsidRDefault="0013793C" w:rsidP="0013793C">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3793C" w:rsidRPr="00CC17C9" w:rsidRDefault="0013793C" w:rsidP="0013793C">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13793C" w:rsidRPr="00CC17C9" w:rsidRDefault="0013793C" w:rsidP="0013793C">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13793C" w:rsidRPr="00C5428D" w:rsidRDefault="0013793C" w:rsidP="0013793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13793C" w:rsidTr="00CC17C9">
        <w:trPr>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3793C" w:rsidRDefault="0013793C" w:rsidP="0013793C">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3793C" w:rsidRDefault="0013793C" w:rsidP="0013793C">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13793C" w:rsidRDefault="0013793C" w:rsidP="0013793C">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3793C" w:rsidRPr="00CC17C9" w:rsidRDefault="0013793C" w:rsidP="0013793C">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 xml:space="preserve">Regarding to the daily data, from 07/06/2016 00:00 to 07/06/2017 00:00, with parameters: Cloud Coverage, Temperature, Wind Speed, Wind Direction, and Rainfall. It represented that, Temperature trend is decreased and Rainfall trend is constant but the rest is increased. </w:t>
            </w:r>
            <w:r w:rsidRPr="00080733">
              <w:rPr>
                <w:rFonts w:ascii="Times New Roman" w:eastAsia="Times New Roman" w:hAnsi="Times New Roman" w:cs="Times New Roman"/>
                <w:color w:val="000000" w:themeColor="text1"/>
              </w:rPr>
              <w:lastRenderedPageBreak/>
              <w:t>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13793C" w:rsidRPr="00080733" w:rsidRDefault="0013793C" w:rsidP="0013793C">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13793C" w:rsidRPr="00CC17C9" w:rsidRDefault="0013793C" w:rsidP="0013793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13793C" w:rsidTr="0013793C">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3793C" w:rsidRPr="00E86D15" w:rsidRDefault="0013793C" w:rsidP="0013793C">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tcPr>
          <w:p w:rsidR="0013793C" w:rsidRPr="00C5428D" w:rsidRDefault="0013793C" w:rsidP="0013793C">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13793C" w:rsidRPr="00C5428D" w:rsidRDefault="0013793C" w:rsidP="0013793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13793C" w:rsidTr="0013793C">
        <w:trPr>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13793C" w:rsidRDefault="0013793C" w:rsidP="0013793C">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13793C" w:rsidRPr="00E86D15" w:rsidRDefault="0013793C" w:rsidP="0013793C">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vAlign w:val="center"/>
            <w:hideMark/>
          </w:tcPr>
          <w:p w:rsidR="0013793C" w:rsidRDefault="0013793C" w:rsidP="001379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13793C" w:rsidRDefault="0013793C" w:rsidP="0013793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13793C" w:rsidRPr="00C5428D" w:rsidRDefault="0013793C" w:rsidP="0013793C">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13793C" w:rsidTr="001379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3793C" w:rsidRPr="00E86D15" w:rsidRDefault="0013793C" w:rsidP="0013793C">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vAlign w:val="center"/>
          </w:tcPr>
          <w:p w:rsidR="0013793C" w:rsidRPr="00C5428D" w:rsidRDefault="0013793C" w:rsidP="0013793C">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13793C" w:rsidTr="0013793C">
        <w:trPr>
          <w:trHeight w:val="2381"/>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3793C" w:rsidRDefault="0013793C" w:rsidP="0013793C">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13793C" w:rsidRDefault="0013793C" w:rsidP="0013793C">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tcPr>
          <w:p w:rsidR="0013793C" w:rsidRPr="00C5428D" w:rsidRDefault="0013793C" w:rsidP="0013793C">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bl>
    <w:p w:rsidR="00CC17C9" w:rsidRDefault="00CC17C9" w:rsidP="00CC17C9"/>
    <w:p w:rsidR="00CC17C9" w:rsidRDefault="00CC17C9" w:rsidP="00CC17C9"/>
    <w:p w:rsidR="00E85CCB" w:rsidRPr="00CC17C9" w:rsidRDefault="00CC17C9" w:rsidP="003319CF">
      <w:pPr>
        <w:ind w:firstLine="720"/>
        <w:rPr>
          <w:rFonts w:cs="Times New Roman"/>
          <w:szCs w:val="24"/>
        </w:rPr>
      </w:pPr>
      <w:r>
        <w:t xml:space="preserve">Berdasarkan hasil perbandingan pada tabel 4.55 dapat disimpulkan bahwa </w:t>
      </w:r>
      <w:r w:rsidRPr="00CC17C9">
        <w:rPr>
          <w:i/>
          <w:iCs/>
        </w:rPr>
        <w:t>output</w:t>
      </w:r>
      <w:r w:rsidR="00D3150A">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E85CCB" w:rsidRDefault="00E85CCB" w:rsidP="00CC17C9">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00D71077"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CC17C9" w:rsidRPr="00CC17C9" w:rsidRDefault="00CC17C9" w:rsidP="00CC17C9">
      <w:pPr>
        <w:ind w:firstLine="709"/>
        <w:rPr>
          <w:rFonts w:cs="Times New Roman"/>
          <w:szCs w:val="24"/>
        </w:rPr>
      </w:pPr>
      <w:r>
        <w:rPr>
          <w:rFonts w:cs="Times New Roman"/>
          <w:szCs w:val="24"/>
        </w:rPr>
        <w:t>Kesimpulan dari hasil perbandingan pada tabel 4.55 adalah sebagai berikut:</w:t>
      </w:r>
    </w:p>
    <w:p w:rsidR="00E85CCB" w:rsidRPr="00F4332F" w:rsidRDefault="001F507D" w:rsidP="009A3C1D">
      <w:pPr>
        <w:pStyle w:val="ListParagraph"/>
        <w:numPr>
          <w:ilvl w:val="7"/>
          <w:numId w:val="16"/>
        </w:numPr>
        <w:spacing w:before="120"/>
        <w:rPr>
          <w:rFonts w:cs="Times New Roman"/>
          <w:i/>
          <w:iCs/>
          <w:szCs w:val="24"/>
        </w:rPr>
      </w:pPr>
      <w:r w:rsidRPr="00F4332F">
        <w:rPr>
          <w:rFonts w:cs="Times New Roman"/>
          <w:i/>
          <w:iCs/>
          <w:szCs w:val="24"/>
        </w:rPr>
        <w:t>Unspecific</w:t>
      </w:r>
    </w:p>
    <w:p w:rsidR="00E85CCB" w:rsidRPr="00F4332F" w:rsidRDefault="00E85CCB" w:rsidP="00F4332F">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sidR="001F507D">
        <w:rPr>
          <w:rFonts w:cs="Times New Roman"/>
          <w:i/>
          <w:szCs w:val="24"/>
        </w:rPr>
        <w:t>unspecific</w:t>
      </w:r>
      <w:r>
        <w:rPr>
          <w:rFonts w:cs="Times New Roman"/>
          <w:szCs w:val="24"/>
          <w:lang w:val="id-ID"/>
        </w:rPr>
        <w:t xml:space="preserve"> yang menjadi hal baru dibandingkan dengan penelitan lainnya.</w:t>
      </w:r>
      <w:r w:rsidR="00F4332F">
        <w:rPr>
          <w:rFonts w:cs="Times New Roman"/>
          <w:szCs w:val="24"/>
        </w:rPr>
        <w:t xml:space="preserve"> Dimana sistem dapat menghasilkan dan merepresentasikan data, meskipun dara tersebut memiliki cara penginterpretasian </w:t>
      </w:r>
      <w:r w:rsidR="00F4332F">
        <w:rPr>
          <w:rFonts w:cs="Times New Roman"/>
          <w:i/>
          <w:iCs/>
          <w:szCs w:val="24"/>
        </w:rPr>
        <w:t>(specific)</w:t>
      </w:r>
      <w:r w:rsidR="00F4332F">
        <w:rPr>
          <w:rFonts w:cs="Times New Roman"/>
          <w:szCs w:val="24"/>
        </w:rPr>
        <w:t xml:space="preserve">, ataupun tidak </w:t>
      </w:r>
      <w:r w:rsidR="00F4332F">
        <w:rPr>
          <w:rFonts w:cs="Times New Roman"/>
          <w:i/>
          <w:iCs/>
          <w:szCs w:val="24"/>
        </w:rPr>
        <w:t>(unspecific).</w:t>
      </w:r>
    </w:p>
    <w:p w:rsidR="00F4332F" w:rsidRDefault="00F4332F" w:rsidP="009A3C1D">
      <w:pPr>
        <w:pStyle w:val="ListParagraph"/>
        <w:numPr>
          <w:ilvl w:val="0"/>
          <w:numId w:val="16"/>
        </w:numPr>
        <w:spacing w:before="120"/>
        <w:contextualSpacing w:val="0"/>
        <w:rPr>
          <w:rFonts w:cs="Times New Roman"/>
          <w:szCs w:val="24"/>
        </w:rPr>
      </w:pPr>
      <w:r>
        <w:rPr>
          <w:rFonts w:cs="Times New Roman"/>
          <w:szCs w:val="24"/>
        </w:rPr>
        <w:t>Responsif</w:t>
      </w:r>
    </w:p>
    <w:p w:rsidR="00F4332F" w:rsidRPr="00F4332F" w:rsidRDefault="00F4332F" w:rsidP="003319CF">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E85CCB" w:rsidRPr="00CC17C9" w:rsidRDefault="00E85CCB" w:rsidP="009A3C1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E85CCB" w:rsidRPr="007A3834" w:rsidRDefault="00E85CCB" w:rsidP="00F4332F">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sidR="00FA1DDB">
        <w:rPr>
          <w:rFonts w:cs="Times New Roman"/>
          <w:szCs w:val="24"/>
        </w:rPr>
        <w:t>UNG</w:t>
      </w:r>
      <w:r>
        <w:rPr>
          <w:rFonts w:cs="Times New Roman"/>
          <w:szCs w:val="24"/>
          <w:lang w:val="id-ID"/>
        </w:rPr>
        <w:t>.</w:t>
      </w:r>
    </w:p>
    <w:p w:rsidR="00E85CCB" w:rsidRPr="00F83AB3" w:rsidRDefault="00E85CCB" w:rsidP="009A3C1D">
      <w:pPr>
        <w:pStyle w:val="ListParagraph"/>
        <w:numPr>
          <w:ilvl w:val="0"/>
          <w:numId w:val="16"/>
        </w:numPr>
        <w:spacing w:before="120"/>
        <w:contextualSpacing w:val="0"/>
        <w:rPr>
          <w:rFonts w:cs="Times New Roman"/>
          <w:szCs w:val="24"/>
        </w:rPr>
      </w:pPr>
      <w:r>
        <w:rPr>
          <w:rFonts w:cs="Times New Roman"/>
          <w:szCs w:val="24"/>
          <w:lang w:val="id-ID"/>
        </w:rPr>
        <w:t>Evaluasi</w:t>
      </w:r>
    </w:p>
    <w:p w:rsidR="007E24E0" w:rsidRDefault="00E85CCB" w:rsidP="00CC17C9">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sidR="004B6E15">
        <w:rPr>
          <w:rFonts w:cs="Times New Roman"/>
          <w:szCs w:val="24"/>
        </w:rPr>
        <w:t xml:space="preserve"> </w:t>
      </w:r>
    </w:p>
    <w:p w:rsidR="000D7774" w:rsidRPr="004B6E15" w:rsidRDefault="004B6E15" w:rsidP="007E24E0">
      <w:pPr>
        <w:spacing w:before="120"/>
        <w:ind w:firstLine="709"/>
        <w:rPr>
          <w:rFonts w:cs="Times New Roman"/>
          <w:szCs w:val="24"/>
        </w:rPr>
      </w:pPr>
      <w:r>
        <w:rPr>
          <w:rFonts w:cs="Times New Roman"/>
          <w:szCs w:val="24"/>
        </w:rPr>
        <w:t>Keseluruhan detil perbandingan dapat dilihat pada tabel 4.56.</w:t>
      </w:r>
    </w:p>
    <w:p w:rsidR="00E85CCB" w:rsidRPr="00E56F52" w:rsidRDefault="00E85CCB" w:rsidP="00D71077">
      <w:pPr>
        <w:ind w:left="709" w:firstLine="720"/>
      </w:pPr>
    </w:p>
    <w:p w:rsidR="00D71077" w:rsidRDefault="00E56F52" w:rsidP="00E56F52">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D71077" w:rsidSect="00201FCD">
          <w:pgSz w:w="11906" w:h="16838" w:code="9"/>
          <w:pgMar w:top="1701" w:right="1701" w:bottom="1701" w:left="2268" w:header="720" w:footer="720" w:gutter="0"/>
          <w:cols w:space="720"/>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71077" w:rsidRPr="00DF6CA5" w:rsidRDefault="00F4332F" w:rsidP="00DF6CA5">
      <w:pPr>
        <w:pStyle w:val="Caption"/>
      </w:pPr>
      <w:r>
        <w:lastRenderedPageBreak/>
        <w:t>T</w:t>
      </w:r>
      <w:r w:rsidR="00D71077">
        <w:t>abel 4.</w:t>
      </w:r>
      <w:r w:rsidR="00BB1BDD">
        <w:fldChar w:fldCharType="begin"/>
      </w:r>
      <w:r w:rsidR="00BB1BDD">
        <w:instrText xml:space="preserve"> SEQ Tabel_4. \* ARABIC </w:instrText>
      </w:r>
      <w:r w:rsidR="00BB1BDD">
        <w:fldChar w:fldCharType="separate"/>
      </w:r>
      <w:r w:rsidR="00CC17C9">
        <w:rPr>
          <w:noProof/>
        </w:rPr>
        <w:t>56</w:t>
      </w:r>
      <w:r w:rsidR="00BB1BDD">
        <w:rPr>
          <w:noProof/>
        </w:rPr>
        <w:fldChar w:fldCharType="end"/>
      </w:r>
      <w:r w:rsidR="00D71077">
        <w:t xml:space="preserve"> </w:t>
      </w:r>
      <w:r w:rsidR="00D71077">
        <w:rPr>
          <w:lang w:val="id-ID"/>
        </w:rPr>
        <w:t>Perbandingan dengan penelitian sebelumnya</w:t>
      </w:r>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DF6CA5" w:rsidRPr="00D71077" w:rsidTr="00C106CD">
        <w:trPr>
          <w:trHeight w:val="283"/>
        </w:trPr>
        <w:tc>
          <w:tcPr>
            <w:tcW w:w="440" w:type="pct"/>
          </w:tcPr>
          <w:p w:rsidR="00F4332F" w:rsidRPr="00D71077" w:rsidRDefault="00F4332F" w:rsidP="00DF6CA5">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F4332F" w:rsidRPr="00D71077" w:rsidRDefault="00F4332F" w:rsidP="00DF6CA5">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F4332F" w:rsidRPr="00C106CD" w:rsidRDefault="00C106CD" w:rsidP="00DF6CA5">
            <w:pPr>
              <w:spacing w:line="240" w:lineRule="auto"/>
              <w:jc w:val="center"/>
              <w:rPr>
                <w:rFonts w:cs="Times New Roman"/>
                <w:b/>
                <w:sz w:val="18"/>
                <w:szCs w:val="20"/>
              </w:rPr>
            </w:pPr>
            <w:r>
              <w:rPr>
                <w:rFonts w:cs="Times New Roman"/>
                <w:b/>
                <w:sz w:val="18"/>
                <w:szCs w:val="20"/>
              </w:rPr>
              <w:t>Korelasi antar parameter</w:t>
            </w:r>
          </w:p>
        </w:tc>
        <w:tc>
          <w:tcPr>
            <w:tcW w:w="248" w:type="pct"/>
          </w:tcPr>
          <w:p w:rsidR="00F4332F" w:rsidRPr="00F4332F" w:rsidRDefault="00F4332F" w:rsidP="00DF6CA5">
            <w:pPr>
              <w:spacing w:line="240" w:lineRule="auto"/>
              <w:jc w:val="center"/>
              <w:rPr>
                <w:rFonts w:cs="Times New Roman"/>
                <w:b/>
                <w:sz w:val="18"/>
                <w:szCs w:val="20"/>
              </w:rPr>
            </w:pPr>
            <w:r>
              <w:rPr>
                <w:rFonts w:cs="Times New Roman"/>
                <w:b/>
                <w:sz w:val="18"/>
                <w:szCs w:val="20"/>
              </w:rPr>
              <w:t>Categorical</w:t>
            </w:r>
          </w:p>
        </w:tc>
        <w:tc>
          <w:tcPr>
            <w:tcW w:w="295"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F4332F" w:rsidRPr="00D71077" w:rsidRDefault="00F4332F" w:rsidP="00DF6CA5">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F4332F" w:rsidRPr="00D71077" w:rsidRDefault="00F4332F" w:rsidP="00DF6CA5">
            <w:pPr>
              <w:spacing w:line="240" w:lineRule="auto"/>
              <w:jc w:val="center"/>
              <w:rPr>
                <w:rFonts w:cs="Times New Roman"/>
                <w:b/>
                <w:sz w:val="18"/>
                <w:szCs w:val="20"/>
              </w:rPr>
            </w:pPr>
            <w:r w:rsidRPr="00D71077">
              <w:rPr>
                <w:rFonts w:cs="Times New Roman"/>
                <w:b/>
                <w:sz w:val="18"/>
                <w:szCs w:val="20"/>
              </w:rPr>
              <w:t>Bahasa</w:t>
            </w:r>
          </w:p>
        </w:tc>
        <w:tc>
          <w:tcPr>
            <w:tcW w:w="377"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Readability</w:t>
            </w:r>
          </w:p>
        </w:tc>
      </w:tr>
      <w:tr w:rsidR="00DF6CA5" w:rsidRPr="00D71077" w:rsidTr="00C106CD">
        <w:trPr>
          <w:trHeight w:val="283"/>
        </w:trPr>
        <w:tc>
          <w:tcPr>
            <w:tcW w:w="440" w:type="pct"/>
            <w:vAlign w:val="center"/>
          </w:tcPr>
          <w:p w:rsidR="00F4332F" w:rsidRPr="00D71077" w:rsidRDefault="00F4332F" w:rsidP="00DF6CA5">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F4332F" w:rsidRPr="00D71077" w:rsidRDefault="00F4332F" w:rsidP="00DF6CA5">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59.61</w:t>
            </w:r>
          </w:p>
        </w:tc>
      </w:tr>
      <w:tr w:rsidR="00DF6CA5" w:rsidRPr="00D71077" w:rsidTr="00C106CD">
        <w:trPr>
          <w:trHeight w:val="283"/>
        </w:trPr>
        <w:tc>
          <w:tcPr>
            <w:tcW w:w="440" w:type="pct"/>
            <w:vAlign w:val="center"/>
          </w:tcPr>
          <w:p w:rsidR="00F4332F" w:rsidRPr="00D71077" w:rsidRDefault="00F4332F" w:rsidP="00DF6CA5">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71.14</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47.43</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63.53</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F4332F" w:rsidRPr="00D71077" w:rsidRDefault="00C106CD" w:rsidP="00DF6CA5">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F4332F" w:rsidRPr="00F4332F" w:rsidRDefault="00F4332F" w:rsidP="00DF6CA5">
            <w:pPr>
              <w:spacing w:line="240" w:lineRule="auto"/>
              <w:jc w:val="center"/>
              <w:rPr>
                <w:rFonts w:cs="Times New Roman"/>
                <w:sz w:val="18"/>
                <w:szCs w:val="20"/>
              </w:rPr>
            </w:pPr>
            <w:r>
              <w:rPr>
                <w:rFonts w:cs="Times New Roman"/>
                <w:sz w:val="18"/>
                <w:szCs w:val="20"/>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rPr>
            </w:pPr>
            <w:r w:rsidRPr="00D71077">
              <w:rPr>
                <w:rFonts w:cs="Times New Roman"/>
                <w:sz w:val="18"/>
                <w:szCs w:val="20"/>
                <w:lang w:val="id-ID"/>
              </w:rPr>
              <w:t>35.425</w:t>
            </w:r>
          </w:p>
        </w:tc>
      </w:tr>
      <w:tr w:rsidR="00DF6CA5" w:rsidRPr="00D71077" w:rsidTr="00C106CD">
        <w:trPr>
          <w:trHeight w:val="283"/>
        </w:trPr>
        <w:tc>
          <w:tcPr>
            <w:tcW w:w="440" w:type="pct"/>
            <w:vAlign w:val="center"/>
          </w:tcPr>
          <w:p w:rsidR="00F4332F" w:rsidRPr="00D71077" w:rsidRDefault="00FA1DDB" w:rsidP="00DF6CA5">
            <w:pPr>
              <w:pStyle w:val="ListParagraph"/>
              <w:ind w:left="0"/>
              <w:jc w:val="center"/>
              <w:rPr>
                <w:rFonts w:cs="Times New Roman"/>
                <w:sz w:val="18"/>
                <w:szCs w:val="20"/>
              </w:rPr>
            </w:pPr>
            <w:r>
              <w:rPr>
                <w:rFonts w:cs="Times New Roman"/>
                <w:b/>
                <w:sz w:val="18"/>
                <w:szCs w:val="20"/>
              </w:rPr>
              <w:t>UNG</w:t>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F4332F" w:rsidRPr="00D71077" w:rsidRDefault="00C106CD" w:rsidP="00DF6CA5">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F4332F" w:rsidRPr="00F4332F" w:rsidRDefault="00F4332F" w:rsidP="00DF6CA5">
            <w:pPr>
              <w:spacing w:line="240" w:lineRule="auto"/>
              <w:jc w:val="center"/>
              <w:rPr>
                <w:rFonts w:cs="Times New Roman"/>
                <w:sz w:val="18"/>
                <w:szCs w:val="20"/>
              </w:rPr>
            </w:pPr>
            <w:r>
              <w:rPr>
                <w:rFonts w:cs="Times New Roman"/>
                <w:sz w:val="18"/>
                <w:szCs w:val="20"/>
              </w:rPr>
              <w:t>Ya</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rPr>
              <w:t>72,31</w:t>
            </w:r>
          </w:p>
        </w:tc>
      </w:tr>
    </w:tbl>
    <w:p w:rsidR="005B0887" w:rsidRPr="00190E2E" w:rsidRDefault="005B0887" w:rsidP="00DF6CA5">
      <w:pPr>
        <w:tabs>
          <w:tab w:val="left" w:pos="3983"/>
        </w:tabs>
      </w:pPr>
    </w:p>
    <w:sectPr w:rsidR="005B0887" w:rsidRPr="00190E2E" w:rsidSect="00DF6CA5">
      <w:pgSz w:w="16838" w:h="11906" w:orient="landscape" w:code="9"/>
      <w:pgMar w:top="2268"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2BD3" w:rsidRDefault="00942BD3" w:rsidP="00AB0D84">
      <w:pPr>
        <w:spacing w:line="240" w:lineRule="auto"/>
      </w:pPr>
      <w:r>
        <w:separator/>
      </w:r>
    </w:p>
  </w:endnote>
  <w:endnote w:type="continuationSeparator" w:id="0">
    <w:p w:rsidR="00942BD3" w:rsidRDefault="00942BD3"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2BD3" w:rsidRDefault="00942BD3" w:rsidP="00AB0D84">
      <w:pPr>
        <w:spacing w:line="240" w:lineRule="auto"/>
      </w:pPr>
      <w:r>
        <w:separator/>
      </w:r>
    </w:p>
  </w:footnote>
  <w:footnote w:type="continuationSeparator" w:id="0">
    <w:p w:rsidR="00942BD3" w:rsidRDefault="00942BD3"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3"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4"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5"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7"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480948B7"/>
    <w:multiLevelType w:val="multilevel"/>
    <w:tmpl w:val="5C00C5E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0"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5"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8"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29"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30"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32"/>
  </w:num>
  <w:num w:numId="3">
    <w:abstractNumId w:val="7"/>
  </w:num>
  <w:num w:numId="4">
    <w:abstractNumId w:val="21"/>
  </w:num>
  <w:num w:numId="5">
    <w:abstractNumId w:val="1"/>
  </w:num>
  <w:num w:numId="6">
    <w:abstractNumId w:val="6"/>
  </w:num>
  <w:num w:numId="7">
    <w:abstractNumId w:val="2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5"/>
  </w:num>
  <w:num w:numId="12">
    <w:abstractNumId w:val="33"/>
  </w:num>
  <w:num w:numId="13">
    <w:abstractNumId w:val="3"/>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num>
  <w:num w:numId="16">
    <w:abstractNumId w:val="28"/>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9"/>
  </w:num>
  <w:num w:numId="21">
    <w:abstractNumId w:val="13"/>
  </w:num>
  <w:num w:numId="22">
    <w:abstractNumId w:val="14"/>
  </w:num>
  <w:num w:numId="23">
    <w:abstractNumId w:val="18"/>
  </w:num>
  <w:num w:numId="24">
    <w:abstractNumId w:val="19"/>
  </w:num>
  <w:num w:numId="25">
    <w:abstractNumId w:val="15"/>
  </w:num>
  <w:num w:numId="26">
    <w:abstractNumId w:val="16"/>
  </w:num>
  <w:num w:numId="27">
    <w:abstractNumId w:val="25"/>
  </w:num>
  <w:num w:numId="28">
    <w:abstractNumId w:val="0"/>
  </w:num>
  <w:num w:numId="29">
    <w:abstractNumId w:val="20"/>
  </w:num>
  <w:num w:numId="30">
    <w:abstractNumId w:val="31"/>
  </w:num>
  <w:num w:numId="31">
    <w:abstractNumId w:val="30"/>
  </w:num>
  <w:num w:numId="32">
    <w:abstractNumId w:val="10"/>
  </w:num>
  <w:num w:numId="33">
    <w:abstractNumId w:val="12"/>
  </w:num>
  <w:num w:numId="34">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1FE8"/>
    <w:rsid w:val="00002A41"/>
    <w:rsid w:val="00007360"/>
    <w:rsid w:val="00010F33"/>
    <w:rsid w:val="000124A0"/>
    <w:rsid w:val="00020AB7"/>
    <w:rsid w:val="0002175D"/>
    <w:rsid w:val="0002213A"/>
    <w:rsid w:val="00022FC7"/>
    <w:rsid w:val="00023443"/>
    <w:rsid w:val="0003572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0728"/>
    <w:rsid w:val="000A2C78"/>
    <w:rsid w:val="000A33A4"/>
    <w:rsid w:val="000A5591"/>
    <w:rsid w:val="000A5F81"/>
    <w:rsid w:val="000A739D"/>
    <w:rsid w:val="000B3376"/>
    <w:rsid w:val="000B37E6"/>
    <w:rsid w:val="000B54EF"/>
    <w:rsid w:val="000C0D0F"/>
    <w:rsid w:val="000C2C98"/>
    <w:rsid w:val="000C4FF7"/>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AE3"/>
    <w:rsid w:val="00126C8A"/>
    <w:rsid w:val="00133D1A"/>
    <w:rsid w:val="00134EF3"/>
    <w:rsid w:val="0013793C"/>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043B"/>
    <w:rsid w:val="00262A4F"/>
    <w:rsid w:val="00263614"/>
    <w:rsid w:val="00264EDE"/>
    <w:rsid w:val="002664AD"/>
    <w:rsid w:val="00282BBD"/>
    <w:rsid w:val="00285025"/>
    <w:rsid w:val="00290432"/>
    <w:rsid w:val="00292469"/>
    <w:rsid w:val="00293C16"/>
    <w:rsid w:val="0029535C"/>
    <w:rsid w:val="002958E4"/>
    <w:rsid w:val="002A0CDC"/>
    <w:rsid w:val="002A5940"/>
    <w:rsid w:val="002B494B"/>
    <w:rsid w:val="002B49A3"/>
    <w:rsid w:val="002B7068"/>
    <w:rsid w:val="002B747D"/>
    <w:rsid w:val="002C1DDE"/>
    <w:rsid w:val="002C2573"/>
    <w:rsid w:val="002C48BA"/>
    <w:rsid w:val="002C5190"/>
    <w:rsid w:val="002C63FC"/>
    <w:rsid w:val="002C7B5A"/>
    <w:rsid w:val="002D7D86"/>
    <w:rsid w:val="002E29F8"/>
    <w:rsid w:val="002E383A"/>
    <w:rsid w:val="002E4162"/>
    <w:rsid w:val="00301AF0"/>
    <w:rsid w:val="00303FE5"/>
    <w:rsid w:val="00304B55"/>
    <w:rsid w:val="003119E8"/>
    <w:rsid w:val="0031772A"/>
    <w:rsid w:val="003200AF"/>
    <w:rsid w:val="0032362D"/>
    <w:rsid w:val="00325649"/>
    <w:rsid w:val="0032697E"/>
    <w:rsid w:val="003319CF"/>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77BF3"/>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5716"/>
    <w:rsid w:val="003F612B"/>
    <w:rsid w:val="004026BD"/>
    <w:rsid w:val="0040371E"/>
    <w:rsid w:val="004133F7"/>
    <w:rsid w:val="00423871"/>
    <w:rsid w:val="004276C6"/>
    <w:rsid w:val="004315A6"/>
    <w:rsid w:val="00432E5F"/>
    <w:rsid w:val="00433253"/>
    <w:rsid w:val="004341C8"/>
    <w:rsid w:val="004463E3"/>
    <w:rsid w:val="00446DB7"/>
    <w:rsid w:val="004560D8"/>
    <w:rsid w:val="00460EBC"/>
    <w:rsid w:val="00461CBB"/>
    <w:rsid w:val="00463920"/>
    <w:rsid w:val="00464A5E"/>
    <w:rsid w:val="00464EDA"/>
    <w:rsid w:val="00465839"/>
    <w:rsid w:val="004673B4"/>
    <w:rsid w:val="004709B5"/>
    <w:rsid w:val="00476995"/>
    <w:rsid w:val="004859E6"/>
    <w:rsid w:val="00493B4E"/>
    <w:rsid w:val="00497A7B"/>
    <w:rsid w:val="00497DC8"/>
    <w:rsid w:val="004A086F"/>
    <w:rsid w:val="004A0B74"/>
    <w:rsid w:val="004A68B7"/>
    <w:rsid w:val="004B038D"/>
    <w:rsid w:val="004B1839"/>
    <w:rsid w:val="004B27D3"/>
    <w:rsid w:val="004B6E15"/>
    <w:rsid w:val="004C1DAA"/>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75880"/>
    <w:rsid w:val="00584595"/>
    <w:rsid w:val="00585131"/>
    <w:rsid w:val="00585D36"/>
    <w:rsid w:val="00590ACF"/>
    <w:rsid w:val="00593AC7"/>
    <w:rsid w:val="005A70EC"/>
    <w:rsid w:val="005A7CA9"/>
    <w:rsid w:val="005B07CB"/>
    <w:rsid w:val="005B0887"/>
    <w:rsid w:val="005B43A3"/>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460CD"/>
    <w:rsid w:val="00647F7F"/>
    <w:rsid w:val="00651EE3"/>
    <w:rsid w:val="0065290E"/>
    <w:rsid w:val="00655946"/>
    <w:rsid w:val="0066075D"/>
    <w:rsid w:val="006608AF"/>
    <w:rsid w:val="006625B9"/>
    <w:rsid w:val="0067439E"/>
    <w:rsid w:val="00677C0E"/>
    <w:rsid w:val="006865F3"/>
    <w:rsid w:val="00686803"/>
    <w:rsid w:val="00687C88"/>
    <w:rsid w:val="0069194C"/>
    <w:rsid w:val="00692045"/>
    <w:rsid w:val="00692EB8"/>
    <w:rsid w:val="00693851"/>
    <w:rsid w:val="00695516"/>
    <w:rsid w:val="00697A80"/>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754A"/>
    <w:rsid w:val="007441E9"/>
    <w:rsid w:val="00744246"/>
    <w:rsid w:val="00747826"/>
    <w:rsid w:val="00751CA7"/>
    <w:rsid w:val="00756448"/>
    <w:rsid w:val="00760F04"/>
    <w:rsid w:val="00767F76"/>
    <w:rsid w:val="00770084"/>
    <w:rsid w:val="00770B08"/>
    <w:rsid w:val="00772146"/>
    <w:rsid w:val="00774309"/>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6B1E"/>
    <w:rsid w:val="007C7E89"/>
    <w:rsid w:val="007D09CB"/>
    <w:rsid w:val="007D26B1"/>
    <w:rsid w:val="007D2E71"/>
    <w:rsid w:val="007D35A3"/>
    <w:rsid w:val="007E04C3"/>
    <w:rsid w:val="007E1991"/>
    <w:rsid w:val="007E24E0"/>
    <w:rsid w:val="007E2AA0"/>
    <w:rsid w:val="007E2F8E"/>
    <w:rsid w:val="007E489B"/>
    <w:rsid w:val="007E7B98"/>
    <w:rsid w:val="007F5311"/>
    <w:rsid w:val="007F58F8"/>
    <w:rsid w:val="007F5AA7"/>
    <w:rsid w:val="007F5EF8"/>
    <w:rsid w:val="007F66E4"/>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D2445"/>
    <w:rsid w:val="008E0D3C"/>
    <w:rsid w:val="008F0837"/>
    <w:rsid w:val="008F7257"/>
    <w:rsid w:val="009014D5"/>
    <w:rsid w:val="00902B57"/>
    <w:rsid w:val="00910580"/>
    <w:rsid w:val="00910E61"/>
    <w:rsid w:val="00913301"/>
    <w:rsid w:val="00916B00"/>
    <w:rsid w:val="00917F4A"/>
    <w:rsid w:val="00922969"/>
    <w:rsid w:val="00923F2F"/>
    <w:rsid w:val="00933ACE"/>
    <w:rsid w:val="00942BD3"/>
    <w:rsid w:val="00950DD9"/>
    <w:rsid w:val="00952C0A"/>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60EB0"/>
    <w:rsid w:val="00B61AA6"/>
    <w:rsid w:val="00B61E44"/>
    <w:rsid w:val="00B64E14"/>
    <w:rsid w:val="00B73A52"/>
    <w:rsid w:val="00B73BC2"/>
    <w:rsid w:val="00B757CD"/>
    <w:rsid w:val="00B807BC"/>
    <w:rsid w:val="00B84BAB"/>
    <w:rsid w:val="00B86AC9"/>
    <w:rsid w:val="00B875AE"/>
    <w:rsid w:val="00B93C48"/>
    <w:rsid w:val="00B940CE"/>
    <w:rsid w:val="00B94122"/>
    <w:rsid w:val="00BA7C6C"/>
    <w:rsid w:val="00BB1BDD"/>
    <w:rsid w:val="00BB4A7D"/>
    <w:rsid w:val="00BB4F2E"/>
    <w:rsid w:val="00BB61C2"/>
    <w:rsid w:val="00BB7961"/>
    <w:rsid w:val="00BC1791"/>
    <w:rsid w:val="00BC2F86"/>
    <w:rsid w:val="00BC69F5"/>
    <w:rsid w:val="00BD4C8A"/>
    <w:rsid w:val="00BD71C9"/>
    <w:rsid w:val="00BD78FA"/>
    <w:rsid w:val="00C033BC"/>
    <w:rsid w:val="00C04F77"/>
    <w:rsid w:val="00C07908"/>
    <w:rsid w:val="00C07A5D"/>
    <w:rsid w:val="00C106CD"/>
    <w:rsid w:val="00C141FB"/>
    <w:rsid w:val="00C15088"/>
    <w:rsid w:val="00C17484"/>
    <w:rsid w:val="00C31D40"/>
    <w:rsid w:val="00C45A30"/>
    <w:rsid w:val="00C468F4"/>
    <w:rsid w:val="00C50D18"/>
    <w:rsid w:val="00C52246"/>
    <w:rsid w:val="00C5381B"/>
    <w:rsid w:val="00C6197C"/>
    <w:rsid w:val="00C76CE2"/>
    <w:rsid w:val="00C8020E"/>
    <w:rsid w:val="00C80BE5"/>
    <w:rsid w:val="00C818C3"/>
    <w:rsid w:val="00C82DF8"/>
    <w:rsid w:val="00C91BDE"/>
    <w:rsid w:val="00C97384"/>
    <w:rsid w:val="00CA3549"/>
    <w:rsid w:val="00CA3788"/>
    <w:rsid w:val="00CA58CA"/>
    <w:rsid w:val="00CA65D2"/>
    <w:rsid w:val="00CB0917"/>
    <w:rsid w:val="00CB1517"/>
    <w:rsid w:val="00CB3406"/>
    <w:rsid w:val="00CC17C9"/>
    <w:rsid w:val="00CC5261"/>
    <w:rsid w:val="00CC7747"/>
    <w:rsid w:val="00CD28C7"/>
    <w:rsid w:val="00CD2F97"/>
    <w:rsid w:val="00CE7124"/>
    <w:rsid w:val="00CE72D9"/>
    <w:rsid w:val="00CF1038"/>
    <w:rsid w:val="00CF638B"/>
    <w:rsid w:val="00CF71CB"/>
    <w:rsid w:val="00D000F6"/>
    <w:rsid w:val="00D06743"/>
    <w:rsid w:val="00D1180C"/>
    <w:rsid w:val="00D12A64"/>
    <w:rsid w:val="00D13993"/>
    <w:rsid w:val="00D2085E"/>
    <w:rsid w:val="00D20D44"/>
    <w:rsid w:val="00D22A39"/>
    <w:rsid w:val="00D26912"/>
    <w:rsid w:val="00D3150A"/>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1CB"/>
    <w:rsid w:val="00D962A7"/>
    <w:rsid w:val="00DA1501"/>
    <w:rsid w:val="00DA2584"/>
    <w:rsid w:val="00DB68D1"/>
    <w:rsid w:val="00DB6FAA"/>
    <w:rsid w:val="00DD3827"/>
    <w:rsid w:val="00DD5FED"/>
    <w:rsid w:val="00DD7D46"/>
    <w:rsid w:val="00DE25C5"/>
    <w:rsid w:val="00DE262C"/>
    <w:rsid w:val="00DE3340"/>
    <w:rsid w:val="00DE667E"/>
    <w:rsid w:val="00DF24AF"/>
    <w:rsid w:val="00DF4618"/>
    <w:rsid w:val="00DF597E"/>
    <w:rsid w:val="00DF6CA5"/>
    <w:rsid w:val="00E00D0E"/>
    <w:rsid w:val="00E03617"/>
    <w:rsid w:val="00E07E1B"/>
    <w:rsid w:val="00E11AC5"/>
    <w:rsid w:val="00E133EF"/>
    <w:rsid w:val="00E13E4C"/>
    <w:rsid w:val="00E14696"/>
    <w:rsid w:val="00E2348D"/>
    <w:rsid w:val="00E2663C"/>
    <w:rsid w:val="00E32865"/>
    <w:rsid w:val="00E34773"/>
    <w:rsid w:val="00E36EF0"/>
    <w:rsid w:val="00E40B14"/>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F5D"/>
    <w:rsid w:val="00E84A4E"/>
    <w:rsid w:val="00E85CCB"/>
    <w:rsid w:val="00E8777B"/>
    <w:rsid w:val="00E879C6"/>
    <w:rsid w:val="00EA0A04"/>
    <w:rsid w:val="00EA3257"/>
    <w:rsid w:val="00EA55E3"/>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2981"/>
    <w:rsid w:val="00F7368B"/>
    <w:rsid w:val="00F8027F"/>
    <w:rsid w:val="00F80B0F"/>
    <w:rsid w:val="00F8121B"/>
    <w:rsid w:val="00F87E7D"/>
    <w:rsid w:val="00F91F8C"/>
    <w:rsid w:val="00F94E98"/>
    <w:rsid w:val="00FA1DDB"/>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777D2"/>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B68D1"/>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0025702">
      <w:bodyDiv w:val="1"/>
      <w:marLeft w:val="0"/>
      <w:marRight w:val="0"/>
      <w:marTop w:val="0"/>
      <w:marBottom w:val="0"/>
      <w:divBdr>
        <w:top w:val="none" w:sz="0" w:space="0" w:color="auto"/>
        <w:left w:val="none" w:sz="0" w:space="0" w:color="auto"/>
        <w:bottom w:val="none" w:sz="0" w:space="0" w:color="auto"/>
        <w:right w:val="none" w:sz="0" w:space="0" w:color="auto"/>
      </w:divBdr>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www.MeteoGalicia.gal" TargetMode="External"/><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www.MeteoGalicia.gal" TargetMode="Externa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www.MeteoGalicia.gal" TargetMode="External"/><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MeteoGalicia.gal"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MeteoGalicia.gal" TargetMode="External"/><Relationship Id="rId34" Type="http://schemas.openxmlformats.org/officeDocument/2006/relationships/hyperlink" Target="http://www.MeteoGalicia.gal" TargetMode="External"/><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F72ED8B4-65A7-427B-8A85-A4922C06A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2</TotalTime>
  <Pages>133</Pages>
  <Words>45450</Words>
  <Characters>259069</Characters>
  <Application>Microsoft Office Word</Application>
  <DocSecurity>0</DocSecurity>
  <Lines>2158</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52</cp:revision>
  <cp:lastPrinted>2018-11-26T03:40:00Z</cp:lastPrinted>
  <dcterms:created xsi:type="dcterms:W3CDTF">2018-11-21T18:01:00Z</dcterms:created>
  <dcterms:modified xsi:type="dcterms:W3CDTF">2018-12-16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